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1.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2.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3.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4.xml" ContentType="application/vnd.openxmlformats-officedocument.themeOverrid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Theme="minorHAnsi" w:eastAsiaTheme="minorHAnsi" w:hAnsiTheme="minorHAnsi" w:cstheme="minorBidi"/>
          <w:b w:val="0"/>
          <w:bCs w:val="0"/>
          <w:color w:val="auto"/>
          <w:sz w:val="22"/>
          <w:szCs w:val="22"/>
        </w:rPr>
        <w:id w:val="493942551"/>
        <w:docPartObj>
          <w:docPartGallery w:val="Table of Contents"/>
          <w:docPartUnique/>
        </w:docPartObj>
      </w:sdtPr>
      <w:sdtContent>
        <w:p w14:paraId="0EF40D9F" w14:textId="77777777" w:rsidR="007B216F" w:rsidRDefault="007B216F">
          <w:pPr>
            <w:pStyle w:val="TOCHeading"/>
          </w:pPr>
          <w:r>
            <w:t>Table of Contents</w:t>
          </w:r>
        </w:p>
        <w:p w14:paraId="310270D2" w14:textId="329E99E3" w:rsidR="00162EAD" w:rsidRDefault="00F64714">
          <w:pPr>
            <w:pStyle w:val="TOC1"/>
            <w:tabs>
              <w:tab w:val="right" w:leader="dot" w:pos="10214"/>
            </w:tabs>
            <w:rPr>
              <w:rFonts w:eastAsiaTheme="minorEastAsia"/>
              <w:noProof/>
              <w:kern w:val="2"/>
              <w:sz w:val="24"/>
              <w:szCs w:val="24"/>
              <w14:ligatures w14:val="standardContextual"/>
            </w:rPr>
          </w:pPr>
          <w:r>
            <w:fldChar w:fldCharType="begin"/>
          </w:r>
          <w:r w:rsidR="007B216F">
            <w:instrText xml:space="preserve"> TOC \o "1-3" \h \z \u </w:instrText>
          </w:r>
          <w:r>
            <w:fldChar w:fldCharType="separate"/>
          </w:r>
          <w:hyperlink w:anchor="_Toc174443364" w:history="1">
            <w:r w:rsidR="00162EAD" w:rsidRPr="004D288E">
              <w:rPr>
                <w:rStyle w:val="Hyperlink"/>
                <w:noProof/>
              </w:rPr>
              <w:t>July 2024</w:t>
            </w:r>
            <w:r w:rsidR="00162EAD">
              <w:rPr>
                <w:noProof/>
                <w:webHidden/>
              </w:rPr>
              <w:tab/>
            </w:r>
            <w:r w:rsidR="00162EAD">
              <w:rPr>
                <w:noProof/>
                <w:webHidden/>
              </w:rPr>
              <w:fldChar w:fldCharType="begin"/>
            </w:r>
            <w:r w:rsidR="00162EAD">
              <w:rPr>
                <w:noProof/>
                <w:webHidden/>
              </w:rPr>
              <w:instrText xml:space="preserve"> PAGEREF _Toc174443364 \h </w:instrText>
            </w:r>
            <w:r w:rsidR="00162EAD">
              <w:rPr>
                <w:noProof/>
                <w:webHidden/>
              </w:rPr>
            </w:r>
            <w:r w:rsidR="00162EAD">
              <w:rPr>
                <w:noProof/>
                <w:webHidden/>
              </w:rPr>
              <w:fldChar w:fldCharType="separate"/>
            </w:r>
            <w:r w:rsidR="00162EAD">
              <w:rPr>
                <w:noProof/>
                <w:webHidden/>
              </w:rPr>
              <w:t>2</w:t>
            </w:r>
            <w:r w:rsidR="00162EAD">
              <w:rPr>
                <w:noProof/>
                <w:webHidden/>
              </w:rPr>
              <w:fldChar w:fldCharType="end"/>
            </w:r>
          </w:hyperlink>
        </w:p>
        <w:p w14:paraId="45AEE8A7" w14:textId="70F677FA" w:rsidR="00162EAD" w:rsidRDefault="00000000">
          <w:pPr>
            <w:pStyle w:val="TOC2"/>
            <w:tabs>
              <w:tab w:val="right" w:leader="dot" w:pos="10214"/>
            </w:tabs>
            <w:rPr>
              <w:rFonts w:eastAsiaTheme="minorEastAsia"/>
              <w:noProof/>
              <w:kern w:val="2"/>
              <w:sz w:val="24"/>
              <w:szCs w:val="24"/>
              <w14:ligatures w14:val="standardContextual"/>
            </w:rPr>
          </w:pPr>
          <w:hyperlink w:anchor="_Toc174443365" w:history="1">
            <w:r w:rsidR="00162EAD" w:rsidRPr="004D288E">
              <w:rPr>
                <w:rStyle w:val="Hyperlink"/>
                <w:rFonts w:eastAsia="Calibri"/>
                <w:noProof/>
              </w:rPr>
              <w:t>Sucrose counterselection:</w:t>
            </w:r>
            <w:r w:rsidR="00162EAD">
              <w:rPr>
                <w:noProof/>
                <w:webHidden/>
              </w:rPr>
              <w:tab/>
            </w:r>
            <w:r w:rsidR="00162EAD">
              <w:rPr>
                <w:noProof/>
                <w:webHidden/>
              </w:rPr>
              <w:fldChar w:fldCharType="begin"/>
            </w:r>
            <w:r w:rsidR="00162EAD">
              <w:rPr>
                <w:noProof/>
                <w:webHidden/>
              </w:rPr>
              <w:instrText xml:space="preserve"> PAGEREF _Toc174443365 \h </w:instrText>
            </w:r>
            <w:r w:rsidR="00162EAD">
              <w:rPr>
                <w:noProof/>
                <w:webHidden/>
              </w:rPr>
            </w:r>
            <w:r w:rsidR="00162EAD">
              <w:rPr>
                <w:noProof/>
                <w:webHidden/>
              </w:rPr>
              <w:fldChar w:fldCharType="separate"/>
            </w:r>
            <w:r w:rsidR="00162EAD">
              <w:rPr>
                <w:noProof/>
                <w:webHidden/>
              </w:rPr>
              <w:t>6</w:t>
            </w:r>
            <w:r w:rsidR="00162EAD">
              <w:rPr>
                <w:noProof/>
                <w:webHidden/>
              </w:rPr>
              <w:fldChar w:fldCharType="end"/>
            </w:r>
          </w:hyperlink>
        </w:p>
        <w:p w14:paraId="622029A1" w14:textId="7B5CFCE9" w:rsidR="00162EAD" w:rsidRDefault="00000000">
          <w:pPr>
            <w:pStyle w:val="TOC2"/>
            <w:tabs>
              <w:tab w:val="right" w:leader="dot" w:pos="10214"/>
            </w:tabs>
            <w:rPr>
              <w:rFonts w:eastAsiaTheme="minorEastAsia"/>
              <w:noProof/>
              <w:kern w:val="2"/>
              <w:sz w:val="24"/>
              <w:szCs w:val="24"/>
              <w14:ligatures w14:val="standardContextual"/>
            </w:rPr>
          </w:pPr>
          <w:hyperlink w:anchor="_Toc174443366" w:history="1">
            <w:r w:rsidR="00162EAD" w:rsidRPr="004D288E">
              <w:rPr>
                <w:rStyle w:val="Hyperlink"/>
                <w:noProof/>
              </w:rPr>
              <w:t>DNA digest</w:t>
            </w:r>
            <w:r w:rsidR="00162EAD">
              <w:rPr>
                <w:noProof/>
                <w:webHidden/>
              </w:rPr>
              <w:tab/>
            </w:r>
            <w:r w:rsidR="00162EAD">
              <w:rPr>
                <w:noProof/>
                <w:webHidden/>
              </w:rPr>
              <w:fldChar w:fldCharType="begin"/>
            </w:r>
            <w:r w:rsidR="00162EAD">
              <w:rPr>
                <w:noProof/>
                <w:webHidden/>
              </w:rPr>
              <w:instrText xml:space="preserve"> PAGEREF _Toc174443366 \h </w:instrText>
            </w:r>
            <w:r w:rsidR="00162EAD">
              <w:rPr>
                <w:noProof/>
                <w:webHidden/>
              </w:rPr>
            </w:r>
            <w:r w:rsidR="00162EAD">
              <w:rPr>
                <w:noProof/>
                <w:webHidden/>
              </w:rPr>
              <w:fldChar w:fldCharType="separate"/>
            </w:r>
            <w:r w:rsidR="00162EAD">
              <w:rPr>
                <w:noProof/>
                <w:webHidden/>
              </w:rPr>
              <w:t>8</w:t>
            </w:r>
            <w:r w:rsidR="00162EAD">
              <w:rPr>
                <w:noProof/>
                <w:webHidden/>
              </w:rPr>
              <w:fldChar w:fldCharType="end"/>
            </w:r>
          </w:hyperlink>
        </w:p>
        <w:p w14:paraId="06E9F2F6" w14:textId="3F3FD181" w:rsidR="00162EAD" w:rsidRDefault="00000000">
          <w:pPr>
            <w:pStyle w:val="TOC2"/>
            <w:tabs>
              <w:tab w:val="right" w:leader="dot" w:pos="10214"/>
            </w:tabs>
            <w:rPr>
              <w:rFonts w:eastAsiaTheme="minorEastAsia"/>
              <w:noProof/>
              <w:kern w:val="2"/>
              <w:sz w:val="24"/>
              <w:szCs w:val="24"/>
              <w14:ligatures w14:val="standardContextual"/>
            </w:rPr>
          </w:pPr>
          <w:hyperlink w:anchor="_Toc174443367" w:history="1">
            <w:r w:rsidR="00162EAD" w:rsidRPr="004D288E">
              <w:rPr>
                <w:rStyle w:val="Hyperlink"/>
                <w:noProof/>
              </w:rPr>
              <w:t>Concentrating Samples with 100 K MWCO</w:t>
            </w:r>
            <w:r w:rsidR="00162EAD">
              <w:rPr>
                <w:noProof/>
                <w:webHidden/>
              </w:rPr>
              <w:tab/>
            </w:r>
            <w:r w:rsidR="00162EAD">
              <w:rPr>
                <w:noProof/>
                <w:webHidden/>
              </w:rPr>
              <w:fldChar w:fldCharType="begin"/>
            </w:r>
            <w:r w:rsidR="00162EAD">
              <w:rPr>
                <w:noProof/>
                <w:webHidden/>
              </w:rPr>
              <w:instrText xml:space="preserve"> PAGEREF _Toc174443367 \h </w:instrText>
            </w:r>
            <w:r w:rsidR="00162EAD">
              <w:rPr>
                <w:noProof/>
                <w:webHidden/>
              </w:rPr>
            </w:r>
            <w:r w:rsidR="00162EAD">
              <w:rPr>
                <w:noProof/>
                <w:webHidden/>
              </w:rPr>
              <w:fldChar w:fldCharType="separate"/>
            </w:r>
            <w:r w:rsidR="00162EAD">
              <w:rPr>
                <w:noProof/>
                <w:webHidden/>
              </w:rPr>
              <w:t>13</w:t>
            </w:r>
            <w:r w:rsidR="00162EAD">
              <w:rPr>
                <w:noProof/>
                <w:webHidden/>
              </w:rPr>
              <w:fldChar w:fldCharType="end"/>
            </w:r>
          </w:hyperlink>
        </w:p>
        <w:p w14:paraId="581A894E" w14:textId="79DAE90B" w:rsidR="00162EAD" w:rsidRDefault="00000000">
          <w:pPr>
            <w:pStyle w:val="TOC2"/>
            <w:tabs>
              <w:tab w:val="right" w:leader="dot" w:pos="10214"/>
            </w:tabs>
            <w:rPr>
              <w:rFonts w:eastAsiaTheme="minorEastAsia"/>
              <w:noProof/>
              <w:kern w:val="2"/>
              <w:sz w:val="24"/>
              <w:szCs w:val="24"/>
              <w14:ligatures w14:val="standardContextual"/>
            </w:rPr>
          </w:pPr>
          <w:hyperlink w:anchor="_Toc174443368" w:history="1">
            <w:r w:rsidR="00162EAD" w:rsidRPr="004D288E">
              <w:rPr>
                <w:rStyle w:val="Hyperlink"/>
                <w:i/>
                <w:iCs/>
                <w:noProof/>
              </w:rPr>
              <w:t>S. aureus</w:t>
            </w:r>
            <w:r w:rsidR="00162EAD" w:rsidRPr="004D288E">
              <w:rPr>
                <w:rStyle w:val="Hyperlink"/>
                <w:noProof/>
              </w:rPr>
              <w:t xml:space="preserve"> Growth Curve:</w:t>
            </w:r>
            <w:r w:rsidR="00162EAD">
              <w:rPr>
                <w:noProof/>
                <w:webHidden/>
              </w:rPr>
              <w:tab/>
            </w:r>
            <w:r w:rsidR="00162EAD">
              <w:rPr>
                <w:noProof/>
                <w:webHidden/>
              </w:rPr>
              <w:fldChar w:fldCharType="begin"/>
            </w:r>
            <w:r w:rsidR="00162EAD">
              <w:rPr>
                <w:noProof/>
                <w:webHidden/>
              </w:rPr>
              <w:instrText xml:space="preserve"> PAGEREF _Toc174443368 \h </w:instrText>
            </w:r>
            <w:r w:rsidR="00162EAD">
              <w:rPr>
                <w:noProof/>
                <w:webHidden/>
              </w:rPr>
            </w:r>
            <w:r w:rsidR="00162EAD">
              <w:rPr>
                <w:noProof/>
                <w:webHidden/>
              </w:rPr>
              <w:fldChar w:fldCharType="separate"/>
            </w:r>
            <w:r w:rsidR="00162EAD">
              <w:rPr>
                <w:noProof/>
                <w:webHidden/>
              </w:rPr>
              <w:t>15</w:t>
            </w:r>
            <w:r w:rsidR="00162EAD">
              <w:rPr>
                <w:noProof/>
                <w:webHidden/>
              </w:rPr>
              <w:fldChar w:fldCharType="end"/>
            </w:r>
          </w:hyperlink>
        </w:p>
        <w:p w14:paraId="0D12492F" w14:textId="584E02DA" w:rsidR="00162EAD" w:rsidRDefault="00000000">
          <w:pPr>
            <w:pStyle w:val="TOC3"/>
            <w:tabs>
              <w:tab w:val="right" w:leader="dot" w:pos="10214"/>
            </w:tabs>
            <w:rPr>
              <w:noProof/>
              <w:kern w:val="2"/>
              <w:sz w:val="24"/>
              <w:szCs w:val="24"/>
              <w14:ligatures w14:val="standardContextual"/>
            </w:rPr>
          </w:pPr>
          <w:hyperlink w:anchor="_Toc174443369" w:history="1">
            <w:r w:rsidR="00162EAD" w:rsidRPr="004D288E">
              <w:rPr>
                <w:rStyle w:val="Hyperlink"/>
                <w:noProof/>
              </w:rPr>
              <w:t>Figure 1: Sucrose Gradient of HA-IP 6/17/24</w:t>
            </w:r>
            <w:r w:rsidR="00162EAD">
              <w:rPr>
                <w:noProof/>
                <w:webHidden/>
              </w:rPr>
              <w:tab/>
            </w:r>
            <w:r w:rsidR="00162EAD">
              <w:rPr>
                <w:noProof/>
                <w:webHidden/>
              </w:rPr>
              <w:fldChar w:fldCharType="begin"/>
            </w:r>
            <w:r w:rsidR="00162EAD">
              <w:rPr>
                <w:noProof/>
                <w:webHidden/>
              </w:rPr>
              <w:instrText xml:space="preserve"> PAGEREF _Toc174443369 \h </w:instrText>
            </w:r>
            <w:r w:rsidR="00162EAD">
              <w:rPr>
                <w:noProof/>
                <w:webHidden/>
              </w:rPr>
            </w:r>
            <w:r w:rsidR="00162EAD">
              <w:rPr>
                <w:noProof/>
                <w:webHidden/>
              </w:rPr>
              <w:fldChar w:fldCharType="separate"/>
            </w:r>
            <w:r w:rsidR="00162EAD">
              <w:rPr>
                <w:noProof/>
                <w:webHidden/>
              </w:rPr>
              <w:t>16</w:t>
            </w:r>
            <w:r w:rsidR="00162EAD">
              <w:rPr>
                <w:noProof/>
                <w:webHidden/>
              </w:rPr>
              <w:fldChar w:fldCharType="end"/>
            </w:r>
          </w:hyperlink>
        </w:p>
        <w:p w14:paraId="118E4D5E" w14:textId="1B564739" w:rsidR="00162EAD" w:rsidRDefault="00000000">
          <w:pPr>
            <w:pStyle w:val="TOC2"/>
            <w:tabs>
              <w:tab w:val="right" w:leader="dot" w:pos="10214"/>
            </w:tabs>
            <w:rPr>
              <w:rFonts w:eastAsiaTheme="minorEastAsia"/>
              <w:noProof/>
              <w:kern w:val="2"/>
              <w:sz w:val="24"/>
              <w:szCs w:val="24"/>
              <w14:ligatures w14:val="standardContextual"/>
            </w:rPr>
          </w:pPr>
          <w:hyperlink w:anchor="_Toc174443370" w:history="1">
            <w:r w:rsidR="00162EAD" w:rsidRPr="004D288E">
              <w:rPr>
                <w:rStyle w:val="Hyperlink"/>
                <w:noProof/>
              </w:rPr>
              <w:t>Immunoprecipitation with HA antibody 7/18/24</w:t>
            </w:r>
            <w:r w:rsidR="00162EAD">
              <w:rPr>
                <w:noProof/>
                <w:webHidden/>
              </w:rPr>
              <w:tab/>
            </w:r>
            <w:r w:rsidR="00162EAD">
              <w:rPr>
                <w:noProof/>
                <w:webHidden/>
              </w:rPr>
              <w:fldChar w:fldCharType="begin"/>
            </w:r>
            <w:r w:rsidR="00162EAD">
              <w:rPr>
                <w:noProof/>
                <w:webHidden/>
              </w:rPr>
              <w:instrText xml:space="preserve"> PAGEREF _Toc174443370 \h </w:instrText>
            </w:r>
            <w:r w:rsidR="00162EAD">
              <w:rPr>
                <w:noProof/>
                <w:webHidden/>
              </w:rPr>
            </w:r>
            <w:r w:rsidR="00162EAD">
              <w:rPr>
                <w:noProof/>
                <w:webHidden/>
              </w:rPr>
              <w:fldChar w:fldCharType="separate"/>
            </w:r>
            <w:r w:rsidR="00162EAD">
              <w:rPr>
                <w:noProof/>
                <w:webHidden/>
              </w:rPr>
              <w:t>17</w:t>
            </w:r>
            <w:r w:rsidR="00162EAD">
              <w:rPr>
                <w:noProof/>
                <w:webHidden/>
              </w:rPr>
              <w:fldChar w:fldCharType="end"/>
            </w:r>
          </w:hyperlink>
        </w:p>
        <w:p w14:paraId="1B3AD8F5" w14:textId="38931525" w:rsidR="00162EAD" w:rsidRDefault="00000000">
          <w:pPr>
            <w:pStyle w:val="TOC3"/>
            <w:tabs>
              <w:tab w:val="right" w:leader="dot" w:pos="10214"/>
            </w:tabs>
            <w:rPr>
              <w:noProof/>
              <w:kern w:val="2"/>
              <w:sz w:val="24"/>
              <w:szCs w:val="24"/>
              <w14:ligatures w14:val="standardContextual"/>
            </w:rPr>
          </w:pPr>
          <w:hyperlink w:anchor="_Toc174443371" w:history="1">
            <w:r w:rsidR="00162EAD" w:rsidRPr="004D288E">
              <w:rPr>
                <w:rStyle w:val="Hyperlink"/>
                <w:noProof/>
              </w:rPr>
              <w:t>Figure 2: Sliver Stain of HA-IP 7/17/24</w:t>
            </w:r>
            <w:r w:rsidR="00162EAD">
              <w:rPr>
                <w:noProof/>
                <w:webHidden/>
              </w:rPr>
              <w:tab/>
            </w:r>
            <w:r w:rsidR="00162EAD">
              <w:rPr>
                <w:noProof/>
                <w:webHidden/>
              </w:rPr>
              <w:fldChar w:fldCharType="begin"/>
            </w:r>
            <w:r w:rsidR="00162EAD">
              <w:rPr>
                <w:noProof/>
                <w:webHidden/>
              </w:rPr>
              <w:instrText xml:space="preserve"> PAGEREF _Toc174443371 \h </w:instrText>
            </w:r>
            <w:r w:rsidR="00162EAD">
              <w:rPr>
                <w:noProof/>
                <w:webHidden/>
              </w:rPr>
            </w:r>
            <w:r w:rsidR="00162EAD">
              <w:rPr>
                <w:noProof/>
                <w:webHidden/>
              </w:rPr>
              <w:fldChar w:fldCharType="separate"/>
            </w:r>
            <w:r w:rsidR="00162EAD">
              <w:rPr>
                <w:noProof/>
                <w:webHidden/>
              </w:rPr>
              <w:t>20</w:t>
            </w:r>
            <w:r w:rsidR="00162EAD">
              <w:rPr>
                <w:noProof/>
                <w:webHidden/>
              </w:rPr>
              <w:fldChar w:fldCharType="end"/>
            </w:r>
          </w:hyperlink>
        </w:p>
        <w:p w14:paraId="3BA1DF42" w14:textId="6F70134C" w:rsidR="00162EAD" w:rsidRDefault="00000000">
          <w:pPr>
            <w:pStyle w:val="TOC2"/>
            <w:tabs>
              <w:tab w:val="right" w:leader="dot" w:pos="10214"/>
            </w:tabs>
            <w:rPr>
              <w:rFonts w:eastAsiaTheme="minorEastAsia"/>
              <w:noProof/>
              <w:kern w:val="2"/>
              <w:sz w:val="24"/>
              <w:szCs w:val="24"/>
              <w14:ligatures w14:val="standardContextual"/>
            </w:rPr>
          </w:pPr>
          <w:hyperlink w:anchor="_Toc174443372" w:history="1">
            <w:r w:rsidR="00162EAD" w:rsidRPr="004D288E">
              <w:rPr>
                <w:rStyle w:val="Hyperlink"/>
                <w:noProof/>
              </w:rPr>
              <w:t>LVS Growth Curve:</w:t>
            </w:r>
            <w:r w:rsidR="00162EAD">
              <w:rPr>
                <w:noProof/>
                <w:webHidden/>
              </w:rPr>
              <w:tab/>
            </w:r>
            <w:r w:rsidR="00162EAD">
              <w:rPr>
                <w:noProof/>
                <w:webHidden/>
              </w:rPr>
              <w:fldChar w:fldCharType="begin"/>
            </w:r>
            <w:r w:rsidR="00162EAD">
              <w:rPr>
                <w:noProof/>
                <w:webHidden/>
              </w:rPr>
              <w:instrText xml:space="preserve"> PAGEREF _Toc174443372 \h </w:instrText>
            </w:r>
            <w:r w:rsidR="00162EAD">
              <w:rPr>
                <w:noProof/>
                <w:webHidden/>
              </w:rPr>
            </w:r>
            <w:r w:rsidR="00162EAD">
              <w:rPr>
                <w:noProof/>
                <w:webHidden/>
              </w:rPr>
              <w:fldChar w:fldCharType="separate"/>
            </w:r>
            <w:r w:rsidR="00162EAD">
              <w:rPr>
                <w:noProof/>
                <w:webHidden/>
              </w:rPr>
              <w:t>21</w:t>
            </w:r>
            <w:r w:rsidR="00162EAD">
              <w:rPr>
                <w:noProof/>
                <w:webHidden/>
              </w:rPr>
              <w:fldChar w:fldCharType="end"/>
            </w:r>
          </w:hyperlink>
        </w:p>
        <w:p w14:paraId="4BFEBFEB" w14:textId="4C3A6348" w:rsidR="00162EAD" w:rsidRDefault="00000000">
          <w:pPr>
            <w:pStyle w:val="TOC3"/>
            <w:tabs>
              <w:tab w:val="right" w:leader="dot" w:pos="10214"/>
            </w:tabs>
            <w:rPr>
              <w:noProof/>
              <w:kern w:val="2"/>
              <w:sz w:val="24"/>
              <w:szCs w:val="24"/>
              <w14:ligatures w14:val="standardContextual"/>
            </w:rPr>
          </w:pPr>
          <w:hyperlink w:anchor="_Toc174443373" w:history="1">
            <w:r w:rsidR="00162EAD" w:rsidRPr="004D288E">
              <w:rPr>
                <w:rStyle w:val="Hyperlink"/>
                <w:noProof/>
              </w:rPr>
              <w:t xml:space="preserve">Figure 3: Doubling time of KRSA2 wild-type vs KRSA12 </w:t>
            </w:r>
            <w:r w:rsidR="00162EAD" w:rsidRPr="004D288E">
              <w:rPr>
                <w:rStyle w:val="Hyperlink"/>
                <w:i/>
                <w:iCs/>
                <w:noProof/>
              </w:rPr>
              <w:t>∆rpsU</w:t>
            </w:r>
            <w:r w:rsidR="00162EAD" w:rsidRPr="004D288E">
              <w:rPr>
                <w:rStyle w:val="Hyperlink"/>
                <w:noProof/>
              </w:rPr>
              <w:t xml:space="preserve"> mutant</w:t>
            </w:r>
            <w:r w:rsidR="00162EAD">
              <w:rPr>
                <w:noProof/>
                <w:webHidden/>
              </w:rPr>
              <w:tab/>
            </w:r>
            <w:r w:rsidR="00162EAD">
              <w:rPr>
                <w:noProof/>
                <w:webHidden/>
              </w:rPr>
              <w:fldChar w:fldCharType="begin"/>
            </w:r>
            <w:r w:rsidR="00162EAD">
              <w:rPr>
                <w:noProof/>
                <w:webHidden/>
              </w:rPr>
              <w:instrText xml:space="preserve"> PAGEREF _Toc174443373 \h </w:instrText>
            </w:r>
            <w:r w:rsidR="00162EAD">
              <w:rPr>
                <w:noProof/>
                <w:webHidden/>
              </w:rPr>
            </w:r>
            <w:r w:rsidR="00162EAD">
              <w:rPr>
                <w:noProof/>
                <w:webHidden/>
              </w:rPr>
              <w:fldChar w:fldCharType="separate"/>
            </w:r>
            <w:r w:rsidR="00162EAD">
              <w:rPr>
                <w:noProof/>
                <w:webHidden/>
              </w:rPr>
              <w:t>24</w:t>
            </w:r>
            <w:r w:rsidR="00162EAD">
              <w:rPr>
                <w:noProof/>
                <w:webHidden/>
              </w:rPr>
              <w:fldChar w:fldCharType="end"/>
            </w:r>
          </w:hyperlink>
        </w:p>
        <w:p w14:paraId="07156527" w14:textId="2F1937CC" w:rsidR="00162EAD" w:rsidRDefault="00000000">
          <w:pPr>
            <w:pStyle w:val="TOC3"/>
            <w:tabs>
              <w:tab w:val="right" w:leader="dot" w:pos="10214"/>
            </w:tabs>
            <w:rPr>
              <w:noProof/>
              <w:kern w:val="2"/>
              <w:sz w:val="24"/>
              <w:szCs w:val="24"/>
              <w14:ligatures w14:val="standardContextual"/>
            </w:rPr>
          </w:pPr>
          <w:hyperlink w:anchor="_Toc174443374" w:history="1">
            <w:r w:rsidR="00162EAD" w:rsidRPr="004D288E">
              <w:rPr>
                <w:rStyle w:val="Hyperlink"/>
                <w:noProof/>
              </w:rPr>
              <w:t xml:space="preserve">Figure 4: Sucrose gradient of LVS </w:t>
            </w:r>
            <w:r w:rsidR="00162EAD" w:rsidRPr="004D288E">
              <w:rPr>
                <w:rStyle w:val="Hyperlink"/>
                <w:i/>
                <w:iCs/>
                <w:noProof/>
              </w:rPr>
              <w:t>rpsU2</w:t>
            </w:r>
            <w:r w:rsidR="00162EAD" w:rsidRPr="004D288E">
              <w:rPr>
                <w:rStyle w:val="Hyperlink"/>
                <w:noProof/>
              </w:rPr>
              <w:t>-HA</w:t>
            </w:r>
            <w:r w:rsidR="00162EAD">
              <w:rPr>
                <w:noProof/>
                <w:webHidden/>
              </w:rPr>
              <w:tab/>
            </w:r>
            <w:r w:rsidR="00162EAD">
              <w:rPr>
                <w:noProof/>
                <w:webHidden/>
              </w:rPr>
              <w:fldChar w:fldCharType="begin"/>
            </w:r>
            <w:r w:rsidR="00162EAD">
              <w:rPr>
                <w:noProof/>
                <w:webHidden/>
              </w:rPr>
              <w:instrText xml:space="preserve"> PAGEREF _Toc174443374 \h </w:instrText>
            </w:r>
            <w:r w:rsidR="00162EAD">
              <w:rPr>
                <w:noProof/>
                <w:webHidden/>
              </w:rPr>
            </w:r>
            <w:r w:rsidR="00162EAD">
              <w:rPr>
                <w:noProof/>
                <w:webHidden/>
              </w:rPr>
              <w:fldChar w:fldCharType="separate"/>
            </w:r>
            <w:r w:rsidR="00162EAD">
              <w:rPr>
                <w:noProof/>
                <w:webHidden/>
              </w:rPr>
              <w:t>25</w:t>
            </w:r>
            <w:r w:rsidR="00162EAD">
              <w:rPr>
                <w:noProof/>
                <w:webHidden/>
              </w:rPr>
              <w:fldChar w:fldCharType="end"/>
            </w:r>
          </w:hyperlink>
        </w:p>
        <w:p w14:paraId="5AD64748" w14:textId="4B33EF29" w:rsidR="00162EAD" w:rsidRDefault="00000000">
          <w:pPr>
            <w:pStyle w:val="TOC1"/>
            <w:tabs>
              <w:tab w:val="right" w:leader="dot" w:pos="10214"/>
            </w:tabs>
            <w:rPr>
              <w:rFonts w:eastAsiaTheme="minorEastAsia"/>
              <w:noProof/>
              <w:kern w:val="2"/>
              <w:sz w:val="24"/>
              <w:szCs w:val="24"/>
              <w14:ligatures w14:val="standardContextual"/>
            </w:rPr>
          </w:pPr>
          <w:hyperlink w:anchor="_Toc174443375" w:history="1">
            <w:r w:rsidR="00162EAD" w:rsidRPr="004D288E">
              <w:rPr>
                <w:rStyle w:val="Hyperlink"/>
                <w:noProof/>
              </w:rPr>
              <w:t>August 2024</w:t>
            </w:r>
            <w:r w:rsidR="00162EAD">
              <w:rPr>
                <w:noProof/>
                <w:webHidden/>
              </w:rPr>
              <w:tab/>
            </w:r>
            <w:r w:rsidR="00162EAD">
              <w:rPr>
                <w:noProof/>
                <w:webHidden/>
              </w:rPr>
              <w:fldChar w:fldCharType="begin"/>
            </w:r>
            <w:r w:rsidR="00162EAD">
              <w:rPr>
                <w:noProof/>
                <w:webHidden/>
              </w:rPr>
              <w:instrText xml:space="preserve"> PAGEREF _Toc174443375 \h </w:instrText>
            </w:r>
            <w:r w:rsidR="00162EAD">
              <w:rPr>
                <w:noProof/>
                <w:webHidden/>
              </w:rPr>
            </w:r>
            <w:r w:rsidR="00162EAD">
              <w:rPr>
                <w:noProof/>
                <w:webHidden/>
              </w:rPr>
              <w:fldChar w:fldCharType="separate"/>
            </w:r>
            <w:r w:rsidR="00162EAD">
              <w:rPr>
                <w:noProof/>
                <w:webHidden/>
              </w:rPr>
              <w:t>25</w:t>
            </w:r>
            <w:r w:rsidR="00162EAD">
              <w:rPr>
                <w:noProof/>
                <w:webHidden/>
              </w:rPr>
              <w:fldChar w:fldCharType="end"/>
            </w:r>
          </w:hyperlink>
        </w:p>
        <w:p w14:paraId="6979853F" w14:textId="5FAFE860" w:rsidR="00162EAD" w:rsidRDefault="00000000">
          <w:pPr>
            <w:pStyle w:val="TOC2"/>
            <w:tabs>
              <w:tab w:val="right" w:leader="dot" w:pos="10214"/>
            </w:tabs>
            <w:rPr>
              <w:rFonts w:eastAsiaTheme="minorEastAsia"/>
              <w:noProof/>
              <w:kern w:val="2"/>
              <w:sz w:val="24"/>
              <w:szCs w:val="24"/>
              <w14:ligatures w14:val="standardContextual"/>
            </w:rPr>
          </w:pPr>
          <w:hyperlink w:anchor="_Toc174443376" w:history="1">
            <w:r w:rsidR="00162EAD" w:rsidRPr="004D288E">
              <w:rPr>
                <w:rStyle w:val="Hyperlink"/>
                <w:noProof/>
              </w:rPr>
              <w:t>Population Analysis Assay (microplate method)</w:t>
            </w:r>
            <w:r w:rsidR="00162EAD">
              <w:rPr>
                <w:noProof/>
                <w:webHidden/>
              </w:rPr>
              <w:tab/>
            </w:r>
            <w:r w:rsidR="00162EAD">
              <w:rPr>
                <w:noProof/>
                <w:webHidden/>
              </w:rPr>
              <w:fldChar w:fldCharType="begin"/>
            </w:r>
            <w:r w:rsidR="00162EAD">
              <w:rPr>
                <w:noProof/>
                <w:webHidden/>
              </w:rPr>
              <w:instrText xml:space="preserve"> PAGEREF _Toc174443376 \h </w:instrText>
            </w:r>
            <w:r w:rsidR="00162EAD">
              <w:rPr>
                <w:noProof/>
                <w:webHidden/>
              </w:rPr>
            </w:r>
            <w:r w:rsidR="00162EAD">
              <w:rPr>
                <w:noProof/>
                <w:webHidden/>
              </w:rPr>
              <w:fldChar w:fldCharType="separate"/>
            </w:r>
            <w:r w:rsidR="00162EAD">
              <w:rPr>
                <w:noProof/>
                <w:webHidden/>
              </w:rPr>
              <w:t>27</w:t>
            </w:r>
            <w:r w:rsidR="00162EAD">
              <w:rPr>
                <w:noProof/>
                <w:webHidden/>
              </w:rPr>
              <w:fldChar w:fldCharType="end"/>
            </w:r>
          </w:hyperlink>
        </w:p>
        <w:p w14:paraId="75F9B7E5" w14:textId="349200E7" w:rsidR="00162EAD" w:rsidRDefault="00000000">
          <w:pPr>
            <w:pStyle w:val="TOC1"/>
            <w:tabs>
              <w:tab w:val="right" w:leader="dot" w:pos="10214"/>
            </w:tabs>
            <w:rPr>
              <w:rFonts w:eastAsiaTheme="minorEastAsia"/>
              <w:noProof/>
              <w:kern w:val="2"/>
              <w:sz w:val="24"/>
              <w:szCs w:val="24"/>
              <w14:ligatures w14:val="standardContextual"/>
            </w:rPr>
          </w:pPr>
          <w:hyperlink w:anchor="_Toc174443377" w:history="1">
            <w:r w:rsidR="00162EAD" w:rsidRPr="004D288E">
              <w:rPr>
                <w:rStyle w:val="Hyperlink"/>
                <w:noProof/>
              </w:rPr>
              <w:t>Bibliography</w:t>
            </w:r>
            <w:r w:rsidR="00162EAD">
              <w:rPr>
                <w:noProof/>
                <w:webHidden/>
              </w:rPr>
              <w:tab/>
            </w:r>
            <w:r w:rsidR="00162EAD">
              <w:rPr>
                <w:noProof/>
                <w:webHidden/>
              </w:rPr>
              <w:fldChar w:fldCharType="begin"/>
            </w:r>
            <w:r w:rsidR="00162EAD">
              <w:rPr>
                <w:noProof/>
                <w:webHidden/>
              </w:rPr>
              <w:instrText xml:space="preserve"> PAGEREF _Toc174443377 \h </w:instrText>
            </w:r>
            <w:r w:rsidR="00162EAD">
              <w:rPr>
                <w:noProof/>
                <w:webHidden/>
              </w:rPr>
            </w:r>
            <w:r w:rsidR="00162EAD">
              <w:rPr>
                <w:noProof/>
                <w:webHidden/>
              </w:rPr>
              <w:fldChar w:fldCharType="separate"/>
            </w:r>
            <w:r w:rsidR="00162EAD">
              <w:rPr>
                <w:noProof/>
                <w:webHidden/>
              </w:rPr>
              <w:t>28</w:t>
            </w:r>
            <w:r w:rsidR="00162EAD">
              <w:rPr>
                <w:noProof/>
                <w:webHidden/>
              </w:rPr>
              <w:fldChar w:fldCharType="end"/>
            </w:r>
          </w:hyperlink>
        </w:p>
        <w:p w14:paraId="187DF34E" w14:textId="0810CF9F" w:rsidR="007B216F" w:rsidRDefault="00F64714">
          <w:r>
            <w:fldChar w:fldCharType="end"/>
          </w:r>
        </w:p>
      </w:sdtContent>
    </w:sdt>
    <w:p w14:paraId="32EBA977" w14:textId="77777777" w:rsidR="007B216F" w:rsidRDefault="007B216F">
      <w:pPr>
        <w:jc w:val="left"/>
      </w:pPr>
      <w:r>
        <w:br w:type="page"/>
      </w:r>
    </w:p>
    <w:p w14:paraId="15D10191" w14:textId="3E38DF58" w:rsidR="004B7E5A" w:rsidRDefault="00905D95" w:rsidP="007B216F">
      <w:pPr>
        <w:pStyle w:val="Heading1"/>
      </w:pPr>
      <w:bookmarkStart w:id="0" w:name="_Toc174443364"/>
      <w:r>
        <w:lastRenderedPageBreak/>
        <w:t>July 2024</w:t>
      </w:r>
      <w:bookmarkEnd w:id="0"/>
    </w:p>
    <w:p w14:paraId="099A4EDE" w14:textId="77777777" w:rsidR="00905D95" w:rsidRDefault="00905D95">
      <w:pPr>
        <w:jc w:val="left"/>
      </w:pPr>
    </w:p>
    <w:p w14:paraId="5FE868C8" w14:textId="77777777" w:rsidR="00905D95" w:rsidRPr="007B216F" w:rsidRDefault="00905D95" w:rsidP="00905D95">
      <w:pPr>
        <w:rPr>
          <w:b/>
        </w:rPr>
      </w:pPr>
      <w:bookmarkStart w:id="1" w:name="OLE_LINK1"/>
      <w:r>
        <w:rPr>
          <w:b/>
          <w:highlight w:val="green"/>
        </w:rPr>
        <w:t>Monday</w:t>
      </w:r>
      <w:r w:rsidRPr="007A68D0">
        <w:rPr>
          <w:b/>
          <w:highlight w:val="green"/>
        </w:rPr>
        <w:t xml:space="preserve">, </w:t>
      </w:r>
      <w:r>
        <w:rPr>
          <w:b/>
          <w:highlight w:val="green"/>
        </w:rPr>
        <w:t>July 1,</w:t>
      </w:r>
      <w:r w:rsidRPr="007A68D0">
        <w:rPr>
          <w:b/>
          <w:highlight w:val="green"/>
        </w:rPr>
        <w:t xml:space="preserve"> 20</w:t>
      </w:r>
      <w:r>
        <w:rPr>
          <w:b/>
          <w:highlight w:val="green"/>
        </w:rPr>
        <w:t>24</w:t>
      </w:r>
    </w:p>
    <w:p w14:paraId="72089CBE" w14:textId="77777777" w:rsidR="00905D95" w:rsidRPr="001D3A86" w:rsidRDefault="00905D95" w:rsidP="00905D95">
      <w:pPr>
        <w:rPr>
          <w:b/>
          <w:sz w:val="18"/>
          <w:szCs w:val="18"/>
        </w:rPr>
      </w:pPr>
      <w:r w:rsidRPr="007B216F">
        <w:rPr>
          <w:b/>
          <w:sz w:val="18"/>
          <w:szCs w:val="18"/>
        </w:rPr>
        <w:t>To Do:</w:t>
      </w:r>
    </w:p>
    <w:p w14:paraId="4F7207EE" w14:textId="77777777" w:rsidR="00905D95" w:rsidRPr="009C482A" w:rsidRDefault="00905D95" w:rsidP="00905D95">
      <w:pPr>
        <w:pStyle w:val="ListParagraph"/>
        <w:spacing w:before="240"/>
        <w:rPr>
          <w:strike/>
          <w:sz w:val="18"/>
          <w:szCs w:val="18"/>
        </w:rPr>
      </w:pPr>
    </w:p>
    <w:p w14:paraId="6DBCC673" w14:textId="77777777" w:rsidR="00905D95" w:rsidRPr="00905D95" w:rsidRDefault="00905D95" w:rsidP="00905D95">
      <w:pPr>
        <w:pStyle w:val="ListParagraph"/>
        <w:numPr>
          <w:ilvl w:val="0"/>
          <w:numId w:val="9"/>
        </w:numPr>
        <w:spacing w:before="240"/>
        <w:rPr>
          <w:strike/>
          <w:sz w:val="18"/>
          <w:szCs w:val="18"/>
        </w:rPr>
      </w:pPr>
      <w:r w:rsidRPr="00905D95">
        <w:rPr>
          <w:strike/>
          <w:sz w:val="18"/>
          <w:szCs w:val="18"/>
        </w:rPr>
        <w:t>Supplement MHB</w:t>
      </w:r>
    </w:p>
    <w:p w14:paraId="7E1617D8" w14:textId="77777777" w:rsidR="00905D95" w:rsidRPr="00905D95" w:rsidRDefault="00905D95" w:rsidP="00905D95">
      <w:pPr>
        <w:pStyle w:val="ListParagraph"/>
        <w:numPr>
          <w:ilvl w:val="0"/>
          <w:numId w:val="9"/>
        </w:numPr>
        <w:spacing w:before="240"/>
        <w:rPr>
          <w:strike/>
          <w:sz w:val="18"/>
          <w:szCs w:val="18"/>
        </w:rPr>
      </w:pPr>
      <w:r w:rsidRPr="00905D95">
        <w:rPr>
          <w:strike/>
          <w:sz w:val="18"/>
          <w:szCs w:val="18"/>
        </w:rPr>
        <w:t>Freeze mutants</w:t>
      </w:r>
    </w:p>
    <w:p w14:paraId="309DB33A" w14:textId="77777777" w:rsidR="00905D95" w:rsidRPr="00905D95" w:rsidRDefault="00905D95" w:rsidP="00905D95">
      <w:pPr>
        <w:pStyle w:val="ListParagraph"/>
        <w:numPr>
          <w:ilvl w:val="0"/>
          <w:numId w:val="9"/>
        </w:numPr>
        <w:spacing w:before="240"/>
        <w:rPr>
          <w:strike/>
          <w:sz w:val="18"/>
          <w:szCs w:val="18"/>
        </w:rPr>
      </w:pPr>
      <w:r w:rsidRPr="00905D95">
        <w:rPr>
          <w:strike/>
          <w:sz w:val="18"/>
          <w:szCs w:val="18"/>
        </w:rPr>
        <w:t>Read MIC plates</w:t>
      </w:r>
    </w:p>
    <w:p w14:paraId="2CF1985B" w14:textId="77777777" w:rsidR="00905D95" w:rsidRDefault="00905D95" w:rsidP="00905D95">
      <w:pPr>
        <w:pStyle w:val="ListParagraph"/>
        <w:numPr>
          <w:ilvl w:val="0"/>
          <w:numId w:val="9"/>
        </w:numPr>
        <w:spacing w:before="240"/>
        <w:rPr>
          <w:sz w:val="18"/>
          <w:szCs w:val="18"/>
        </w:rPr>
      </w:pPr>
      <w:r>
        <w:rPr>
          <w:sz w:val="18"/>
          <w:szCs w:val="18"/>
        </w:rPr>
        <w:t>Patch LVS</w:t>
      </w:r>
    </w:p>
    <w:bookmarkEnd w:id="1"/>
    <w:p w14:paraId="4D1CAB67" w14:textId="0826BCDB" w:rsidR="00905D95" w:rsidRDefault="00905D95">
      <w:pPr>
        <w:jc w:val="left"/>
      </w:pPr>
      <w:r>
        <w:t>I patched out LVS so that I can make the rpsU3-HA mutant.</w:t>
      </w:r>
    </w:p>
    <w:p w14:paraId="7FD04102" w14:textId="77777777" w:rsidR="00905D95" w:rsidRDefault="00905D95" w:rsidP="00905D95">
      <w:pPr>
        <w:rPr>
          <w:rFonts w:ascii="Calibri" w:eastAsia="Calibri" w:hAnsi="Calibri" w:cs="Calibri"/>
          <w:b/>
        </w:rPr>
      </w:pPr>
      <w:r>
        <w:rPr>
          <w:rFonts w:ascii="Calibri" w:eastAsia="Calibri" w:hAnsi="Calibri" w:cs="Calibri"/>
          <w:b/>
        </w:rPr>
        <w:t>Protocol:</w:t>
      </w:r>
    </w:p>
    <w:p w14:paraId="735AE9ED" w14:textId="77777777" w:rsidR="00905D95" w:rsidRDefault="00905D95" w:rsidP="00905D95">
      <w:pPr>
        <w:rPr>
          <w:rFonts w:ascii="Calibri" w:eastAsia="Calibri" w:hAnsi="Calibri" w:cs="Calibri"/>
          <w:u w:val="single"/>
        </w:rPr>
      </w:pPr>
      <w:r>
        <w:rPr>
          <w:rFonts w:ascii="Calibri" w:eastAsia="Calibri" w:hAnsi="Calibri" w:cs="Calibri"/>
          <w:u w:val="single"/>
        </w:rPr>
        <w:t>Day 1:</w:t>
      </w:r>
    </w:p>
    <w:p w14:paraId="01CD2136" w14:textId="77777777" w:rsidR="00905D95" w:rsidRDefault="00905D95" w:rsidP="00905D95">
      <w:pPr>
        <w:ind w:firstLine="720"/>
        <w:rPr>
          <w:rFonts w:ascii="Calibri" w:eastAsia="Calibri" w:hAnsi="Calibri" w:cs="Calibri"/>
        </w:rPr>
      </w:pPr>
      <w:r>
        <w:rPr>
          <w:rFonts w:ascii="Calibri" w:eastAsia="Calibri" w:hAnsi="Calibri" w:cs="Calibri"/>
        </w:rPr>
        <w:t>-Patch entire plate with recipient LVS strain on CHAH</w:t>
      </w:r>
    </w:p>
    <w:p w14:paraId="357FCEB0" w14:textId="77777777" w:rsidR="00905D95" w:rsidRDefault="00905D95" w:rsidP="00905D95">
      <w:pPr>
        <w:ind w:firstLine="720"/>
        <w:rPr>
          <w:rFonts w:ascii="Calibri" w:eastAsia="Calibri" w:hAnsi="Calibri" w:cs="Calibri"/>
        </w:rPr>
      </w:pPr>
    </w:p>
    <w:p w14:paraId="5F469086" w14:textId="651344D0" w:rsidR="00905D95" w:rsidRPr="007B216F" w:rsidRDefault="00905D95" w:rsidP="00905D95">
      <w:pPr>
        <w:rPr>
          <w:b/>
        </w:rPr>
      </w:pPr>
      <w:r>
        <w:rPr>
          <w:b/>
          <w:highlight w:val="green"/>
        </w:rPr>
        <w:t>Tuesday</w:t>
      </w:r>
      <w:r w:rsidRPr="007A68D0">
        <w:rPr>
          <w:b/>
          <w:highlight w:val="green"/>
        </w:rPr>
        <w:t xml:space="preserve">, </w:t>
      </w:r>
      <w:r>
        <w:rPr>
          <w:b/>
          <w:highlight w:val="green"/>
        </w:rPr>
        <w:t>July 2,</w:t>
      </w:r>
      <w:r w:rsidRPr="007A68D0">
        <w:rPr>
          <w:b/>
          <w:highlight w:val="green"/>
        </w:rPr>
        <w:t xml:space="preserve"> 20</w:t>
      </w:r>
      <w:r>
        <w:rPr>
          <w:b/>
          <w:highlight w:val="green"/>
        </w:rPr>
        <w:t>24</w:t>
      </w:r>
    </w:p>
    <w:p w14:paraId="31235B84" w14:textId="77777777" w:rsidR="00905D95" w:rsidRPr="001D3A86" w:rsidRDefault="00905D95" w:rsidP="00905D95">
      <w:pPr>
        <w:rPr>
          <w:b/>
          <w:sz w:val="18"/>
          <w:szCs w:val="18"/>
        </w:rPr>
      </w:pPr>
      <w:r w:rsidRPr="007B216F">
        <w:rPr>
          <w:b/>
          <w:sz w:val="18"/>
          <w:szCs w:val="18"/>
        </w:rPr>
        <w:t>To Do:</w:t>
      </w:r>
    </w:p>
    <w:p w14:paraId="347AB3F1" w14:textId="77777777" w:rsidR="00905D95" w:rsidRPr="009C482A" w:rsidRDefault="00905D95" w:rsidP="00905D95">
      <w:pPr>
        <w:pStyle w:val="ListParagraph"/>
        <w:spacing w:before="240"/>
        <w:rPr>
          <w:strike/>
          <w:sz w:val="18"/>
          <w:szCs w:val="18"/>
        </w:rPr>
      </w:pPr>
    </w:p>
    <w:p w14:paraId="72E3A6EC" w14:textId="77777777" w:rsidR="00905D95" w:rsidRPr="00905D95" w:rsidRDefault="00905D95" w:rsidP="00905D95">
      <w:pPr>
        <w:pStyle w:val="ListParagraph"/>
        <w:numPr>
          <w:ilvl w:val="0"/>
          <w:numId w:val="10"/>
        </w:numPr>
        <w:spacing w:before="240"/>
        <w:rPr>
          <w:strike/>
          <w:sz w:val="18"/>
          <w:szCs w:val="18"/>
        </w:rPr>
      </w:pPr>
      <w:r w:rsidRPr="00905D95">
        <w:rPr>
          <w:strike/>
          <w:sz w:val="18"/>
          <w:szCs w:val="18"/>
        </w:rPr>
        <w:t>Patch LVS</w:t>
      </w:r>
    </w:p>
    <w:p w14:paraId="558E1491" w14:textId="52BED5A7" w:rsidR="00905D95" w:rsidRDefault="00905D95" w:rsidP="00905D95">
      <w:pPr>
        <w:pStyle w:val="ListParagraph"/>
        <w:numPr>
          <w:ilvl w:val="0"/>
          <w:numId w:val="10"/>
        </w:numPr>
        <w:spacing w:before="240"/>
        <w:rPr>
          <w:sz w:val="18"/>
          <w:szCs w:val="18"/>
        </w:rPr>
      </w:pPr>
      <w:r>
        <w:rPr>
          <w:sz w:val="18"/>
          <w:szCs w:val="18"/>
        </w:rPr>
        <w:t>Transform LVS</w:t>
      </w:r>
    </w:p>
    <w:p w14:paraId="5FEACADC" w14:textId="17D3B439" w:rsidR="00905D95" w:rsidRDefault="00905D95" w:rsidP="00905D95">
      <w:pPr>
        <w:pStyle w:val="ListParagraph"/>
        <w:numPr>
          <w:ilvl w:val="0"/>
          <w:numId w:val="10"/>
        </w:numPr>
        <w:spacing w:before="240"/>
        <w:rPr>
          <w:sz w:val="18"/>
          <w:szCs w:val="18"/>
        </w:rPr>
      </w:pPr>
      <w:r>
        <w:rPr>
          <w:sz w:val="18"/>
          <w:szCs w:val="18"/>
        </w:rPr>
        <w:t>Investigate primer contamination</w:t>
      </w:r>
    </w:p>
    <w:p w14:paraId="31CB323E" w14:textId="70716381" w:rsidR="000C01EB" w:rsidRDefault="000C01EB" w:rsidP="00905D95">
      <w:pPr>
        <w:pStyle w:val="ListParagraph"/>
        <w:numPr>
          <w:ilvl w:val="0"/>
          <w:numId w:val="10"/>
        </w:numPr>
        <w:spacing w:before="240"/>
        <w:rPr>
          <w:sz w:val="18"/>
          <w:szCs w:val="18"/>
        </w:rPr>
      </w:pPr>
      <w:r>
        <w:rPr>
          <w:sz w:val="18"/>
          <w:szCs w:val="18"/>
        </w:rPr>
        <w:t>Set up sequencing</w:t>
      </w:r>
    </w:p>
    <w:p w14:paraId="2BBE1BCE" w14:textId="3EB9D28A" w:rsidR="00905D95" w:rsidRDefault="00905D95" w:rsidP="00905D95">
      <w:pPr>
        <w:rPr>
          <w:rFonts w:ascii="Calibri" w:eastAsia="Calibri" w:hAnsi="Calibri" w:cs="Calibri"/>
        </w:rPr>
      </w:pPr>
      <w:r>
        <w:rPr>
          <w:rFonts w:ascii="Calibri" w:eastAsia="Calibri" w:hAnsi="Calibri" w:cs="Calibri"/>
        </w:rPr>
        <w:t>I’m transforming LVS with pKR219 (</w:t>
      </w:r>
      <w:r w:rsidRPr="00905D95">
        <w:rPr>
          <w:rFonts w:ascii="Calibri" w:eastAsia="Calibri" w:hAnsi="Calibri" w:cs="Calibri"/>
          <w:i/>
          <w:iCs/>
        </w:rPr>
        <w:t>rpsU3</w:t>
      </w:r>
      <w:r>
        <w:rPr>
          <w:rFonts w:ascii="Calibri" w:eastAsia="Calibri" w:hAnsi="Calibri" w:cs="Calibri"/>
        </w:rPr>
        <w:t>-HA).</w:t>
      </w:r>
    </w:p>
    <w:p w14:paraId="03290704" w14:textId="36170240" w:rsidR="00905D95" w:rsidRDefault="00905D95" w:rsidP="00905D95">
      <w:pPr>
        <w:rPr>
          <w:rFonts w:ascii="Calibri" w:eastAsia="Calibri" w:hAnsi="Calibri" w:cs="Calibri"/>
          <w:u w:val="single"/>
        </w:rPr>
      </w:pPr>
      <w:r>
        <w:rPr>
          <w:rFonts w:ascii="Calibri" w:eastAsia="Calibri" w:hAnsi="Calibri" w:cs="Calibri"/>
          <w:u w:val="single"/>
        </w:rPr>
        <w:t>Day 2:</w:t>
      </w:r>
    </w:p>
    <w:p w14:paraId="57FEDD19" w14:textId="77777777" w:rsidR="00905D95" w:rsidRDefault="00905D95" w:rsidP="00905D95">
      <w:pPr>
        <w:rPr>
          <w:rFonts w:ascii="Calibri" w:eastAsia="Calibri" w:hAnsi="Calibri" w:cs="Calibri"/>
          <w:i/>
        </w:rPr>
      </w:pPr>
      <w:r>
        <w:rPr>
          <w:rFonts w:ascii="Calibri" w:eastAsia="Calibri" w:hAnsi="Calibri" w:cs="Calibri"/>
          <w:i/>
        </w:rPr>
        <w:t>Prepare electrocompetent (EC) cells</w:t>
      </w:r>
    </w:p>
    <w:p w14:paraId="6774EE36" w14:textId="77777777" w:rsidR="00905D95" w:rsidRDefault="00905D95" w:rsidP="00905D95">
      <w:pPr>
        <w:ind w:firstLine="720"/>
        <w:rPr>
          <w:rFonts w:ascii="Calibri" w:eastAsia="Calibri" w:hAnsi="Calibri" w:cs="Calibri"/>
        </w:rPr>
      </w:pPr>
      <w:r>
        <w:rPr>
          <w:rFonts w:ascii="Calibri" w:eastAsia="Calibri" w:hAnsi="Calibri" w:cs="Calibri"/>
        </w:rPr>
        <w:t xml:space="preserve">-Scrape up entire plate of cells into 400 </w:t>
      </w:r>
      <w:proofErr w:type="spellStart"/>
      <w:r>
        <w:rPr>
          <w:rFonts w:ascii="Calibri" w:eastAsia="Calibri" w:hAnsi="Calibri" w:cs="Calibri"/>
        </w:rPr>
        <w:t>uL</w:t>
      </w:r>
      <w:proofErr w:type="spellEnd"/>
      <w:r>
        <w:rPr>
          <w:rFonts w:ascii="Calibri" w:eastAsia="Calibri" w:hAnsi="Calibri" w:cs="Calibri"/>
        </w:rPr>
        <w:t xml:space="preserve"> of sterile 10% sucrose and resuspend (alternately, cells can be grown to mid-log in MHB)</w:t>
      </w:r>
    </w:p>
    <w:p w14:paraId="0BE36E34" w14:textId="77777777" w:rsidR="00905D95" w:rsidRDefault="00905D95" w:rsidP="00905D95">
      <w:pPr>
        <w:ind w:firstLine="720"/>
        <w:rPr>
          <w:rFonts w:ascii="Calibri" w:eastAsia="Calibri" w:hAnsi="Calibri" w:cs="Calibri"/>
        </w:rPr>
      </w:pPr>
      <w:r>
        <w:rPr>
          <w:rFonts w:ascii="Calibri" w:eastAsia="Calibri" w:hAnsi="Calibri" w:cs="Calibri"/>
        </w:rPr>
        <w:t>-Add 1.1 mL of 10% sucrose to a final volume of 1.5 mL</w:t>
      </w:r>
    </w:p>
    <w:p w14:paraId="2F07798A" w14:textId="77777777" w:rsidR="00905D95" w:rsidRDefault="00905D95" w:rsidP="00905D95">
      <w:pPr>
        <w:ind w:firstLine="720"/>
        <w:rPr>
          <w:rFonts w:ascii="Calibri" w:eastAsia="Calibri" w:hAnsi="Calibri" w:cs="Calibri"/>
        </w:rPr>
      </w:pPr>
      <w:r>
        <w:rPr>
          <w:rFonts w:ascii="Calibri" w:eastAsia="Calibri" w:hAnsi="Calibri" w:cs="Calibri"/>
        </w:rPr>
        <w:t>-Spin for 3 minutes at 10,000 rpm</w:t>
      </w:r>
    </w:p>
    <w:p w14:paraId="4CCE62E5" w14:textId="77777777" w:rsidR="00905D95" w:rsidRDefault="00905D95" w:rsidP="00905D95">
      <w:pPr>
        <w:ind w:firstLine="720"/>
        <w:rPr>
          <w:rFonts w:ascii="Calibri" w:eastAsia="Calibri" w:hAnsi="Calibri" w:cs="Calibri"/>
        </w:rPr>
      </w:pPr>
      <w:r>
        <w:rPr>
          <w:rFonts w:ascii="Calibri" w:eastAsia="Calibri" w:hAnsi="Calibri" w:cs="Calibri"/>
        </w:rPr>
        <w:t>-remove supernatant, throw out, and resuspend in fresh 1 mL 10% sucrose</w:t>
      </w:r>
    </w:p>
    <w:p w14:paraId="24B4DB23" w14:textId="77777777" w:rsidR="00905D95" w:rsidRDefault="00905D95" w:rsidP="00905D95">
      <w:pPr>
        <w:ind w:firstLine="720"/>
        <w:rPr>
          <w:rFonts w:ascii="Calibri" w:eastAsia="Calibri" w:hAnsi="Calibri" w:cs="Calibri"/>
        </w:rPr>
      </w:pPr>
      <w:r>
        <w:rPr>
          <w:rFonts w:ascii="Calibri" w:eastAsia="Calibri" w:hAnsi="Calibri" w:cs="Calibri"/>
        </w:rPr>
        <w:t>-Repeat 3x-5x in 10% sucrose</w:t>
      </w:r>
    </w:p>
    <w:p w14:paraId="49478F6D" w14:textId="77777777" w:rsidR="00905D95" w:rsidRDefault="00905D95" w:rsidP="00905D95">
      <w:pPr>
        <w:ind w:firstLine="720"/>
        <w:rPr>
          <w:rFonts w:ascii="Calibri" w:eastAsia="Calibri" w:hAnsi="Calibri" w:cs="Calibri"/>
        </w:rPr>
      </w:pPr>
      <w:r>
        <w:rPr>
          <w:rFonts w:ascii="Calibri" w:eastAsia="Calibri" w:hAnsi="Calibri" w:cs="Calibri"/>
        </w:rPr>
        <w:t>-After final spin, remove all supernatant.</w:t>
      </w:r>
    </w:p>
    <w:p w14:paraId="59562DE6" w14:textId="77777777" w:rsidR="00905D95" w:rsidRDefault="00905D95" w:rsidP="00905D95">
      <w:pPr>
        <w:ind w:firstLine="720"/>
        <w:rPr>
          <w:rFonts w:ascii="Calibri" w:eastAsia="Calibri" w:hAnsi="Calibri" w:cs="Calibri"/>
        </w:rPr>
      </w:pPr>
      <w:r>
        <w:rPr>
          <w:rFonts w:ascii="Calibri" w:eastAsia="Calibri" w:hAnsi="Calibri" w:cs="Calibri"/>
        </w:rPr>
        <w:lastRenderedPageBreak/>
        <w:t>-Resuspend cells in 10% sucrose at high density (corresponding to ~1x10</w:t>
      </w:r>
      <w:r>
        <w:rPr>
          <w:rFonts w:ascii="Calibri" w:eastAsia="Calibri" w:hAnsi="Calibri" w:cs="Calibri"/>
          <w:vertAlign w:val="superscript"/>
        </w:rPr>
        <w:t>11</w:t>
      </w:r>
      <w:r>
        <w:rPr>
          <w:rFonts w:ascii="Calibri" w:eastAsia="Calibri" w:hAnsi="Calibri" w:cs="Calibri"/>
        </w:rPr>
        <w:t xml:space="preserve"> cells /mL); these are EC cells by slowly adding 110 </w:t>
      </w:r>
      <w:proofErr w:type="spellStart"/>
      <w:r>
        <w:rPr>
          <w:rFonts w:ascii="Calibri" w:eastAsia="Calibri" w:hAnsi="Calibri" w:cs="Calibri"/>
        </w:rPr>
        <w:t>uL</w:t>
      </w:r>
      <w:proofErr w:type="spellEnd"/>
      <w:r>
        <w:rPr>
          <w:rFonts w:ascii="Calibri" w:eastAsia="Calibri" w:hAnsi="Calibri" w:cs="Calibri"/>
        </w:rPr>
        <w:t xml:space="preserve"> at a time. It should be about equal amounts of cells as sucrose. </w:t>
      </w:r>
    </w:p>
    <w:p w14:paraId="5A2BC092" w14:textId="77777777" w:rsidR="00905D95" w:rsidRDefault="00905D95" w:rsidP="00905D95">
      <w:pPr>
        <w:ind w:firstLine="720"/>
        <w:rPr>
          <w:rFonts w:ascii="Calibri" w:eastAsia="Calibri" w:hAnsi="Calibri" w:cs="Calibri"/>
        </w:rPr>
      </w:pPr>
      <w:bookmarkStart w:id="2" w:name="_heading=h.gjdgxs" w:colFirst="0" w:colLast="0"/>
      <w:bookmarkEnd w:id="2"/>
      <w:r>
        <w:rPr>
          <w:rFonts w:ascii="Calibri" w:eastAsia="Calibri" w:hAnsi="Calibri" w:cs="Calibri"/>
        </w:rPr>
        <w:t xml:space="preserve">-For any extra EC cells, aliquot ~110 </w:t>
      </w:r>
      <w:proofErr w:type="spellStart"/>
      <w:r>
        <w:rPr>
          <w:rFonts w:ascii="Calibri" w:eastAsia="Calibri" w:hAnsi="Calibri" w:cs="Calibri"/>
        </w:rPr>
        <w:t>μL</w:t>
      </w:r>
      <w:proofErr w:type="spellEnd"/>
      <w:r>
        <w:rPr>
          <w:rFonts w:ascii="Calibri" w:eastAsia="Calibri" w:hAnsi="Calibri" w:cs="Calibri"/>
        </w:rPr>
        <w:t xml:space="preserve"> / sterile tube (enough for 2 </w:t>
      </w:r>
      <w:proofErr w:type="spellStart"/>
      <w:r>
        <w:rPr>
          <w:rFonts w:ascii="Calibri" w:eastAsia="Calibri" w:hAnsi="Calibri" w:cs="Calibri"/>
        </w:rPr>
        <w:t>electroporations</w:t>
      </w:r>
      <w:proofErr w:type="spellEnd"/>
      <w:r>
        <w:rPr>
          <w:rFonts w:ascii="Calibri" w:eastAsia="Calibri" w:hAnsi="Calibri" w:cs="Calibri"/>
        </w:rPr>
        <w:t>) and freeze at -80°C</w:t>
      </w:r>
    </w:p>
    <w:p w14:paraId="5B879015" w14:textId="77777777" w:rsidR="00905D95" w:rsidRDefault="00905D95" w:rsidP="00905D95">
      <w:pPr>
        <w:ind w:firstLine="720"/>
        <w:rPr>
          <w:rFonts w:ascii="Calibri" w:eastAsia="Calibri" w:hAnsi="Calibri" w:cs="Calibri"/>
        </w:rPr>
      </w:pPr>
    </w:p>
    <w:p w14:paraId="7AAF56CF" w14:textId="77777777" w:rsidR="00905D95" w:rsidRDefault="00905D95" w:rsidP="00905D95">
      <w:pPr>
        <w:rPr>
          <w:rFonts w:ascii="Calibri" w:eastAsia="Calibri" w:hAnsi="Calibri" w:cs="Calibri"/>
          <w:i/>
        </w:rPr>
      </w:pPr>
      <w:r>
        <w:rPr>
          <w:rFonts w:ascii="Calibri" w:eastAsia="Calibri" w:hAnsi="Calibri" w:cs="Calibri"/>
          <w:i/>
        </w:rPr>
        <w:t>Electroporate plasmid into EC cells</w:t>
      </w:r>
      <w:r>
        <w:rPr>
          <w:rFonts w:ascii="Calibri" w:eastAsia="Calibri" w:hAnsi="Calibri" w:cs="Calibri"/>
        </w:rPr>
        <w:t>*</w:t>
      </w:r>
    </w:p>
    <w:p w14:paraId="33A23398" w14:textId="77777777" w:rsidR="00905D95" w:rsidRDefault="00905D95" w:rsidP="00905D95">
      <w:pPr>
        <w:ind w:firstLine="720"/>
        <w:rPr>
          <w:rFonts w:ascii="Calibri" w:eastAsia="Calibri" w:hAnsi="Calibri" w:cs="Calibri"/>
        </w:rPr>
      </w:pPr>
      <w:r>
        <w:rPr>
          <w:rFonts w:ascii="Calibri" w:eastAsia="Calibri" w:hAnsi="Calibri" w:cs="Calibri"/>
        </w:rPr>
        <w:t>-For each electroporation, aliquot 4 mL MHB into glass test tubes for recovery, warm in shaker at 37°C</w:t>
      </w:r>
    </w:p>
    <w:p w14:paraId="70A21360" w14:textId="77777777" w:rsidR="00905D95" w:rsidRDefault="00905D95" w:rsidP="00905D95">
      <w:pPr>
        <w:ind w:firstLine="720"/>
        <w:rPr>
          <w:rFonts w:ascii="Calibri" w:eastAsia="Calibri" w:hAnsi="Calibri" w:cs="Calibri"/>
        </w:rPr>
      </w:pPr>
      <w:r>
        <w:rPr>
          <w:rFonts w:ascii="Calibri" w:eastAsia="Calibri" w:hAnsi="Calibri" w:cs="Calibri"/>
        </w:rPr>
        <w:t>-For each electroporation, in a 2 mm sterile electroporation cuvette, combine:</w:t>
      </w:r>
    </w:p>
    <w:p w14:paraId="14CE3CD1" w14:textId="77777777" w:rsidR="00905D95" w:rsidRDefault="00905D95" w:rsidP="00905D95">
      <w:pPr>
        <w:ind w:left="720" w:firstLine="720"/>
        <w:rPr>
          <w:rFonts w:ascii="Calibri" w:eastAsia="Calibri" w:hAnsi="Calibri" w:cs="Calibri"/>
        </w:rPr>
      </w:pPr>
      <w:r>
        <w:rPr>
          <w:rFonts w:ascii="Calibri" w:eastAsia="Calibri" w:hAnsi="Calibri" w:cs="Calibri"/>
        </w:rPr>
        <w:t xml:space="preserve">5 </w:t>
      </w:r>
      <w:proofErr w:type="spellStart"/>
      <w:r>
        <w:rPr>
          <w:rFonts w:ascii="Calibri" w:eastAsia="Calibri" w:hAnsi="Calibri" w:cs="Calibri"/>
        </w:rPr>
        <w:t>μL</w:t>
      </w:r>
      <w:proofErr w:type="spellEnd"/>
      <w:r>
        <w:rPr>
          <w:rFonts w:ascii="Calibri" w:eastAsia="Calibri" w:hAnsi="Calibri" w:cs="Calibri"/>
        </w:rPr>
        <w:t xml:space="preserve"> of </w:t>
      </w:r>
      <w:proofErr w:type="spellStart"/>
      <w:r>
        <w:rPr>
          <w:rFonts w:ascii="Calibri" w:eastAsia="Calibri" w:hAnsi="Calibri" w:cs="Calibri"/>
        </w:rPr>
        <w:t>pEX</w:t>
      </w:r>
      <w:proofErr w:type="spellEnd"/>
      <w:r>
        <w:rPr>
          <w:rFonts w:ascii="Calibri" w:eastAsia="Calibri" w:hAnsi="Calibri" w:cs="Calibri"/>
        </w:rPr>
        <w:t>-based allelic exchange construct (mini-prep concentration, at least 100 ng/</w:t>
      </w:r>
      <w:proofErr w:type="spellStart"/>
      <w:r>
        <w:rPr>
          <w:rFonts w:ascii="Calibri" w:eastAsia="Calibri" w:hAnsi="Calibri" w:cs="Calibri"/>
        </w:rPr>
        <w:t>μL</w:t>
      </w:r>
      <w:proofErr w:type="spellEnd"/>
      <w:r>
        <w:rPr>
          <w:rFonts w:ascii="Calibri" w:eastAsia="Calibri" w:hAnsi="Calibri" w:cs="Calibri"/>
        </w:rPr>
        <w:t>)</w:t>
      </w:r>
    </w:p>
    <w:p w14:paraId="46FFE9FA" w14:textId="77777777" w:rsidR="00905D95" w:rsidRDefault="00905D95" w:rsidP="00905D95">
      <w:pPr>
        <w:ind w:left="720" w:firstLine="720"/>
        <w:rPr>
          <w:rFonts w:ascii="Calibri" w:eastAsia="Calibri" w:hAnsi="Calibri" w:cs="Calibri"/>
        </w:rPr>
      </w:pPr>
      <w:r>
        <w:rPr>
          <w:rFonts w:ascii="Calibri" w:eastAsia="Calibri" w:hAnsi="Calibri" w:cs="Calibri"/>
        </w:rPr>
        <w:t xml:space="preserve">50 </w:t>
      </w:r>
      <w:proofErr w:type="spellStart"/>
      <w:r>
        <w:rPr>
          <w:rFonts w:ascii="Calibri" w:eastAsia="Calibri" w:hAnsi="Calibri" w:cs="Calibri"/>
        </w:rPr>
        <w:t>μL</w:t>
      </w:r>
      <w:proofErr w:type="spellEnd"/>
      <w:r>
        <w:rPr>
          <w:rFonts w:ascii="Calibri" w:eastAsia="Calibri" w:hAnsi="Calibri" w:cs="Calibri"/>
        </w:rPr>
        <w:t xml:space="preserve"> electrocompetent cells </w:t>
      </w:r>
    </w:p>
    <w:p w14:paraId="62C003AB" w14:textId="77777777" w:rsidR="00905D95" w:rsidRDefault="00905D95" w:rsidP="00905D95">
      <w:pPr>
        <w:rPr>
          <w:rFonts w:ascii="Calibri" w:eastAsia="Calibri" w:hAnsi="Calibri" w:cs="Calibri"/>
        </w:rPr>
      </w:pPr>
      <w:r>
        <w:rPr>
          <w:rFonts w:ascii="Calibri" w:eastAsia="Calibri" w:hAnsi="Calibri" w:cs="Calibri"/>
        </w:rPr>
        <w:tab/>
        <w:t>-Have recovery media ready</w:t>
      </w:r>
    </w:p>
    <w:p w14:paraId="7B59ADE1" w14:textId="77777777" w:rsidR="00905D95" w:rsidRDefault="00905D95" w:rsidP="00905D95">
      <w:pPr>
        <w:rPr>
          <w:rFonts w:ascii="Calibri" w:eastAsia="Calibri" w:hAnsi="Calibri" w:cs="Calibri"/>
        </w:rPr>
      </w:pPr>
      <w:r>
        <w:rPr>
          <w:rFonts w:ascii="Calibri" w:eastAsia="Calibri" w:hAnsi="Calibri" w:cs="Calibri"/>
        </w:rPr>
        <w:tab/>
        <w:t xml:space="preserve">-Electroporate using the following settings: 2.5 kV, 25 </w:t>
      </w:r>
      <w:proofErr w:type="spellStart"/>
      <w:r>
        <w:rPr>
          <w:rFonts w:ascii="Calibri" w:eastAsia="Calibri" w:hAnsi="Calibri" w:cs="Calibri"/>
        </w:rPr>
        <w:t>μF</w:t>
      </w:r>
      <w:proofErr w:type="spellEnd"/>
      <w:r>
        <w:rPr>
          <w:rFonts w:ascii="Calibri" w:eastAsia="Calibri" w:hAnsi="Calibri" w:cs="Calibri"/>
        </w:rPr>
        <w:t>, and 600 Ω</w:t>
      </w:r>
    </w:p>
    <w:p w14:paraId="3A708D1F" w14:textId="77777777" w:rsidR="00905D95" w:rsidRDefault="00905D95" w:rsidP="00905D95">
      <w:pPr>
        <w:rPr>
          <w:rFonts w:ascii="Calibri" w:eastAsia="Calibri" w:hAnsi="Calibri" w:cs="Calibri"/>
        </w:rPr>
      </w:pPr>
      <w:r>
        <w:rPr>
          <w:rFonts w:ascii="Calibri" w:eastAsia="Calibri" w:hAnsi="Calibri" w:cs="Calibri"/>
        </w:rPr>
        <w:tab/>
        <w:t xml:space="preserve">-Immediately after individual </w:t>
      </w:r>
      <w:proofErr w:type="spellStart"/>
      <w:r>
        <w:rPr>
          <w:rFonts w:ascii="Calibri" w:eastAsia="Calibri" w:hAnsi="Calibri" w:cs="Calibri"/>
        </w:rPr>
        <w:t>electroporations</w:t>
      </w:r>
      <w:proofErr w:type="spellEnd"/>
      <w:r>
        <w:rPr>
          <w:rFonts w:ascii="Calibri" w:eastAsia="Calibri" w:hAnsi="Calibri" w:cs="Calibri"/>
        </w:rPr>
        <w:t>, use 1 mL warm recovery media from test tube to wash cells out of cuvette and transfer cells to recovery test tube</w:t>
      </w:r>
    </w:p>
    <w:p w14:paraId="0AE2A5D2" w14:textId="77777777" w:rsidR="00905D95" w:rsidRDefault="00905D95" w:rsidP="00905D95">
      <w:pPr>
        <w:rPr>
          <w:rFonts w:ascii="Calibri" w:eastAsia="Calibri" w:hAnsi="Calibri" w:cs="Calibri"/>
        </w:rPr>
      </w:pPr>
      <w:r>
        <w:rPr>
          <w:rFonts w:ascii="Calibri" w:eastAsia="Calibri" w:hAnsi="Calibri" w:cs="Calibri"/>
        </w:rPr>
        <w:tab/>
        <w:t>-Recover cells for 4-8 hours, shaking at 37°C</w:t>
      </w:r>
    </w:p>
    <w:p w14:paraId="34002EAC" w14:textId="165F86D5" w:rsidR="00905D95" w:rsidRPr="000C01EB" w:rsidRDefault="00905D95" w:rsidP="00905D95">
      <w:pPr>
        <w:rPr>
          <w:rFonts w:ascii="Calibri" w:eastAsia="Calibri" w:hAnsi="Calibri" w:cs="Calibri"/>
          <w:b/>
          <w:bCs/>
        </w:rPr>
      </w:pPr>
      <w:r>
        <w:rPr>
          <w:rFonts w:ascii="Calibri" w:eastAsia="Calibri" w:hAnsi="Calibri" w:cs="Calibri"/>
        </w:rPr>
        <w:t xml:space="preserve"> </w:t>
      </w:r>
      <w:r>
        <w:rPr>
          <w:rFonts w:ascii="Calibri" w:eastAsia="Calibri" w:hAnsi="Calibri" w:cs="Calibri"/>
        </w:rPr>
        <w:tab/>
        <w:t xml:space="preserve">-Pellet cells by centrifugation in sterile 2 mL tubes, 1’ at 10,000 x g. </w:t>
      </w:r>
      <w:r w:rsidR="000C01EB">
        <w:rPr>
          <w:rFonts w:ascii="Calibri" w:eastAsia="Calibri" w:hAnsi="Calibri" w:cs="Calibri"/>
          <w:b/>
          <w:bCs/>
        </w:rPr>
        <w:t>Decant supernatant leaving about 200ul and resuspend cells.</w:t>
      </w:r>
    </w:p>
    <w:p w14:paraId="060B5DF8" w14:textId="6ECF9069" w:rsidR="00905D95" w:rsidRPr="000C01EB" w:rsidRDefault="00905D95" w:rsidP="00905D95">
      <w:pPr>
        <w:ind w:firstLine="720"/>
        <w:rPr>
          <w:rFonts w:ascii="Calibri" w:eastAsia="Calibri" w:hAnsi="Calibri" w:cs="Calibri"/>
          <w:b/>
          <w:bCs/>
        </w:rPr>
      </w:pPr>
      <w:r>
        <w:rPr>
          <w:rFonts w:ascii="Calibri" w:eastAsia="Calibri" w:hAnsi="Calibri" w:cs="Calibri"/>
        </w:rPr>
        <w:t>-Plate on CHAH-Kan plates, using 1 plate for each 2 mL tube (2 plates per electroporation)</w:t>
      </w:r>
      <w:r w:rsidR="000C01EB">
        <w:rPr>
          <w:rFonts w:ascii="Calibri" w:eastAsia="Calibri" w:hAnsi="Calibri" w:cs="Calibri"/>
        </w:rPr>
        <w:t xml:space="preserve">. </w:t>
      </w:r>
    </w:p>
    <w:p w14:paraId="7D20B2A1" w14:textId="77777777" w:rsidR="00905D95" w:rsidRDefault="00905D95" w:rsidP="00905D95">
      <w:pPr>
        <w:rPr>
          <w:rFonts w:ascii="Calibri" w:eastAsia="Calibri" w:hAnsi="Calibri" w:cs="Calibri"/>
        </w:rPr>
      </w:pPr>
      <w:r>
        <w:rPr>
          <w:rFonts w:ascii="Calibri" w:eastAsia="Calibri" w:hAnsi="Calibri" w:cs="Calibri"/>
        </w:rPr>
        <w:tab/>
        <w:t>-Incubate plates at 37°C for 3 days (or until single colonies appear)</w:t>
      </w:r>
    </w:p>
    <w:p w14:paraId="6A71CBE3" w14:textId="77777777" w:rsidR="00905D95" w:rsidRDefault="00905D95" w:rsidP="00905D95">
      <w:pPr>
        <w:rPr>
          <w:rFonts w:ascii="Calibri" w:eastAsia="Calibri" w:hAnsi="Calibri" w:cs="Calibri"/>
        </w:rPr>
      </w:pPr>
    </w:p>
    <w:p w14:paraId="2AA7B7FB" w14:textId="77777777" w:rsidR="00905D95" w:rsidRDefault="00905D95" w:rsidP="00905D95">
      <w:pPr>
        <w:rPr>
          <w:rFonts w:ascii="Calibri" w:eastAsia="Calibri" w:hAnsi="Calibri" w:cs="Calibri"/>
        </w:rPr>
      </w:pPr>
      <w:r>
        <w:rPr>
          <w:rFonts w:ascii="Calibri" w:eastAsia="Calibri" w:hAnsi="Calibri" w:cs="Calibri"/>
        </w:rPr>
        <w:t xml:space="preserve">*Always including a control electroporation with no plasmid. Eventually single break-through colonies may start appearing; at that point, single colonies on the experimental plates are also likely to just be break-through growth. </w:t>
      </w:r>
    </w:p>
    <w:p w14:paraId="6C956E48" w14:textId="4D728E0B" w:rsidR="00260CBE" w:rsidRDefault="00D66A98">
      <w:pPr>
        <w:jc w:val="left"/>
      </w:pPr>
      <w:r>
        <w:t xml:space="preserve">I probably should have set this up in multiples </w:t>
      </w:r>
      <w:r w:rsidR="00275776">
        <w:t>but let’s hope for the best.</w:t>
      </w:r>
    </w:p>
    <w:p w14:paraId="31B8678C" w14:textId="1E27FC65" w:rsidR="00260CBE" w:rsidRPr="00260CBE" w:rsidRDefault="00260CBE">
      <w:pPr>
        <w:jc w:val="left"/>
        <w:rPr>
          <w:b/>
          <w:bCs/>
        </w:rPr>
      </w:pPr>
      <w:r>
        <w:rPr>
          <w:b/>
          <w:bCs/>
        </w:rPr>
        <w:t>PCR:</w:t>
      </w:r>
    </w:p>
    <w:tbl>
      <w:tblPr>
        <w:tblStyle w:val="TableGrid"/>
        <w:tblW w:w="0" w:type="auto"/>
        <w:tblLook w:val="04A0" w:firstRow="1" w:lastRow="0" w:firstColumn="1" w:lastColumn="0" w:noHBand="0" w:noVBand="1"/>
      </w:tblPr>
      <w:tblGrid>
        <w:gridCol w:w="3408"/>
        <w:gridCol w:w="2046"/>
        <w:gridCol w:w="2013"/>
        <w:gridCol w:w="1398"/>
        <w:gridCol w:w="1349"/>
      </w:tblGrid>
      <w:tr w:rsidR="004E7644" w:rsidRPr="004E7644" w14:paraId="18CDED13" w14:textId="77777777" w:rsidTr="004E7644">
        <w:trPr>
          <w:trHeight w:val="300"/>
        </w:trPr>
        <w:tc>
          <w:tcPr>
            <w:tcW w:w="4060" w:type="dxa"/>
            <w:noWrap/>
            <w:hideMark/>
          </w:tcPr>
          <w:p w14:paraId="7409A50D" w14:textId="77777777" w:rsidR="004E7644" w:rsidRPr="004E7644" w:rsidRDefault="004E7644">
            <w:pPr>
              <w:jc w:val="left"/>
            </w:pPr>
            <w:r w:rsidRPr="004E7644">
              <w:t>Total reaction volume</w:t>
            </w:r>
          </w:p>
        </w:tc>
        <w:tc>
          <w:tcPr>
            <w:tcW w:w="2420" w:type="dxa"/>
            <w:noWrap/>
            <w:hideMark/>
          </w:tcPr>
          <w:p w14:paraId="310DD2FE" w14:textId="77777777" w:rsidR="004E7644" w:rsidRPr="004E7644" w:rsidRDefault="004E7644" w:rsidP="004E7644">
            <w:pPr>
              <w:jc w:val="left"/>
            </w:pPr>
            <w:r w:rsidRPr="004E7644">
              <w:t>20</w:t>
            </w:r>
          </w:p>
        </w:tc>
        <w:tc>
          <w:tcPr>
            <w:tcW w:w="2380" w:type="dxa"/>
            <w:noWrap/>
            <w:hideMark/>
          </w:tcPr>
          <w:p w14:paraId="7A642A12" w14:textId="77777777" w:rsidR="004E7644" w:rsidRPr="004E7644" w:rsidRDefault="004E7644" w:rsidP="004E7644">
            <w:pPr>
              <w:jc w:val="left"/>
            </w:pPr>
          </w:p>
        </w:tc>
        <w:tc>
          <w:tcPr>
            <w:tcW w:w="1640" w:type="dxa"/>
            <w:noWrap/>
            <w:hideMark/>
          </w:tcPr>
          <w:p w14:paraId="6FAEDF89" w14:textId="77777777" w:rsidR="004E7644" w:rsidRPr="004E7644" w:rsidRDefault="004E7644" w:rsidP="004E7644">
            <w:pPr>
              <w:jc w:val="left"/>
            </w:pPr>
          </w:p>
        </w:tc>
        <w:tc>
          <w:tcPr>
            <w:tcW w:w="1580" w:type="dxa"/>
            <w:noWrap/>
            <w:hideMark/>
          </w:tcPr>
          <w:p w14:paraId="22C2734C" w14:textId="77777777" w:rsidR="004E7644" w:rsidRPr="004E7644" w:rsidRDefault="004E7644" w:rsidP="004E7644">
            <w:pPr>
              <w:jc w:val="left"/>
            </w:pPr>
          </w:p>
        </w:tc>
      </w:tr>
      <w:tr w:rsidR="004E7644" w:rsidRPr="004E7644" w14:paraId="6E03B748" w14:textId="77777777" w:rsidTr="004E7644">
        <w:trPr>
          <w:trHeight w:val="300"/>
        </w:trPr>
        <w:tc>
          <w:tcPr>
            <w:tcW w:w="4060" w:type="dxa"/>
            <w:noWrap/>
            <w:hideMark/>
          </w:tcPr>
          <w:p w14:paraId="2F0CA9CD" w14:textId="77777777" w:rsidR="004E7644" w:rsidRPr="004E7644" w:rsidRDefault="004E7644" w:rsidP="004E7644">
            <w:pPr>
              <w:jc w:val="left"/>
            </w:pPr>
            <w:r w:rsidRPr="004E7644">
              <w:t>Total number of reactions</w:t>
            </w:r>
          </w:p>
        </w:tc>
        <w:tc>
          <w:tcPr>
            <w:tcW w:w="2420" w:type="dxa"/>
            <w:noWrap/>
            <w:hideMark/>
          </w:tcPr>
          <w:p w14:paraId="13DAE448" w14:textId="77777777" w:rsidR="004E7644" w:rsidRPr="004E7644" w:rsidRDefault="004E7644" w:rsidP="004E7644">
            <w:pPr>
              <w:jc w:val="left"/>
            </w:pPr>
            <w:r w:rsidRPr="004E7644">
              <w:t>2</w:t>
            </w:r>
          </w:p>
        </w:tc>
        <w:tc>
          <w:tcPr>
            <w:tcW w:w="2380" w:type="dxa"/>
            <w:noWrap/>
            <w:hideMark/>
          </w:tcPr>
          <w:p w14:paraId="4F746A95" w14:textId="77777777" w:rsidR="004E7644" w:rsidRPr="004E7644" w:rsidRDefault="004E7644" w:rsidP="004E7644">
            <w:pPr>
              <w:jc w:val="left"/>
            </w:pPr>
          </w:p>
        </w:tc>
        <w:tc>
          <w:tcPr>
            <w:tcW w:w="1640" w:type="dxa"/>
            <w:noWrap/>
            <w:hideMark/>
          </w:tcPr>
          <w:p w14:paraId="4029BA75" w14:textId="77777777" w:rsidR="004E7644" w:rsidRPr="004E7644" w:rsidRDefault="004E7644" w:rsidP="004E7644">
            <w:pPr>
              <w:jc w:val="left"/>
            </w:pPr>
          </w:p>
        </w:tc>
        <w:tc>
          <w:tcPr>
            <w:tcW w:w="1580" w:type="dxa"/>
            <w:noWrap/>
            <w:hideMark/>
          </w:tcPr>
          <w:p w14:paraId="1BE2FCAA" w14:textId="77777777" w:rsidR="004E7644" w:rsidRPr="004E7644" w:rsidRDefault="004E7644" w:rsidP="004E7644">
            <w:pPr>
              <w:jc w:val="left"/>
            </w:pPr>
          </w:p>
        </w:tc>
      </w:tr>
      <w:tr w:rsidR="004E7644" w:rsidRPr="004E7644" w14:paraId="7CC15B16" w14:textId="77777777" w:rsidTr="004E7644">
        <w:trPr>
          <w:trHeight w:val="300"/>
        </w:trPr>
        <w:tc>
          <w:tcPr>
            <w:tcW w:w="4060" w:type="dxa"/>
            <w:noWrap/>
            <w:hideMark/>
          </w:tcPr>
          <w:p w14:paraId="1F9B47D5" w14:textId="77777777" w:rsidR="004E7644" w:rsidRPr="004E7644" w:rsidRDefault="004E7644" w:rsidP="004E7644">
            <w:pPr>
              <w:jc w:val="left"/>
            </w:pPr>
          </w:p>
        </w:tc>
        <w:tc>
          <w:tcPr>
            <w:tcW w:w="2420" w:type="dxa"/>
            <w:noWrap/>
            <w:hideMark/>
          </w:tcPr>
          <w:p w14:paraId="231F87D4" w14:textId="77777777" w:rsidR="004E7644" w:rsidRPr="004E7644" w:rsidRDefault="004E7644" w:rsidP="004E7644">
            <w:pPr>
              <w:jc w:val="left"/>
            </w:pPr>
          </w:p>
        </w:tc>
        <w:tc>
          <w:tcPr>
            <w:tcW w:w="2380" w:type="dxa"/>
            <w:noWrap/>
            <w:hideMark/>
          </w:tcPr>
          <w:p w14:paraId="0BAA9481" w14:textId="77777777" w:rsidR="004E7644" w:rsidRPr="004E7644" w:rsidRDefault="004E7644" w:rsidP="004E7644">
            <w:pPr>
              <w:jc w:val="left"/>
            </w:pPr>
          </w:p>
        </w:tc>
        <w:tc>
          <w:tcPr>
            <w:tcW w:w="1640" w:type="dxa"/>
            <w:noWrap/>
            <w:hideMark/>
          </w:tcPr>
          <w:p w14:paraId="2A0FCD17" w14:textId="77777777" w:rsidR="004E7644" w:rsidRPr="004E7644" w:rsidRDefault="004E7644" w:rsidP="004E7644">
            <w:pPr>
              <w:jc w:val="left"/>
            </w:pPr>
          </w:p>
        </w:tc>
        <w:tc>
          <w:tcPr>
            <w:tcW w:w="1580" w:type="dxa"/>
            <w:noWrap/>
            <w:hideMark/>
          </w:tcPr>
          <w:p w14:paraId="3B3BB5FC" w14:textId="77777777" w:rsidR="004E7644" w:rsidRPr="004E7644" w:rsidRDefault="004E7644" w:rsidP="004E7644">
            <w:pPr>
              <w:jc w:val="left"/>
              <w:rPr>
                <w:b/>
                <w:bCs/>
              </w:rPr>
            </w:pPr>
            <w:r w:rsidRPr="004E7644">
              <w:rPr>
                <w:b/>
                <w:bCs/>
              </w:rPr>
              <w:t>Factor</w:t>
            </w:r>
          </w:p>
        </w:tc>
      </w:tr>
      <w:tr w:rsidR="004E7644" w:rsidRPr="004E7644" w14:paraId="27122BA3" w14:textId="77777777" w:rsidTr="004E7644">
        <w:trPr>
          <w:trHeight w:val="300"/>
        </w:trPr>
        <w:tc>
          <w:tcPr>
            <w:tcW w:w="4060" w:type="dxa"/>
            <w:noWrap/>
            <w:hideMark/>
          </w:tcPr>
          <w:p w14:paraId="20D05354" w14:textId="77777777" w:rsidR="004E7644" w:rsidRPr="004E7644" w:rsidRDefault="004E7644" w:rsidP="004E7644">
            <w:pPr>
              <w:jc w:val="left"/>
              <w:rPr>
                <w:b/>
                <w:bCs/>
              </w:rPr>
            </w:pPr>
            <w:r w:rsidRPr="004E7644">
              <w:rPr>
                <w:b/>
                <w:bCs/>
              </w:rPr>
              <w:t>Component</w:t>
            </w:r>
          </w:p>
        </w:tc>
        <w:tc>
          <w:tcPr>
            <w:tcW w:w="2420" w:type="dxa"/>
            <w:noWrap/>
            <w:hideMark/>
          </w:tcPr>
          <w:p w14:paraId="73198C90" w14:textId="77777777" w:rsidR="004E7644" w:rsidRPr="004E7644" w:rsidRDefault="004E7644" w:rsidP="004E7644">
            <w:pPr>
              <w:jc w:val="left"/>
              <w:rPr>
                <w:b/>
                <w:bCs/>
              </w:rPr>
            </w:pPr>
            <w:r w:rsidRPr="004E7644">
              <w:rPr>
                <w:b/>
                <w:bCs/>
              </w:rPr>
              <w:t>Stock concentration</w:t>
            </w:r>
          </w:p>
        </w:tc>
        <w:tc>
          <w:tcPr>
            <w:tcW w:w="2380" w:type="dxa"/>
            <w:noWrap/>
            <w:hideMark/>
          </w:tcPr>
          <w:p w14:paraId="3632625B" w14:textId="77777777" w:rsidR="004E7644" w:rsidRPr="004E7644" w:rsidRDefault="004E7644" w:rsidP="004E7644">
            <w:pPr>
              <w:jc w:val="left"/>
              <w:rPr>
                <w:b/>
                <w:bCs/>
              </w:rPr>
            </w:pPr>
            <w:r w:rsidRPr="004E7644">
              <w:rPr>
                <w:b/>
                <w:bCs/>
              </w:rPr>
              <w:t>Final concentration</w:t>
            </w:r>
          </w:p>
        </w:tc>
        <w:tc>
          <w:tcPr>
            <w:tcW w:w="1640" w:type="dxa"/>
            <w:noWrap/>
            <w:hideMark/>
          </w:tcPr>
          <w:p w14:paraId="45F40238" w14:textId="77777777" w:rsidR="004E7644" w:rsidRPr="004E7644" w:rsidRDefault="004E7644" w:rsidP="004E7644">
            <w:pPr>
              <w:jc w:val="left"/>
              <w:rPr>
                <w:b/>
                <w:bCs/>
              </w:rPr>
            </w:pPr>
            <w:r w:rsidRPr="004E7644">
              <w:rPr>
                <w:b/>
                <w:bCs/>
              </w:rPr>
              <w:t xml:space="preserve">1 </w:t>
            </w:r>
            <w:proofErr w:type="spellStart"/>
            <w:r w:rsidRPr="004E7644">
              <w:rPr>
                <w:b/>
                <w:bCs/>
              </w:rPr>
              <w:t>rxn</w:t>
            </w:r>
            <w:proofErr w:type="spellEnd"/>
            <w:r w:rsidRPr="004E7644">
              <w:rPr>
                <w:b/>
                <w:bCs/>
              </w:rPr>
              <w:t xml:space="preserve"> volume</w:t>
            </w:r>
          </w:p>
        </w:tc>
        <w:tc>
          <w:tcPr>
            <w:tcW w:w="1580" w:type="dxa"/>
            <w:noWrap/>
            <w:hideMark/>
          </w:tcPr>
          <w:p w14:paraId="3D05EAEC" w14:textId="77777777" w:rsidR="004E7644" w:rsidRPr="004E7644" w:rsidRDefault="004E7644" w:rsidP="004E7644">
            <w:pPr>
              <w:jc w:val="left"/>
            </w:pPr>
            <w:r w:rsidRPr="004E7644">
              <w:t>3</w:t>
            </w:r>
          </w:p>
        </w:tc>
      </w:tr>
      <w:tr w:rsidR="004E7644" w:rsidRPr="004E7644" w14:paraId="6EF9CB12" w14:textId="77777777" w:rsidTr="004E7644">
        <w:trPr>
          <w:trHeight w:val="300"/>
        </w:trPr>
        <w:tc>
          <w:tcPr>
            <w:tcW w:w="4060" w:type="dxa"/>
            <w:noWrap/>
            <w:hideMark/>
          </w:tcPr>
          <w:p w14:paraId="7F20E620" w14:textId="77777777" w:rsidR="004E7644" w:rsidRPr="004E7644" w:rsidRDefault="004E7644">
            <w:pPr>
              <w:jc w:val="left"/>
            </w:pPr>
            <w:r w:rsidRPr="004E7644">
              <w:t>ddiH2O</w:t>
            </w:r>
          </w:p>
        </w:tc>
        <w:tc>
          <w:tcPr>
            <w:tcW w:w="2420" w:type="dxa"/>
            <w:noWrap/>
            <w:hideMark/>
          </w:tcPr>
          <w:p w14:paraId="2C2958A1" w14:textId="77777777" w:rsidR="004E7644" w:rsidRPr="004E7644" w:rsidRDefault="004E7644" w:rsidP="004E7644">
            <w:pPr>
              <w:jc w:val="left"/>
            </w:pPr>
            <w:r w:rsidRPr="004E7644">
              <w:t> </w:t>
            </w:r>
          </w:p>
        </w:tc>
        <w:tc>
          <w:tcPr>
            <w:tcW w:w="2380" w:type="dxa"/>
            <w:noWrap/>
            <w:hideMark/>
          </w:tcPr>
          <w:p w14:paraId="4939EDD5" w14:textId="77777777" w:rsidR="004E7644" w:rsidRPr="004E7644" w:rsidRDefault="004E7644" w:rsidP="004E7644">
            <w:pPr>
              <w:jc w:val="left"/>
            </w:pPr>
            <w:r w:rsidRPr="004E7644">
              <w:t> </w:t>
            </w:r>
          </w:p>
        </w:tc>
        <w:tc>
          <w:tcPr>
            <w:tcW w:w="1640" w:type="dxa"/>
            <w:noWrap/>
            <w:hideMark/>
          </w:tcPr>
          <w:p w14:paraId="4E65D9F2" w14:textId="77777777" w:rsidR="004E7644" w:rsidRPr="004E7644" w:rsidRDefault="004E7644" w:rsidP="004E7644">
            <w:pPr>
              <w:jc w:val="left"/>
            </w:pPr>
            <w:r w:rsidRPr="004E7644">
              <w:t>12.4</w:t>
            </w:r>
          </w:p>
        </w:tc>
        <w:tc>
          <w:tcPr>
            <w:tcW w:w="1580" w:type="dxa"/>
            <w:noWrap/>
            <w:hideMark/>
          </w:tcPr>
          <w:p w14:paraId="34670363" w14:textId="77777777" w:rsidR="004E7644" w:rsidRPr="004E7644" w:rsidRDefault="004E7644" w:rsidP="004E7644">
            <w:pPr>
              <w:jc w:val="left"/>
            </w:pPr>
            <w:r w:rsidRPr="004E7644">
              <w:t>37.2</w:t>
            </w:r>
          </w:p>
        </w:tc>
      </w:tr>
      <w:tr w:rsidR="004E7644" w:rsidRPr="004E7644" w14:paraId="5650C2BD" w14:textId="77777777" w:rsidTr="004E7644">
        <w:trPr>
          <w:trHeight w:val="300"/>
        </w:trPr>
        <w:tc>
          <w:tcPr>
            <w:tcW w:w="4060" w:type="dxa"/>
            <w:noWrap/>
            <w:hideMark/>
          </w:tcPr>
          <w:p w14:paraId="7FF07722" w14:textId="77777777" w:rsidR="004E7644" w:rsidRPr="004E7644" w:rsidRDefault="004E7644">
            <w:pPr>
              <w:jc w:val="left"/>
            </w:pPr>
            <w:proofErr w:type="spellStart"/>
            <w:r w:rsidRPr="004E7644">
              <w:t>PrimeSTAR</w:t>
            </w:r>
            <w:proofErr w:type="spellEnd"/>
            <w:r w:rsidRPr="004E7644">
              <w:t xml:space="preserve"> GXL Buffer</w:t>
            </w:r>
          </w:p>
        </w:tc>
        <w:tc>
          <w:tcPr>
            <w:tcW w:w="2420" w:type="dxa"/>
            <w:noWrap/>
            <w:hideMark/>
          </w:tcPr>
          <w:p w14:paraId="47174E75" w14:textId="77777777" w:rsidR="004E7644" w:rsidRPr="004E7644" w:rsidRDefault="004E7644" w:rsidP="004E7644">
            <w:pPr>
              <w:jc w:val="left"/>
            </w:pPr>
            <w:r w:rsidRPr="004E7644">
              <w:t>5x</w:t>
            </w:r>
          </w:p>
        </w:tc>
        <w:tc>
          <w:tcPr>
            <w:tcW w:w="2380" w:type="dxa"/>
            <w:noWrap/>
            <w:hideMark/>
          </w:tcPr>
          <w:p w14:paraId="6429C920" w14:textId="77777777" w:rsidR="004E7644" w:rsidRPr="004E7644" w:rsidRDefault="004E7644" w:rsidP="004E7644">
            <w:pPr>
              <w:jc w:val="left"/>
            </w:pPr>
            <w:r w:rsidRPr="004E7644">
              <w:t>1x</w:t>
            </w:r>
          </w:p>
        </w:tc>
        <w:tc>
          <w:tcPr>
            <w:tcW w:w="1640" w:type="dxa"/>
            <w:noWrap/>
            <w:hideMark/>
          </w:tcPr>
          <w:p w14:paraId="3215BCAC" w14:textId="77777777" w:rsidR="004E7644" w:rsidRPr="004E7644" w:rsidRDefault="004E7644" w:rsidP="004E7644">
            <w:pPr>
              <w:jc w:val="left"/>
            </w:pPr>
            <w:r w:rsidRPr="004E7644">
              <w:t>4.0</w:t>
            </w:r>
          </w:p>
        </w:tc>
        <w:tc>
          <w:tcPr>
            <w:tcW w:w="1580" w:type="dxa"/>
            <w:noWrap/>
            <w:hideMark/>
          </w:tcPr>
          <w:p w14:paraId="06F3E97B" w14:textId="77777777" w:rsidR="004E7644" w:rsidRPr="004E7644" w:rsidRDefault="004E7644" w:rsidP="004E7644">
            <w:pPr>
              <w:jc w:val="left"/>
            </w:pPr>
            <w:r w:rsidRPr="004E7644">
              <w:t>12</w:t>
            </w:r>
          </w:p>
        </w:tc>
      </w:tr>
      <w:tr w:rsidR="004E7644" w:rsidRPr="004E7644" w14:paraId="08AAE249" w14:textId="77777777" w:rsidTr="004E7644">
        <w:trPr>
          <w:trHeight w:val="300"/>
        </w:trPr>
        <w:tc>
          <w:tcPr>
            <w:tcW w:w="4060" w:type="dxa"/>
            <w:noWrap/>
            <w:hideMark/>
          </w:tcPr>
          <w:p w14:paraId="734BA932" w14:textId="77777777" w:rsidR="004E7644" w:rsidRPr="004E7644" w:rsidRDefault="004E7644">
            <w:pPr>
              <w:jc w:val="left"/>
            </w:pPr>
            <w:r w:rsidRPr="004E7644">
              <w:lastRenderedPageBreak/>
              <w:t>dNTPs</w:t>
            </w:r>
          </w:p>
        </w:tc>
        <w:tc>
          <w:tcPr>
            <w:tcW w:w="2420" w:type="dxa"/>
            <w:noWrap/>
            <w:hideMark/>
          </w:tcPr>
          <w:p w14:paraId="38A6C984" w14:textId="77777777" w:rsidR="004E7644" w:rsidRPr="004E7644" w:rsidRDefault="004E7644" w:rsidP="004E7644">
            <w:pPr>
              <w:jc w:val="left"/>
            </w:pPr>
            <w:r w:rsidRPr="004E7644">
              <w:t>2.5 mM</w:t>
            </w:r>
          </w:p>
        </w:tc>
        <w:tc>
          <w:tcPr>
            <w:tcW w:w="2380" w:type="dxa"/>
            <w:noWrap/>
            <w:hideMark/>
          </w:tcPr>
          <w:p w14:paraId="718DAB96" w14:textId="77777777" w:rsidR="004E7644" w:rsidRPr="004E7644" w:rsidRDefault="004E7644" w:rsidP="004E7644">
            <w:pPr>
              <w:jc w:val="left"/>
            </w:pPr>
            <w:r w:rsidRPr="004E7644">
              <w:t>0.2 mM</w:t>
            </w:r>
          </w:p>
        </w:tc>
        <w:tc>
          <w:tcPr>
            <w:tcW w:w="1640" w:type="dxa"/>
            <w:noWrap/>
            <w:hideMark/>
          </w:tcPr>
          <w:p w14:paraId="62FC8324" w14:textId="77777777" w:rsidR="004E7644" w:rsidRPr="004E7644" w:rsidRDefault="004E7644" w:rsidP="004E7644">
            <w:pPr>
              <w:jc w:val="left"/>
            </w:pPr>
            <w:r w:rsidRPr="004E7644">
              <w:t>1.6</w:t>
            </w:r>
          </w:p>
        </w:tc>
        <w:tc>
          <w:tcPr>
            <w:tcW w:w="1580" w:type="dxa"/>
            <w:noWrap/>
            <w:hideMark/>
          </w:tcPr>
          <w:p w14:paraId="0C3FDA6B" w14:textId="77777777" w:rsidR="004E7644" w:rsidRPr="004E7644" w:rsidRDefault="004E7644" w:rsidP="004E7644">
            <w:pPr>
              <w:jc w:val="left"/>
            </w:pPr>
            <w:r w:rsidRPr="004E7644">
              <w:t>4.8</w:t>
            </w:r>
          </w:p>
        </w:tc>
      </w:tr>
      <w:tr w:rsidR="004E7644" w:rsidRPr="004E7644" w14:paraId="3E5CC612" w14:textId="77777777" w:rsidTr="004E7644">
        <w:trPr>
          <w:trHeight w:val="300"/>
        </w:trPr>
        <w:tc>
          <w:tcPr>
            <w:tcW w:w="4060" w:type="dxa"/>
            <w:noWrap/>
            <w:hideMark/>
          </w:tcPr>
          <w:p w14:paraId="1EB7D2D4" w14:textId="77777777" w:rsidR="004E7644" w:rsidRPr="004E7644" w:rsidRDefault="004E7644">
            <w:pPr>
              <w:jc w:val="left"/>
            </w:pPr>
            <w:r w:rsidRPr="004E7644">
              <w:t>oligo F</w:t>
            </w:r>
          </w:p>
        </w:tc>
        <w:tc>
          <w:tcPr>
            <w:tcW w:w="2420" w:type="dxa"/>
            <w:noWrap/>
            <w:hideMark/>
          </w:tcPr>
          <w:p w14:paraId="0D1FCD5C" w14:textId="77777777" w:rsidR="004E7644" w:rsidRPr="004E7644" w:rsidRDefault="004E7644" w:rsidP="004E7644">
            <w:pPr>
              <w:jc w:val="left"/>
            </w:pPr>
            <w:r w:rsidRPr="004E7644">
              <w:t xml:space="preserve">10 </w:t>
            </w:r>
            <w:proofErr w:type="spellStart"/>
            <w:proofErr w:type="gramStart"/>
            <w:r w:rsidRPr="004E7644">
              <w:t>uM</w:t>
            </w:r>
            <w:proofErr w:type="spellEnd"/>
            <w:proofErr w:type="gramEnd"/>
          </w:p>
        </w:tc>
        <w:tc>
          <w:tcPr>
            <w:tcW w:w="2380" w:type="dxa"/>
            <w:noWrap/>
            <w:hideMark/>
          </w:tcPr>
          <w:p w14:paraId="1815FAB2" w14:textId="77777777" w:rsidR="004E7644" w:rsidRPr="004E7644" w:rsidRDefault="004E7644" w:rsidP="004E7644">
            <w:pPr>
              <w:jc w:val="left"/>
            </w:pPr>
            <w:r w:rsidRPr="004E7644">
              <w:t xml:space="preserve">0.3 </w:t>
            </w:r>
            <w:proofErr w:type="spellStart"/>
            <w:r w:rsidRPr="004E7644">
              <w:t>uM</w:t>
            </w:r>
            <w:proofErr w:type="spellEnd"/>
          </w:p>
        </w:tc>
        <w:tc>
          <w:tcPr>
            <w:tcW w:w="1640" w:type="dxa"/>
            <w:noWrap/>
            <w:hideMark/>
          </w:tcPr>
          <w:p w14:paraId="1E3F41F4" w14:textId="77777777" w:rsidR="004E7644" w:rsidRPr="004E7644" w:rsidRDefault="004E7644" w:rsidP="004E7644">
            <w:pPr>
              <w:jc w:val="left"/>
            </w:pPr>
            <w:r w:rsidRPr="004E7644">
              <w:t>0.6</w:t>
            </w:r>
          </w:p>
        </w:tc>
        <w:tc>
          <w:tcPr>
            <w:tcW w:w="1580" w:type="dxa"/>
            <w:noWrap/>
            <w:hideMark/>
          </w:tcPr>
          <w:p w14:paraId="7BD1E575" w14:textId="77777777" w:rsidR="004E7644" w:rsidRPr="004E7644" w:rsidRDefault="004E7644" w:rsidP="004E7644">
            <w:pPr>
              <w:jc w:val="left"/>
            </w:pPr>
            <w:r w:rsidRPr="004E7644">
              <w:t>1.8</w:t>
            </w:r>
          </w:p>
        </w:tc>
      </w:tr>
      <w:tr w:rsidR="004E7644" w:rsidRPr="004E7644" w14:paraId="13737E4D" w14:textId="77777777" w:rsidTr="004E7644">
        <w:trPr>
          <w:trHeight w:val="300"/>
        </w:trPr>
        <w:tc>
          <w:tcPr>
            <w:tcW w:w="4060" w:type="dxa"/>
            <w:noWrap/>
            <w:hideMark/>
          </w:tcPr>
          <w:p w14:paraId="08277117" w14:textId="77777777" w:rsidR="004E7644" w:rsidRPr="004E7644" w:rsidRDefault="004E7644">
            <w:pPr>
              <w:jc w:val="left"/>
            </w:pPr>
            <w:r w:rsidRPr="004E7644">
              <w:t>oligo R</w:t>
            </w:r>
          </w:p>
        </w:tc>
        <w:tc>
          <w:tcPr>
            <w:tcW w:w="2420" w:type="dxa"/>
            <w:noWrap/>
            <w:hideMark/>
          </w:tcPr>
          <w:p w14:paraId="6C2A3CF2" w14:textId="77777777" w:rsidR="004E7644" w:rsidRPr="004E7644" w:rsidRDefault="004E7644" w:rsidP="004E7644">
            <w:pPr>
              <w:jc w:val="left"/>
            </w:pPr>
            <w:r w:rsidRPr="004E7644">
              <w:t xml:space="preserve">10 </w:t>
            </w:r>
            <w:proofErr w:type="spellStart"/>
            <w:proofErr w:type="gramStart"/>
            <w:r w:rsidRPr="004E7644">
              <w:t>uM</w:t>
            </w:r>
            <w:proofErr w:type="spellEnd"/>
            <w:proofErr w:type="gramEnd"/>
          </w:p>
        </w:tc>
        <w:tc>
          <w:tcPr>
            <w:tcW w:w="2380" w:type="dxa"/>
            <w:noWrap/>
            <w:hideMark/>
          </w:tcPr>
          <w:p w14:paraId="2B70F598" w14:textId="77777777" w:rsidR="004E7644" w:rsidRPr="004E7644" w:rsidRDefault="004E7644" w:rsidP="004E7644">
            <w:pPr>
              <w:jc w:val="left"/>
            </w:pPr>
            <w:r w:rsidRPr="004E7644">
              <w:t xml:space="preserve">0.3 </w:t>
            </w:r>
            <w:proofErr w:type="spellStart"/>
            <w:r w:rsidRPr="004E7644">
              <w:t>uM</w:t>
            </w:r>
            <w:proofErr w:type="spellEnd"/>
          </w:p>
        </w:tc>
        <w:tc>
          <w:tcPr>
            <w:tcW w:w="1640" w:type="dxa"/>
            <w:noWrap/>
            <w:hideMark/>
          </w:tcPr>
          <w:p w14:paraId="278A8E6E" w14:textId="77777777" w:rsidR="004E7644" w:rsidRPr="004E7644" w:rsidRDefault="004E7644" w:rsidP="004E7644">
            <w:pPr>
              <w:jc w:val="left"/>
            </w:pPr>
            <w:r w:rsidRPr="004E7644">
              <w:t>0.6</w:t>
            </w:r>
          </w:p>
        </w:tc>
        <w:tc>
          <w:tcPr>
            <w:tcW w:w="1580" w:type="dxa"/>
            <w:noWrap/>
            <w:hideMark/>
          </w:tcPr>
          <w:p w14:paraId="0986CD02" w14:textId="77777777" w:rsidR="004E7644" w:rsidRPr="004E7644" w:rsidRDefault="004E7644" w:rsidP="004E7644">
            <w:pPr>
              <w:jc w:val="left"/>
            </w:pPr>
            <w:r w:rsidRPr="004E7644">
              <w:t>1.8</w:t>
            </w:r>
          </w:p>
        </w:tc>
      </w:tr>
      <w:tr w:rsidR="004E7644" w:rsidRPr="004E7644" w14:paraId="7E1B28D3" w14:textId="77777777" w:rsidTr="004E7644">
        <w:trPr>
          <w:trHeight w:val="300"/>
        </w:trPr>
        <w:tc>
          <w:tcPr>
            <w:tcW w:w="4060" w:type="dxa"/>
            <w:noWrap/>
            <w:hideMark/>
          </w:tcPr>
          <w:p w14:paraId="50C108C5" w14:textId="77777777" w:rsidR="004E7644" w:rsidRPr="004E7644" w:rsidRDefault="004E7644">
            <w:pPr>
              <w:jc w:val="left"/>
            </w:pPr>
            <w:r w:rsidRPr="004E7644">
              <w:t>template</w:t>
            </w:r>
          </w:p>
        </w:tc>
        <w:tc>
          <w:tcPr>
            <w:tcW w:w="2420" w:type="dxa"/>
            <w:noWrap/>
            <w:hideMark/>
          </w:tcPr>
          <w:p w14:paraId="187A3B45" w14:textId="77777777" w:rsidR="004E7644" w:rsidRPr="004E7644" w:rsidRDefault="004E7644" w:rsidP="004E7644">
            <w:pPr>
              <w:jc w:val="left"/>
            </w:pPr>
            <w:r w:rsidRPr="004E7644">
              <w:t>100 ng/</w:t>
            </w:r>
            <w:proofErr w:type="spellStart"/>
            <w:r w:rsidRPr="004E7644">
              <w:t>ul</w:t>
            </w:r>
            <w:proofErr w:type="spellEnd"/>
          </w:p>
        </w:tc>
        <w:tc>
          <w:tcPr>
            <w:tcW w:w="2380" w:type="dxa"/>
            <w:noWrap/>
            <w:hideMark/>
          </w:tcPr>
          <w:p w14:paraId="24408768" w14:textId="77777777" w:rsidR="004E7644" w:rsidRPr="004E7644" w:rsidRDefault="004E7644" w:rsidP="004E7644">
            <w:pPr>
              <w:jc w:val="left"/>
            </w:pPr>
            <w:r w:rsidRPr="004E7644">
              <w:t>2 ng/</w:t>
            </w:r>
            <w:proofErr w:type="spellStart"/>
            <w:r w:rsidRPr="004E7644">
              <w:t>ul</w:t>
            </w:r>
            <w:proofErr w:type="spellEnd"/>
          </w:p>
        </w:tc>
        <w:tc>
          <w:tcPr>
            <w:tcW w:w="1640" w:type="dxa"/>
            <w:noWrap/>
            <w:hideMark/>
          </w:tcPr>
          <w:p w14:paraId="5A97633E" w14:textId="77777777" w:rsidR="004E7644" w:rsidRPr="004E7644" w:rsidRDefault="004E7644" w:rsidP="004E7644">
            <w:pPr>
              <w:jc w:val="left"/>
            </w:pPr>
            <w:r w:rsidRPr="004E7644">
              <w:t>0.4</w:t>
            </w:r>
          </w:p>
        </w:tc>
        <w:tc>
          <w:tcPr>
            <w:tcW w:w="1580" w:type="dxa"/>
            <w:noWrap/>
            <w:hideMark/>
          </w:tcPr>
          <w:p w14:paraId="7CC71FC8" w14:textId="77777777" w:rsidR="004E7644" w:rsidRPr="004E7644" w:rsidRDefault="004E7644" w:rsidP="004E7644">
            <w:pPr>
              <w:jc w:val="left"/>
            </w:pPr>
            <w:r w:rsidRPr="004E7644">
              <w:t>1.2</w:t>
            </w:r>
          </w:p>
        </w:tc>
      </w:tr>
      <w:tr w:rsidR="004E7644" w:rsidRPr="004E7644" w14:paraId="286DCDDE" w14:textId="77777777" w:rsidTr="004E7644">
        <w:trPr>
          <w:trHeight w:val="300"/>
        </w:trPr>
        <w:tc>
          <w:tcPr>
            <w:tcW w:w="4060" w:type="dxa"/>
            <w:noWrap/>
            <w:hideMark/>
          </w:tcPr>
          <w:p w14:paraId="72FA1984" w14:textId="77777777" w:rsidR="004E7644" w:rsidRPr="004E7644" w:rsidRDefault="004E7644">
            <w:pPr>
              <w:jc w:val="left"/>
            </w:pPr>
            <w:proofErr w:type="spellStart"/>
            <w:r w:rsidRPr="004E7644">
              <w:t>PrimeSTAR</w:t>
            </w:r>
            <w:proofErr w:type="spellEnd"/>
            <w:r w:rsidRPr="004E7644">
              <w:t xml:space="preserve"> GXL DNA Polymerase</w:t>
            </w:r>
          </w:p>
        </w:tc>
        <w:tc>
          <w:tcPr>
            <w:tcW w:w="2420" w:type="dxa"/>
            <w:noWrap/>
            <w:hideMark/>
          </w:tcPr>
          <w:p w14:paraId="7FB1C852" w14:textId="77777777" w:rsidR="004E7644" w:rsidRPr="004E7644" w:rsidRDefault="004E7644" w:rsidP="004E7644">
            <w:pPr>
              <w:jc w:val="left"/>
            </w:pPr>
            <w:r w:rsidRPr="004E7644">
              <w:t>1.25 U/</w:t>
            </w:r>
            <w:proofErr w:type="spellStart"/>
            <w:r w:rsidRPr="004E7644">
              <w:t>ul</w:t>
            </w:r>
            <w:proofErr w:type="spellEnd"/>
          </w:p>
        </w:tc>
        <w:tc>
          <w:tcPr>
            <w:tcW w:w="2380" w:type="dxa"/>
            <w:noWrap/>
            <w:hideMark/>
          </w:tcPr>
          <w:p w14:paraId="625EFD3B" w14:textId="77777777" w:rsidR="004E7644" w:rsidRPr="004E7644" w:rsidRDefault="004E7644" w:rsidP="004E7644">
            <w:pPr>
              <w:jc w:val="left"/>
            </w:pPr>
            <w:r w:rsidRPr="004E7644">
              <w:t>0.025 U/</w:t>
            </w:r>
            <w:proofErr w:type="spellStart"/>
            <w:r w:rsidRPr="004E7644">
              <w:t>ul</w:t>
            </w:r>
            <w:proofErr w:type="spellEnd"/>
          </w:p>
        </w:tc>
        <w:tc>
          <w:tcPr>
            <w:tcW w:w="1640" w:type="dxa"/>
            <w:noWrap/>
            <w:hideMark/>
          </w:tcPr>
          <w:p w14:paraId="71259B9E" w14:textId="77777777" w:rsidR="004E7644" w:rsidRPr="004E7644" w:rsidRDefault="004E7644" w:rsidP="004E7644">
            <w:pPr>
              <w:jc w:val="left"/>
            </w:pPr>
            <w:r w:rsidRPr="004E7644">
              <w:t>0.4</w:t>
            </w:r>
          </w:p>
        </w:tc>
        <w:tc>
          <w:tcPr>
            <w:tcW w:w="1580" w:type="dxa"/>
            <w:noWrap/>
            <w:hideMark/>
          </w:tcPr>
          <w:p w14:paraId="4ACFFEC6" w14:textId="77777777" w:rsidR="004E7644" w:rsidRPr="004E7644" w:rsidRDefault="004E7644" w:rsidP="004E7644">
            <w:pPr>
              <w:jc w:val="left"/>
            </w:pPr>
            <w:r w:rsidRPr="004E7644">
              <w:t>1.2</w:t>
            </w:r>
          </w:p>
        </w:tc>
      </w:tr>
      <w:tr w:rsidR="004E7644" w:rsidRPr="004E7644" w14:paraId="23BCE2AE" w14:textId="77777777" w:rsidTr="004E7644">
        <w:trPr>
          <w:trHeight w:val="300"/>
        </w:trPr>
        <w:tc>
          <w:tcPr>
            <w:tcW w:w="4060" w:type="dxa"/>
            <w:noWrap/>
            <w:hideMark/>
          </w:tcPr>
          <w:p w14:paraId="177F929F" w14:textId="77777777" w:rsidR="004E7644" w:rsidRPr="004E7644" w:rsidRDefault="004E7644">
            <w:pPr>
              <w:jc w:val="left"/>
            </w:pPr>
            <w:r w:rsidRPr="004E7644">
              <w:t> </w:t>
            </w:r>
          </w:p>
        </w:tc>
        <w:tc>
          <w:tcPr>
            <w:tcW w:w="2420" w:type="dxa"/>
            <w:noWrap/>
            <w:hideMark/>
          </w:tcPr>
          <w:p w14:paraId="1428907E" w14:textId="77777777" w:rsidR="004E7644" w:rsidRPr="004E7644" w:rsidRDefault="004E7644" w:rsidP="004E7644">
            <w:pPr>
              <w:jc w:val="left"/>
            </w:pPr>
            <w:r w:rsidRPr="004E7644">
              <w:t> </w:t>
            </w:r>
          </w:p>
        </w:tc>
        <w:tc>
          <w:tcPr>
            <w:tcW w:w="2380" w:type="dxa"/>
            <w:noWrap/>
            <w:hideMark/>
          </w:tcPr>
          <w:p w14:paraId="733BE41F" w14:textId="77777777" w:rsidR="004E7644" w:rsidRPr="004E7644" w:rsidRDefault="004E7644" w:rsidP="004E7644">
            <w:pPr>
              <w:jc w:val="left"/>
            </w:pPr>
            <w:r w:rsidRPr="004E7644">
              <w:t>Total volume</w:t>
            </w:r>
          </w:p>
        </w:tc>
        <w:tc>
          <w:tcPr>
            <w:tcW w:w="1640" w:type="dxa"/>
            <w:noWrap/>
            <w:hideMark/>
          </w:tcPr>
          <w:p w14:paraId="5BAB7BDC" w14:textId="77777777" w:rsidR="004E7644" w:rsidRPr="004E7644" w:rsidRDefault="004E7644" w:rsidP="004E7644">
            <w:pPr>
              <w:jc w:val="left"/>
            </w:pPr>
            <w:r w:rsidRPr="004E7644">
              <w:t>20</w:t>
            </w:r>
          </w:p>
        </w:tc>
        <w:tc>
          <w:tcPr>
            <w:tcW w:w="1580" w:type="dxa"/>
            <w:noWrap/>
            <w:hideMark/>
          </w:tcPr>
          <w:p w14:paraId="5CBB97D6" w14:textId="77777777" w:rsidR="004E7644" w:rsidRPr="004E7644" w:rsidRDefault="004E7644" w:rsidP="004E7644">
            <w:pPr>
              <w:jc w:val="left"/>
            </w:pPr>
            <w:r w:rsidRPr="004E7644">
              <w:t>60</w:t>
            </w:r>
          </w:p>
        </w:tc>
      </w:tr>
    </w:tbl>
    <w:p w14:paraId="4E5EC688" w14:textId="77777777" w:rsidR="00260CBE" w:rsidRDefault="00260CBE">
      <w:pPr>
        <w:jc w:val="left"/>
      </w:pPr>
    </w:p>
    <w:p w14:paraId="58B0BEE4" w14:textId="0F98178F" w:rsidR="007B15F4" w:rsidRDefault="00260CBE">
      <w:pPr>
        <w:jc w:val="left"/>
      </w:pPr>
      <w:r>
        <w:t>I resuspended the 100mM stocks of KROL709 and KROL710 in new 0.1X EB from me and Alex to see where the contamination is coming from.</w:t>
      </w:r>
    </w:p>
    <w:p w14:paraId="6AD54D33" w14:textId="77777777" w:rsidR="000C01EB" w:rsidRDefault="000C01EB">
      <w:pPr>
        <w:jc w:val="left"/>
      </w:pPr>
    </w:p>
    <w:p w14:paraId="0535E878" w14:textId="77777777" w:rsidR="000C01EB" w:rsidRDefault="000C01EB">
      <w:pPr>
        <w:jc w:val="left"/>
      </w:pPr>
      <w:r>
        <w:t>Waste of time. I left the gel running too long and the fragments ran off. I’ll do it again tomorrow.</w:t>
      </w:r>
    </w:p>
    <w:p w14:paraId="37F95155" w14:textId="22026B1A" w:rsidR="007B15F4" w:rsidRDefault="007B15F4">
      <w:pPr>
        <w:jc w:val="left"/>
      </w:pPr>
      <w:r>
        <w:rPr>
          <w:noProof/>
        </w:rPr>
        <w:drawing>
          <wp:inline distT="0" distB="0" distL="0" distR="0" wp14:anchorId="51D37765" wp14:editId="47A84A5B">
            <wp:extent cx="2653259" cy="3113635"/>
            <wp:effectExtent l="0" t="0" r="1270" b="0"/>
            <wp:docPr id="1375508863" name="Picture 1" descr="A white rectangular object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508863" name="Picture 1" descr="A white rectangular object with a red line&#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65614" cy="3128134"/>
                    </a:xfrm>
                    <a:prstGeom prst="rect">
                      <a:avLst/>
                    </a:prstGeom>
                  </pic:spPr>
                </pic:pic>
              </a:graphicData>
            </a:graphic>
          </wp:inline>
        </w:drawing>
      </w:r>
    </w:p>
    <w:p w14:paraId="2C75DBC5" w14:textId="77777777" w:rsidR="000C01EB" w:rsidRDefault="000C01EB">
      <w:pPr>
        <w:jc w:val="left"/>
      </w:pPr>
    </w:p>
    <w:p w14:paraId="0FED6A55" w14:textId="2F9878D9" w:rsidR="000C01EB" w:rsidRDefault="000C01EB">
      <w:pPr>
        <w:jc w:val="left"/>
      </w:pPr>
      <w:r>
        <w:t xml:space="preserve">I made permanent stocks of pKR220 and pKR219 now that they have both been confirmed by sequencing. I prepared sequencing reactions for pKR220 again because now I’m questioning which minipreps I consolidated into the </w:t>
      </w:r>
      <w:r w:rsidR="00EA057E">
        <w:t xml:space="preserve">stock. I set up 2 reactions: one with KROL6 and the other with KROL7. They won’t be sequenced until next week because of the holiday, but at least they’re ready. </w:t>
      </w:r>
    </w:p>
    <w:p w14:paraId="2CC1A338" w14:textId="77777777" w:rsidR="00EA057E" w:rsidRDefault="00EA057E">
      <w:pPr>
        <w:jc w:val="left"/>
      </w:pPr>
    </w:p>
    <w:p w14:paraId="7D49108A" w14:textId="77777777" w:rsidR="000C01EB" w:rsidRDefault="000C01EB">
      <w:pPr>
        <w:jc w:val="left"/>
      </w:pPr>
    </w:p>
    <w:p w14:paraId="03C910D6" w14:textId="398D6860" w:rsidR="00722070" w:rsidRPr="007B216F" w:rsidRDefault="00722070" w:rsidP="00722070">
      <w:pPr>
        <w:rPr>
          <w:b/>
        </w:rPr>
      </w:pPr>
      <w:r>
        <w:rPr>
          <w:b/>
          <w:highlight w:val="green"/>
        </w:rPr>
        <w:t>Wednesday</w:t>
      </w:r>
      <w:r w:rsidRPr="007A68D0">
        <w:rPr>
          <w:b/>
          <w:highlight w:val="green"/>
        </w:rPr>
        <w:t xml:space="preserve">, </w:t>
      </w:r>
      <w:r>
        <w:rPr>
          <w:b/>
          <w:highlight w:val="green"/>
        </w:rPr>
        <w:t>July 3,</w:t>
      </w:r>
      <w:r w:rsidRPr="007A68D0">
        <w:rPr>
          <w:b/>
          <w:highlight w:val="green"/>
        </w:rPr>
        <w:t xml:space="preserve"> 20</w:t>
      </w:r>
      <w:r>
        <w:rPr>
          <w:b/>
          <w:highlight w:val="green"/>
        </w:rPr>
        <w:t>24</w:t>
      </w:r>
    </w:p>
    <w:p w14:paraId="5397864E" w14:textId="77777777" w:rsidR="00722070" w:rsidRPr="001D3A86" w:rsidRDefault="00722070" w:rsidP="00722070">
      <w:pPr>
        <w:rPr>
          <w:b/>
          <w:sz w:val="18"/>
          <w:szCs w:val="18"/>
        </w:rPr>
      </w:pPr>
      <w:r w:rsidRPr="007B216F">
        <w:rPr>
          <w:b/>
          <w:sz w:val="18"/>
          <w:szCs w:val="18"/>
        </w:rPr>
        <w:lastRenderedPageBreak/>
        <w:t>To Do:</w:t>
      </w:r>
    </w:p>
    <w:p w14:paraId="770850C0" w14:textId="77777777" w:rsidR="00722070" w:rsidRPr="009C482A" w:rsidRDefault="00722070" w:rsidP="00722070">
      <w:pPr>
        <w:pStyle w:val="ListParagraph"/>
        <w:spacing w:before="240"/>
        <w:rPr>
          <w:strike/>
          <w:sz w:val="18"/>
          <w:szCs w:val="18"/>
        </w:rPr>
      </w:pPr>
    </w:p>
    <w:p w14:paraId="718C8D7E" w14:textId="77777777" w:rsidR="00722070" w:rsidRPr="00722070" w:rsidRDefault="00722070" w:rsidP="00722070">
      <w:pPr>
        <w:pStyle w:val="ListParagraph"/>
        <w:numPr>
          <w:ilvl w:val="0"/>
          <w:numId w:val="11"/>
        </w:numPr>
        <w:spacing w:before="240"/>
        <w:rPr>
          <w:strike/>
          <w:sz w:val="18"/>
          <w:szCs w:val="18"/>
        </w:rPr>
      </w:pPr>
      <w:r w:rsidRPr="00722070">
        <w:rPr>
          <w:strike/>
          <w:sz w:val="18"/>
          <w:szCs w:val="18"/>
        </w:rPr>
        <w:t>Transform LVS</w:t>
      </w:r>
    </w:p>
    <w:p w14:paraId="381CFEBB" w14:textId="77777777" w:rsidR="00722070" w:rsidRPr="00722070" w:rsidRDefault="00722070" w:rsidP="00722070">
      <w:pPr>
        <w:pStyle w:val="ListParagraph"/>
        <w:numPr>
          <w:ilvl w:val="0"/>
          <w:numId w:val="11"/>
        </w:numPr>
        <w:spacing w:before="240"/>
        <w:rPr>
          <w:strike/>
          <w:sz w:val="18"/>
          <w:szCs w:val="18"/>
        </w:rPr>
      </w:pPr>
      <w:r w:rsidRPr="00722070">
        <w:rPr>
          <w:strike/>
          <w:sz w:val="18"/>
          <w:szCs w:val="18"/>
        </w:rPr>
        <w:t>Investigate primer contamination</w:t>
      </w:r>
    </w:p>
    <w:p w14:paraId="4B650B66" w14:textId="77777777" w:rsidR="00722070" w:rsidRPr="00722070" w:rsidRDefault="00722070" w:rsidP="00722070">
      <w:pPr>
        <w:pStyle w:val="ListParagraph"/>
        <w:numPr>
          <w:ilvl w:val="0"/>
          <w:numId w:val="11"/>
        </w:numPr>
        <w:spacing w:before="240"/>
        <w:rPr>
          <w:strike/>
          <w:sz w:val="18"/>
          <w:szCs w:val="18"/>
        </w:rPr>
      </w:pPr>
      <w:r w:rsidRPr="00722070">
        <w:rPr>
          <w:strike/>
          <w:sz w:val="18"/>
          <w:szCs w:val="18"/>
        </w:rPr>
        <w:t>Set up sequencing</w:t>
      </w:r>
    </w:p>
    <w:p w14:paraId="2E3C4136" w14:textId="73C37792" w:rsidR="00722070" w:rsidRDefault="00722070" w:rsidP="00722070">
      <w:pPr>
        <w:pStyle w:val="ListParagraph"/>
        <w:numPr>
          <w:ilvl w:val="0"/>
          <w:numId w:val="11"/>
        </w:numPr>
        <w:spacing w:before="240"/>
        <w:rPr>
          <w:sz w:val="18"/>
          <w:szCs w:val="18"/>
        </w:rPr>
      </w:pPr>
      <w:r>
        <w:rPr>
          <w:sz w:val="18"/>
          <w:szCs w:val="18"/>
        </w:rPr>
        <w:t>Repeat PCR</w:t>
      </w:r>
    </w:p>
    <w:p w14:paraId="175431B8" w14:textId="6C8B9EF2" w:rsidR="007B15F4" w:rsidRDefault="00D63CC5">
      <w:pPr>
        <w:jc w:val="left"/>
      </w:pPr>
      <w:r>
        <w:t>We were running low on KROL6 and KROL7 working stocks</w:t>
      </w:r>
      <w:r w:rsidR="0082176A">
        <w:t>,</w:t>
      </w:r>
      <w:r>
        <w:t xml:space="preserve"> so I made new 2.5mM stocks by adding 5ul of 100mM stocks to 195ul of 0.1X EB.</w:t>
      </w:r>
    </w:p>
    <w:p w14:paraId="0666637E" w14:textId="77777777" w:rsidR="00DA2F0A" w:rsidRDefault="007B15F4">
      <w:pPr>
        <w:jc w:val="left"/>
        <w:rPr>
          <w:b/>
          <w:bCs/>
        </w:rPr>
      </w:pPr>
      <w:r w:rsidRPr="007B15F4">
        <w:rPr>
          <w:b/>
          <w:bCs/>
        </w:rPr>
        <w:t>PCR 2.0:</w:t>
      </w:r>
    </w:p>
    <w:p w14:paraId="2283E9C4" w14:textId="77777777" w:rsidR="00DA2F0A" w:rsidRDefault="00DA2F0A">
      <w:pPr>
        <w:jc w:val="left"/>
        <w:rPr>
          <w:b/>
          <w:bCs/>
        </w:rPr>
      </w:pPr>
    </w:p>
    <w:p w14:paraId="6A059048" w14:textId="65D48FDD" w:rsidR="00DB7B79" w:rsidRPr="00EF6B74" w:rsidRDefault="00EF6B74">
      <w:pPr>
        <w:jc w:val="left"/>
      </w:pPr>
      <w:r>
        <w:rPr>
          <w:b/>
          <w:bCs/>
          <w:noProof/>
        </w:rPr>
        <w:drawing>
          <wp:inline distT="0" distB="0" distL="0" distR="0" wp14:anchorId="269FF025" wp14:editId="383F7775">
            <wp:extent cx="3327816" cy="2873106"/>
            <wp:effectExtent l="0" t="0" r="0" b="0"/>
            <wp:docPr id="1795234656" name="Picture 2" descr="A close-up of a dn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234656" name="Picture 2" descr="A close-up of a dna tes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335770" cy="2879973"/>
                    </a:xfrm>
                    <a:prstGeom prst="rect">
                      <a:avLst/>
                    </a:prstGeom>
                  </pic:spPr>
                </pic:pic>
              </a:graphicData>
            </a:graphic>
          </wp:inline>
        </w:drawing>
      </w:r>
    </w:p>
    <w:p w14:paraId="3BF8A4DD" w14:textId="08FC3C28" w:rsidR="00820167" w:rsidRPr="00820167" w:rsidRDefault="00820167" w:rsidP="00820167">
      <w:r>
        <w:t>PCR of primers for amplification of</w:t>
      </w:r>
      <w:r w:rsidRPr="00820167">
        <w:rPr>
          <w:i/>
          <w:iCs/>
        </w:rPr>
        <w:t xml:space="preserve"> rpsU</w:t>
      </w:r>
      <w:r>
        <w:t xml:space="preserve"> in </w:t>
      </w:r>
      <w:r w:rsidRPr="00820167">
        <w:rPr>
          <w:i/>
          <w:iCs/>
        </w:rPr>
        <w:t>S. aureus</w:t>
      </w:r>
      <w:r>
        <w:t>.</w:t>
      </w:r>
      <w:r w:rsidR="00717A49">
        <w:t xml:space="preserve"> </w:t>
      </w:r>
      <w:r>
        <w:t xml:space="preserve">Lanes 2 and 3 are the primers reconstituted in my 0.1X EB. Lanes 4 and 5 are the primers reconstituted in Alex’s 0.1X EB. </w:t>
      </w:r>
    </w:p>
    <w:p w14:paraId="267F9513" w14:textId="77777777" w:rsidR="00DB7B79" w:rsidRDefault="00DB7B79">
      <w:pPr>
        <w:jc w:val="left"/>
        <w:rPr>
          <w:b/>
          <w:bCs/>
        </w:rPr>
      </w:pPr>
    </w:p>
    <w:p w14:paraId="39ABC82A" w14:textId="669CA84B" w:rsidR="00DA2F0A" w:rsidRPr="007B216F" w:rsidRDefault="00DA2F0A" w:rsidP="00DA2F0A">
      <w:pPr>
        <w:rPr>
          <w:b/>
        </w:rPr>
      </w:pPr>
      <w:r>
        <w:rPr>
          <w:b/>
          <w:highlight w:val="green"/>
        </w:rPr>
        <w:t>Friday</w:t>
      </w:r>
      <w:r w:rsidRPr="007A68D0">
        <w:rPr>
          <w:b/>
          <w:highlight w:val="green"/>
        </w:rPr>
        <w:t xml:space="preserve">, </w:t>
      </w:r>
      <w:r>
        <w:rPr>
          <w:b/>
          <w:highlight w:val="green"/>
        </w:rPr>
        <w:t>July 5,</w:t>
      </w:r>
      <w:r w:rsidRPr="007A68D0">
        <w:rPr>
          <w:b/>
          <w:highlight w:val="green"/>
        </w:rPr>
        <w:t xml:space="preserve"> 20</w:t>
      </w:r>
      <w:r>
        <w:rPr>
          <w:b/>
          <w:highlight w:val="green"/>
        </w:rPr>
        <w:t>24</w:t>
      </w:r>
    </w:p>
    <w:p w14:paraId="0E2AC36F" w14:textId="77777777" w:rsidR="00DA2F0A" w:rsidRPr="001D3A86" w:rsidRDefault="00DA2F0A" w:rsidP="00DA2F0A">
      <w:pPr>
        <w:rPr>
          <w:b/>
          <w:sz w:val="18"/>
          <w:szCs w:val="18"/>
        </w:rPr>
      </w:pPr>
      <w:r w:rsidRPr="007B216F">
        <w:rPr>
          <w:b/>
          <w:sz w:val="18"/>
          <w:szCs w:val="18"/>
        </w:rPr>
        <w:t>To Do:</w:t>
      </w:r>
    </w:p>
    <w:p w14:paraId="19983A71" w14:textId="77777777" w:rsidR="00DA2F0A" w:rsidRPr="009C482A" w:rsidRDefault="00DA2F0A" w:rsidP="00DA2F0A">
      <w:pPr>
        <w:pStyle w:val="ListParagraph"/>
        <w:spacing w:before="240"/>
        <w:rPr>
          <w:strike/>
          <w:sz w:val="18"/>
          <w:szCs w:val="18"/>
        </w:rPr>
      </w:pPr>
    </w:p>
    <w:p w14:paraId="2E1087DB" w14:textId="77777777" w:rsidR="00DA2F0A" w:rsidRPr="0098213F" w:rsidRDefault="00DA2F0A" w:rsidP="00DA2F0A">
      <w:pPr>
        <w:pStyle w:val="ListParagraph"/>
        <w:numPr>
          <w:ilvl w:val="0"/>
          <w:numId w:val="12"/>
        </w:numPr>
        <w:spacing w:before="240"/>
        <w:rPr>
          <w:strike/>
          <w:sz w:val="18"/>
          <w:szCs w:val="18"/>
        </w:rPr>
      </w:pPr>
      <w:r w:rsidRPr="0098213F">
        <w:rPr>
          <w:strike/>
          <w:sz w:val="18"/>
          <w:szCs w:val="18"/>
        </w:rPr>
        <w:t>Repeat PCR</w:t>
      </w:r>
    </w:p>
    <w:p w14:paraId="19700794" w14:textId="11B4FC44" w:rsidR="00DA2F0A" w:rsidRDefault="00DA2F0A" w:rsidP="00DA2F0A">
      <w:pPr>
        <w:pStyle w:val="ListParagraph"/>
        <w:numPr>
          <w:ilvl w:val="0"/>
          <w:numId w:val="12"/>
        </w:numPr>
        <w:spacing w:before="240"/>
        <w:rPr>
          <w:sz w:val="18"/>
          <w:szCs w:val="18"/>
        </w:rPr>
      </w:pPr>
      <w:r>
        <w:rPr>
          <w:sz w:val="18"/>
          <w:szCs w:val="18"/>
        </w:rPr>
        <w:t xml:space="preserve">Patch presumptive </w:t>
      </w:r>
      <w:r w:rsidR="0098213F">
        <w:rPr>
          <w:sz w:val="18"/>
          <w:szCs w:val="18"/>
        </w:rPr>
        <w:t>primary integrants</w:t>
      </w:r>
    </w:p>
    <w:p w14:paraId="6456645E" w14:textId="77777777" w:rsidR="0098213F" w:rsidRDefault="0098213F">
      <w:pPr>
        <w:jc w:val="left"/>
        <w:rPr>
          <w:b/>
          <w:bCs/>
        </w:rPr>
      </w:pPr>
    </w:p>
    <w:p w14:paraId="1890EBCA" w14:textId="77777777" w:rsidR="00DB7B79" w:rsidRDefault="0098213F">
      <w:pPr>
        <w:jc w:val="left"/>
      </w:pPr>
      <w:r>
        <w:t>There were colonies on both the negative control plates and the transformation plates. I picked 6 colonies to patch out and left them on the bench to grow over the weekend.</w:t>
      </w:r>
    </w:p>
    <w:p w14:paraId="7B11945A" w14:textId="77777777" w:rsidR="00DB7B79" w:rsidRDefault="00DB7B79">
      <w:pPr>
        <w:jc w:val="left"/>
      </w:pPr>
    </w:p>
    <w:p w14:paraId="6C753DD3" w14:textId="69D9E4C9" w:rsidR="00DB7B79" w:rsidRPr="007B216F" w:rsidRDefault="00DB7B79" w:rsidP="00DB7B79">
      <w:pPr>
        <w:rPr>
          <w:b/>
        </w:rPr>
      </w:pPr>
      <w:r>
        <w:rPr>
          <w:b/>
          <w:highlight w:val="green"/>
        </w:rPr>
        <w:t>Monday</w:t>
      </w:r>
      <w:r w:rsidRPr="007A68D0">
        <w:rPr>
          <w:b/>
          <w:highlight w:val="green"/>
        </w:rPr>
        <w:t xml:space="preserve">, </w:t>
      </w:r>
      <w:r>
        <w:rPr>
          <w:b/>
          <w:highlight w:val="green"/>
        </w:rPr>
        <w:t>July 8,</w:t>
      </w:r>
      <w:r w:rsidRPr="007A68D0">
        <w:rPr>
          <w:b/>
          <w:highlight w:val="green"/>
        </w:rPr>
        <w:t xml:space="preserve"> 20</w:t>
      </w:r>
      <w:r>
        <w:rPr>
          <w:b/>
          <w:highlight w:val="green"/>
        </w:rPr>
        <w:t>24</w:t>
      </w:r>
    </w:p>
    <w:p w14:paraId="68D1AEAD" w14:textId="77777777" w:rsidR="00DB7B79" w:rsidRPr="001D3A86" w:rsidRDefault="00DB7B79" w:rsidP="00DB7B79">
      <w:pPr>
        <w:rPr>
          <w:b/>
          <w:sz w:val="18"/>
          <w:szCs w:val="18"/>
        </w:rPr>
      </w:pPr>
      <w:r w:rsidRPr="007B216F">
        <w:rPr>
          <w:b/>
          <w:sz w:val="18"/>
          <w:szCs w:val="18"/>
        </w:rPr>
        <w:t>To Do:</w:t>
      </w:r>
    </w:p>
    <w:p w14:paraId="4F2719C2" w14:textId="77777777" w:rsidR="00DB7B79" w:rsidRPr="009C482A" w:rsidRDefault="00DB7B79" w:rsidP="00DB7B79">
      <w:pPr>
        <w:pStyle w:val="ListParagraph"/>
        <w:spacing w:before="240"/>
        <w:rPr>
          <w:strike/>
          <w:sz w:val="18"/>
          <w:szCs w:val="18"/>
        </w:rPr>
      </w:pPr>
    </w:p>
    <w:p w14:paraId="5E0760A3" w14:textId="77777777" w:rsidR="00DB7B79" w:rsidRPr="00A871BC" w:rsidRDefault="00DB7B79" w:rsidP="00DB7B79">
      <w:pPr>
        <w:pStyle w:val="ListParagraph"/>
        <w:numPr>
          <w:ilvl w:val="0"/>
          <w:numId w:val="13"/>
        </w:numPr>
        <w:spacing w:before="240"/>
        <w:rPr>
          <w:strike/>
          <w:sz w:val="18"/>
          <w:szCs w:val="18"/>
        </w:rPr>
      </w:pPr>
      <w:r w:rsidRPr="00A871BC">
        <w:rPr>
          <w:strike/>
          <w:sz w:val="18"/>
          <w:szCs w:val="18"/>
        </w:rPr>
        <w:t>Patch presumptive primary integrants</w:t>
      </w:r>
    </w:p>
    <w:p w14:paraId="7562C7A5" w14:textId="396D8D8E" w:rsidR="00DB7B79" w:rsidRDefault="00DB7B79" w:rsidP="00DB7B79">
      <w:pPr>
        <w:pStyle w:val="ListParagraph"/>
        <w:numPr>
          <w:ilvl w:val="0"/>
          <w:numId w:val="13"/>
        </w:numPr>
        <w:spacing w:before="240"/>
        <w:rPr>
          <w:sz w:val="18"/>
          <w:szCs w:val="18"/>
        </w:rPr>
      </w:pPr>
      <w:r>
        <w:rPr>
          <w:sz w:val="18"/>
          <w:szCs w:val="18"/>
        </w:rPr>
        <w:t>Make CHA-sucrose</w:t>
      </w:r>
    </w:p>
    <w:p w14:paraId="77AC1ADD" w14:textId="77777777" w:rsidR="00B21493" w:rsidRDefault="000A524C">
      <w:pPr>
        <w:jc w:val="left"/>
      </w:pPr>
      <w:r w:rsidRPr="000A524C">
        <w:t>I should have made</w:t>
      </w:r>
      <w:r>
        <w:t xml:space="preserve"> CHA-sucrose plates last week, but I can make them today. </w:t>
      </w:r>
      <w:r w:rsidR="00BB5F15">
        <w:t>The first 3 patches grew, but they I can let them grow more before I put them on sucrose. Patches 4-6 didn’t grow.</w:t>
      </w:r>
    </w:p>
    <w:p w14:paraId="3E5380FC" w14:textId="77777777" w:rsidR="00B21493" w:rsidRDefault="00B21493">
      <w:pPr>
        <w:jc w:val="left"/>
      </w:pPr>
    </w:p>
    <w:p w14:paraId="6530224C" w14:textId="77777777" w:rsidR="000B524D" w:rsidRDefault="00B21493">
      <w:pPr>
        <w:jc w:val="left"/>
      </w:pPr>
      <w:r>
        <w:t>I made a batch of CHA-sucrose plates</w:t>
      </w:r>
      <w:r w:rsidR="00597BE2">
        <w:t>.</w:t>
      </w:r>
    </w:p>
    <w:p w14:paraId="66C4DE1A" w14:textId="77777777" w:rsidR="000B524D" w:rsidRDefault="000B524D">
      <w:pPr>
        <w:jc w:val="left"/>
      </w:pPr>
    </w:p>
    <w:p w14:paraId="2989746D" w14:textId="03229170" w:rsidR="000B524D" w:rsidRPr="007B216F" w:rsidRDefault="000B524D" w:rsidP="000B524D">
      <w:pPr>
        <w:rPr>
          <w:b/>
        </w:rPr>
      </w:pPr>
      <w:r>
        <w:rPr>
          <w:b/>
          <w:highlight w:val="green"/>
        </w:rPr>
        <w:t>Tuesday</w:t>
      </w:r>
      <w:r w:rsidRPr="007A68D0">
        <w:rPr>
          <w:b/>
          <w:highlight w:val="green"/>
        </w:rPr>
        <w:t xml:space="preserve">, </w:t>
      </w:r>
      <w:r>
        <w:rPr>
          <w:b/>
          <w:highlight w:val="green"/>
        </w:rPr>
        <w:t>July 9,</w:t>
      </w:r>
      <w:r w:rsidRPr="007A68D0">
        <w:rPr>
          <w:b/>
          <w:highlight w:val="green"/>
        </w:rPr>
        <w:t xml:space="preserve"> 20</w:t>
      </w:r>
      <w:r>
        <w:rPr>
          <w:b/>
          <w:highlight w:val="green"/>
        </w:rPr>
        <w:t>24</w:t>
      </w:r>
    </w:p>
    <w:p w14:paraId="19443013" w14:textId="77777777" w:rsidR="000B524D" w:rsidRPr="001D3A86" w:rsidRDefault="000B524D" w:rsidP="000B524D">
      <w:pPr>
        <w:rPr>
          <w:b/>
          <w:sz w:val="18"/>
          <w:szCs w:val="18"/>
        </w:rPr>
      </w:pPr>
      <w:r w:rsidRPr="007B216F">
        <w:rPr>
          <w:b/>
          <w:sz w:val="18"/>
          <w:szCs w:val="18"/>
        </w:rPr>
        <w:t>To Do:</w:t>
      </w:r>
    </w:p>
    <w:p w14:paraId="67F4FE66" w14:textId="77777777" w:rsidR="000B524D" w:rsidRPr="009C482A" w:rsidRDefault="000B524D" w:rsidP="000B524D">
      <w:pPr>
        <w:pStyle w:val="ListParagraph"/>
        <w:spacing w:before="240"/>
        <w:rPr>
          <w:strike/>
          <w:sz w:val="18"/>
          <w:szCs w:val="18"/>
        </w:rPr>
      </w:pPr>
    </w:p>
    <w:p w14:paraId="264E7D15" w14:textId="77777777" w:rsidR="000B524D" w:rsidRPr="00806277" w:rsidRDefault="000B524D" w:rsidP="000B524D">
      <w:pPr>
        <w:pStyle w:val="ListParagraph"/>
        <w:numPr>
          <w:ilvl w:val="0"/>
          <w:numId w:val="14"/>
        </w:numPr>
        <w:spacing w:before="240"/>
        <w:rPr>
          <w:strike/>
          <w:sz w:val="18"/>
          <w:szCs w:val="18"/>
        </w:rPr>
      </w:pPr>
      <w:r w:rsidRPr="00806277">
        <w:rPr>
          <w:strike/>
          <w:sz w:val="18"/>
          <w:szCs w:val="18"/>
        </w:rPr>
        <w:t>Make CHA-sucrose</w:t>
      </w:r>
    </w:p>
    <w:p w14:paraId="0019F9A9" w14:textId="6393F603" w:rsidR="000B524D" w:rsidRDefault="000B524D" w:rsidP="000B524D">
      <w:pPr>
        <w:pStyle w:val="ListParagraph"/>
        <w:numPr>
          <w:ilvl w:val="0"/>
          <w:numId w:val="14"/>
        </w:numPr>
        <w:spacing w:before="240"/>
        <w:rPr>
          <w:sz w:val="18"/>
          <w:szCs w:val="18"/>
        </w:rPr>
      </w:pPr>
      <w:r>
        <w:rPr>
          <w:sz w:val="18"/>
          <w:szCs w:val="18"/>
        </w:rPr>
        <w:t>Sucrose counterselection</w:t>
      </w:r>
    </w:p>
    <w:p w14:paraId="1FD3E22A" w14:textId="77777777" w:rsidR="00806277" w:rsidRDefault="00806277">
      <w:pPr>
        <w:jc w:val="left"/>
      </w:pPr>
    </w:p>
    <w:p w14:paraId="1E982433" w14:textId="77777777" w:rsidR="00806277" w:rsidRPr="007C355F" w:rsidRDefault="00806277" w:rsidP="00806277">
      <w:pPr>
        <w:pStyle w:val="Heading2"/>
        <w:rPr>
          <w:rFonts w:eastAsia="Calibri"/>
        </w:rPr>
      </w:pPr>
      <w:bookmarkStart w:id="3" w:name="_Toc170127329"/>
      <w:bookmarkStart w:id="4" w:name="_Toc174443365"/>
      <w:r w:rsidRPr="007C355F">
        <w:rPr>
          <w:rFonts w:eastAsia="Calibri"/>
        </w:rPr>
        <w:t>Sucrose counterselection:</w:t>
      </w:r>
      <w:bookmarkEnd w:id="3"/>
      <w:bookmarkEnd w:id="4"/>
    </w:p>
    <w:p w14:paraId="4DB1822E" w14:textId="77777777" w:rsidR="00806277" w:rsidRDefault="00806277" w:rsidP="00806277">
      <w:pPr>
        <w:rPr>
          <w:rFonts w:ascii="Calibri" w:eastAsia="Calibri" w:hAnsi="Calibri" w:cs="Calibri"/>
        </w:rPr>
      </w:pPr>
      <w:r>
        <w:rPr>
          <w:rFonts w:ascii="Calibri" w:eastAsia="Calibri" w:hAnsi="Calibri" w:cs="Calibri"/>
          <w:i/>
        </w:rPr>
        <w:t>To select for cross-outs using sucrose selection</w:t>
      </w:r>
    </w:p>
    <w:p w14:paraId="2DDC0DC2" w14:textId="77777777" w:rsidR="00806277" w:rsidRPr="007C355F" w:rsidRDefault="00806277" w:rsidP="00806277">
      <w:pPr>
        <w:rPr>
          <w:rFonts w:ascii="Calibri" w:eastAsia="Calibri" w:hAnsi="Calibri" w:cs="Calibri"/>
          <w:b/>
          <w:bCs/>
        </w:rPr>
      </w:pPr>
      <w:r>
        <w:rPr>
          <w:rFonts w:ascii="Calibri" w:eastAsia="Calibri" w:hAnsi="Calibri" w:cs="Calibri"/>
        </w:rPr>
        <w:tab/>
        <w:t xml:space="preserve">-Scrape up small loop of cells and resuspend in </w:t>
      </w:r>
      <w:r w:rsidRPr="007C355F">
        <w:rPr>
          <w:rFonts w:ascii="Calibri" w:eastAsia="Calibri" w:hAnsi="Calibri" w:cs="Calibri"/>
          <w:b/>
          <w:bCs/>
        </w:rPr>
        <w:t>sterile</w:t>
      </w:r>
      <w:r>
        <w:rPr>
          <w:rFonts w:ascii="Calibri" w:eastAsia="Calibri" w:hAnsi="Calibri" w:cs="Calibri"/>
        </w:rPr>
        <w:t xml:space="preserve"> 1X PBS (</w:t>
      </w:r>
      <w:r>
        <w:rPr>
          <w:rFonts w:ascii="Calibri" w:eastAsia="Calibri" w:hAnsi="Calibri" w:cs="Calibri"/>
          <w:b/>
          <w:bCs/>
        </w:rPr>
        <w:t>1 ml)</w:t>
      </w:r>
    </w:p>
    <w:p w14:paraId="6E08864B" w14:textId="77777777" w:rsidR="00806277" w:rsidRDefault="00806277" w:rsidP="00806277">
      <w:pPr>
        <w:rPr>
          <w:rFonts w:ascii="Calibri" w:eastAsia="Calibri" w:hAnsi="Calibri" w:cs="Calibri"/>
          <w:vertAlign w:val="superscript"/>
        </w:rPr>
      </w:pPr>
      <w:r>
        <w:rPr>
          <w:rFonts w:ascii="Calibri" w:eastAsia="Calibri" w:hAnsi="Calibri" w:cs="Calibri"/>
        </w:rPr>
        <w:tab/>
        <w:t>-Dilute culture 1:10 in sterile PBS to 1x10</w:t>
      </w:r>
      <w:r>
        <w:rPr>
          <w:rFonts w:ascii="Calibri" w:eastAsia="Calibri" w:hAnsi="Calibri" w:cs="Calibri"/>
          <w:vertAlign w:val="superscript"/>
        </w:rPr>
        <w:t>-7</w:t>
      </w:r>
    </w:p>
    <w:p w14:paraId="5814DBA3" w14:textId="77777777" w:rsidR="00806277" w:rsidRDefault="00806277" w:rsidP="00806277">
      <w:pPr>
        <w:ind w:left="1440"/>
        <w:rPr>
          <w:rFonts w:ascii="Calibri" w:eastAsia="Calibri" w:hAnsi="Calibri" w:cs="Calibri"/>
        </w:rPr>
      </w:pPr>
      <w:r>
        <w:rPr>
          <w:rFonts w:ascii="Calibri" w:eastAsia="Calibri" w:hAnsi="Calibri" w:cs="Calibri"/>
        </w:rPr>
        <w:t>Perform first dilution 1:100 so first dilution tube is 1x10</w:t>
      </w:r>
      <w:r>
        <w:rPr>
          <w:rFonts w:ascii="Calibri" w:eastAsia="Calibri" w:hAnsi="Calibri" w:cs="Calibri"/>
          <w:vertAlign w:val="superscript"/>
        </w:rPr>
        <w:t>-2</w:t>
      </w:r>
      <w:r>
        <w:rPr>
          <w:rFonts w:ascii="Calibri" w:eastAsia="Calibri" w:hAnsi="Calibri" w:cs="Calibri"/>
        </w:rPr>
        <w:t xml:space="preserve">, adding 10 </w:t>
      </w:r>
      <w:proofErr w:type="spellStart"/>
      <w:r>
        <w:rPr>
          <w:rFonts w:ascii="Calibri" w:eastAsia="Calibri" w:hAnsi="Calibri" w:cs="Calibri"/>
        </w:rPr>
        <w:t>uL</w:t>
      </w:r>
      <w:proofErr w:type="spellEnd"/>
      <w:r>
        <w:rPr>
          <w:rFonts w:ascii="Calibri" w:eastAsia="Calibri" w:hAnsi="Calibri" w:cs="Calibri"/>
        </w:rPr>
        <w:t xml:space="preserve"> of resuspended cells to 990 </w:t>
      </w:r>
      <w:proofErr w:type="spellStart"/>
      <w:r>
        <w:rPr>
          <w:rFonts w:ascii="Calibri" w:eastAsia="Calibri" w:hAnsi="Calibri" w:cs="Calibri"/>
        </w:rPr>
        <w:t>ul</w:t>
      </w:r>
      <w:proofErr w:type="spellEnd"/>
      <w:r>
        <w:rPr>
          <w:rFonts w:ascii="Calibri" w:eastAsia="Calibri" w:hAnsi="Calibri" w:cs="Calibri"/>
        </w:rPr>
        <w:t xml:space="preserve"> 1x PBS</w:t>
      </w:r>
    </w:p>
    <w:p w14:paraId="333AE7BD" w14:textId="77777777" w:rsidR="00806277" w:rsidRDefault="00806277" w:rsidP="00806277">
      <w:pPr>
        <w:rPr>
          <w:rFonts w:ascii="Calibri" w:eastAsia="Calibri" w:hAnsi="Calibri" w:cs="Calibri"/>
        </w:rPr>
      </w:pPr>
      <w:r>
        <w:rPr>
          <w:rFonts w:ascii="Calibri" w:eastAsia="Calibri" w:hAnsi="Calibri" w:cs="Calibri"/>
        </w:rPr>
        <w:tab/>
      </w:r>
      <w:r>
        <w:rPr>
          <w:rFonts w:ascii="Calibri" w:eastAsia="Calibri" w:hAnsi="Calibri" w:cs="Calibri"/>
        </w:rPr>
        <w:tab/>
        <w:t xml:space="preserve">Perform subsequent dilutions 1:10, diluting </w:t>
      </w:r>
      <w:r w:rsidRPr="007C355F">
        <w:rPr>
          <w:rFonts w:ascii="Calibri" w:eastAsia="Calibri" w:hAnsi="Calibri" w:cs="Calibri"/>
          <w:b/>
          <w:bCs/>
        </w:rPr>
        <w:t>50</w:t>
      </w:r>
      <w:r>
        <w:rPr>
          <w:rFonts w:ascii="Calibri" w:eastAsia="Calibri" w:hAnsi="Calibri" w:cs="Calibri"/>
        </w:rPr>
        <w:t xml:space="preserve"> </w:t>
      </w:r>
      <w:proofErr w:type="spellStart"/>
      <w:r>
        <w:rPr>
          <w:rFonts w:ascii="Calibri" w:eastAsia="Calibri" w:hAnsi="Calibri" w:cs="Calibri"/>
        </w:rPr>
        <w:t>uL</w:t>
      </w:r>
      <w:proofErr w:type="spellEnd"/>
      <w:r>
        <w:rPr>
          <w:rFonts w:ascii="Calibri" w:eastAsia="Calibri" w:hAnsi="Calibri" w:cs="Calibri"/>
        </w:rPr>
        <w:t xml:space="preserve"> cells into </w:t>
      </w:r>
      <w:r w:rsidRPr="007C355F">
        <w:rPr>
          <w:rFonts w:ascii="Calibri" w:eastAsia="Calibri" w:hAnsi="Calibri" w:cs="Calibri"/>
          <w:b/>
          <w:bCs/>
        </w:rPr>
        <w:t>450</w:t>
      </w:r>
      <w:r>
        <w:rPr>
          <w:rFonts w:ascii="Calibri" w:eastAsia="Calibri" w:hAnsi="Calibri" w:cs="Calibri"/>
        </w:rPr>
        <w:t xml:space="preserve"> </w:t>
      </w:r>
      <w:proofErr w:type="spellStart"/>
      <w:r>
        <w:rPr>
          <w:rFonts w:ascii="Calibri" w:eastAsia="Calibri" w:hAnsi="Calibri" w:cs="Calibri"/>
        </w:rPr>
        <w:t>uL</w:t>
      </w:r>
      <w:proofErr w:type="spellEnd"/>
      <w:r>
        <w:rPr>
          <w:rFonts w:ascii="Calibri" w:eastAsia="Calibri" w:hAnsi="Calibri" w:cs="Calibri"/>
        </w:rPr>
        <w:t xml:space="preserve"> 1X PBS</w:t>
      </w:r>
    </w:p>
    <w:p w14:paraId="75D90A3C" w14:textId="77777777" w:rsidR="00806277" w:rsidRDefault="00806277" w:rsidP="00806277">
      <w:pPr>
        <w:rPr>
          <w:rFonts w:ascii="Calibri" w:eastAsia="Calibri" w:hAnsi="Calibri" w:cs="Calibri"/>
        </w:rPr>
      </w:pPr>
      <w:r>
        <w:rPr>
          <w:rFonts w:ascii="Calibri" w:eastAsia="Calibri" w:hAnsi="Calibri" w:cs="Calibri"/>
        </w:rPr>
        <w:tab/>
        <w:t xml:space="preserve">-Spread-plate 100 </w:t>
      </w:r>
      <w:proofErr w:type="spellStart"/>
      <w:r>
        <w:rPr>
          <w:rFonts w:ascii="Calibri" w:eastAsia="Calibri" w:hAnsi="Calibri" w:cs="Calibri"/>
        </w:rPr>
        <w:t>uL</w:t>
      </w:r>
      <w:proofErr w:type="spellEnd"/>
      <w:r>
        <w:rPr>
          <w:rFonts w:ascii="Calibri" w:eastAsia="Calibri" w:hAnsi="Calibri" w:cs="Calibri"/>
        </w:rPr>
        <w:t xml:space="preserve"> of last dilution (1x10</w:t>
      </w:r>
      <w:r>
        <w:rPr>
          <w:rFonts w:ascii="Calibri" w:eastAsia="Calibri" w:hAnsi="Calibri" w:cs="Calibri"/>
          <w:vertAlign w:val="superscript"/>
        </w:rPr>
        <w:t>-7</w:t>
      </w:r>
      <w:r>
        <w:rPr>
          <w:rFonts w:ascii="Calibri" w:eastAsia="Calibri" w:hAnsi="Calibri" w:cs="Calibri"/>
        </w:rPr>
        <w:t xml:space="preserve">) onto CHAH plates. </w:t>
      </w:r>
    </w:p>
    <w:p w14:paraId="226A9211" w14:textId="77777777" w:rsidR="00806277" w:rsidRDefault="00806277" w:rsidP="00806277">
      <w:pPr>
        <w:ind w:firstLine="720"/>
        <w:rPr>
          <w:rFonts w:ascii="Calibri" w:eastAsia="Calibri" w:hAnsi="Calibri" w:cs="Calibri"/>
        </w:rPr>
      </w:pPr>
      <w:r>
        <w:rPr>
          <w:rFonts w:ascii="Calibri" w:eastAsia="Calibri" w:hAnsi="Calibri" w:cs="Calibri"/>
        </w:rPr>
        <w:t xml:space="preserve">-Spread-plate 100 </w:t>
      </w:r>
      <w:proofErr w:type="spellStart"/>
      <w:r>
        <w:rPr>
          <w:rFonts w:ascii="Calibri" w:eastAsia="Calibri" w:hAnsi="Calibri" w:cs="Calibri"/>
        </w:rPr>
        <w:t>μL</w:t>
      </w:r>
      <w:proofErr w:type="spellEnd"/>
      <w:r>
        <w:rPr>
          <w:rFonts w:ascii="Calibri" w:eastAsia="Calibri" w:hAnsi="Calibri" w:cs="Calibri"/>
        </w:rPr>
        <w:t xml:space="preserve"> of each dilution 10</w:t>
      </w:r>
      <w:r>
        <w:rPr>
          <w:rFonts w:ascii="Calibri" w:eastAsia="Calibri" w:hAnsi="Calibri" w:cs="Calibri"/>
          <w:vertAlign w:val="superscript"/>
        </w:rPr>
        <w:t>-2</w:t>
      </w:r>
      <w:r>
        <w:rPr>
          <w:rFonts w:ascii="Calibri" w:eastAsia="Calibri" w:hAnsi="Calibri" w:cs="Calibri"/>
        </w:rPr>
        <w:t xml:space="preserve"> – 10</w:t>
      </w:r>
      <w:r>
        <w:rPr>
          <w:rFonts w:ascii="Calibri" w:eastAsia="Calibri" w:hAnsi="Calibri" w:cs="Calibri"/>
          <w:vertAlign w:val="superscript"/>
        </w:rPr>
        <w:t>-7</w:t>
      </w:r>
      <w:r>
        <w:rPr>
          <w:rFonts w:ascii="Calibri" w:eastAsia="Calibri" w:hAnsi="Calibri" w:cs="Calibri"/>
        </w:rPr>
        <w:t xml:space="preserve"> on CHAH + 10% sucrose plates. If you have extra sucrose plates, can plate some or all dilutions twice. </w:t>
      </w:r>
    </w:p>
    <w:p w14:paraId="6D7249CD" w14:textId="77777777" w:rsidR="00806277" w:rsidRDefault="00806277" w:rsidP="00806277">
      <w:pPr>
        <w:rPr>
          <w:rFonts w:ascii="Calibri" w:eastAsia="Calibri" w:hAnsi="Calibri" w:cs="Calibri"/>
        </w:rPr>
      </w:pPr>
      <w:r>
        <w:rPr>
          <w:rFonts w:ascii="Calibri" w:eastAsia="Calibri" w:hAnsi="Calibri" w:cs="Calibri"/>
        </w:rPr>
        <w:tab/>
        <w:t>-Incubate plates at 37°C for 3-4 days, or until single colonies appear. It is generally a good idea to test both large and smaller single colonies. Note that there should be many more colonies on the CHAH plate with the 1x10</w:t>
      </w:r>
      <w:r>
        <w:rPr>
          <w:rFonts w:ascii="Calibri" w:eastAsia="Calibri" w:hAnsi="Calibri" w:cs="Calibri"/>
          <w:vertAlign w:val="superscript"/>
        </w:rPr>
        <w:t>-7</w:t>
      </w:r>
      <w:r>
        <w:rPr>
          <w:rFonts w:ascii="Calibri" w:eastAsia="Calibri" w:hAnsi="Calibri" w:cs="Calibri"/>
        </w:rPr>
        <w:t xml:space="preserve"> dilution than on the sucrose plate with the corresponding dilution. If there seem to be similar numbers of colonies, the 1° integrant may have an inactivating mutation in </w:t>
      </w:r>
      <w:proofErr w:type="spellStart"/>
      <w:r>
        <w:rPr>
          <w:rFonts w:ascii="Calibri" w:eastAsia="Calibri" w:hAnsi="Calibri" w:cs="Calibri"/>
          <w:i/>
        </w:rPr>
        <w:t>sacB</w:t>
      </w:r>
      <w:proofErr w:type="spellEnd"/>
      <w:r>
        <w:rPr>
          <w:rFonts w:ascii="Calibri" w:eastAsia="Calibri" w:hAnsi="Calibri" w:cs="Calibri"/>
        </w:rPr>
        <w:t xml:space="preserve"> and is not worth keeping.</w:t>
      </w:r>
    </w:p>
    <w:p w14:paraId="1210B976" w14:textId="77777777" w:rsidR="00ED70CB" w:rsidRDefault="00756FD8" w:rsidP="00ED70CB">
      <w:pPr>
        <w:rPr>
          <w:rFonts w:ascii="Calibri" w:eastAsia="Calibri" w:hAnsi="Calibri" w:cs="Calibri"/>
          <w:i/>
        </w:rPr>
      </w:pPr>
      <w:r w:rsidRPr="000A524C">
        <w:br w:type="page"/>
      </w:r>
      <w:r w:rsidR="00ED70CB">
        <w:rPr>
          <w:rFonts w:ascii="Calibri" w:eastAsia="Calibri" w:hAnsi="Calibri" w:cs="Calibri"/>
          <w:i/>
        </w:rPr>
        <w:lastRenderedPageBreak/>
        <w:t>Make freezer stocks of 1° integrants</w:t>
      </w:r>
    </w:p>
    <w:p w14:paraId="26A7AA74" w14:textId="77777777" w:rsidR="00ED70CB" w:rsidRDefault="00ED70CB" w:rsidP="00ED70CB">
      <w:pPr>
        <w:rPr>
          <w:rFonts w:ascii="Calibri" w:eastAsia="Calibri" w:hAnsi="Calibri" w:cs="Calibri"/>
        </w:rPr>
      </w:pPr>
      <w:r>
        <w:rPr>
          <w:rFonts w:ascii="Calibri" w:eastAsia="Calibri" w:hAnsi="Calibri" w:cs="Calibri"/>
        </w:rPr>
        <w:tab/>
        <w:t xml:space="preserve">-Add 800 </w:t>
      </w:r>
      <w:proofErr w:type="spellStart"/>
      <w:r>
        <w:rPr>
          <w:rFonts w:ascii="Calibri" w:eastAsia="Calibri" w:hAnsi="Calibri" w:cs="Calibri"/>
        </w:rPr>
        <w:t>uL</w:t>
      </w:r>
      <w:proofErr w:type="spellEnd"/>
      <w:r>
        <w:rPr>
          <w:rFonts w:ascii="Calibri" w:eastAsia="Calibri" w:hAnsi="Calibri" w:cs="Calibri"/>
        </w:rPr>
        <w:t xml:space="preserve"> MHB to cryovial per 1° integrant</w:t>
      </w:r>
    </w:p>
    <w:p w14:paraId="0942F2AB" w14:textId="77777777" w:rsidR="00ED70CB" w:rsidRDefault="00ED70CB" w:rsidP="00ED70CB">
      <w:pPr>
        <w:rPr>
          <w:rFonts w:ascii="Calibri" w:eastAsia="Calibri" w:hAnsi="Calibri" w:cs="Calibri"/>
        </w:rPr>
      </w:pPr>
      <w:r>
        <w:rPr>
          <w:rFonts w:ascii="Calibri" w:eastAsia="Calibri" w:hAnsi="Calibri" w:cs="Calibri"/>
        </w:rPr>
        <w:tab/>
        <w:t>-Scrape up 1° integrant cells using loop into cryovial</w:t>
      </w:r>
    </w:p>
    <w:p w14:paraId="68644B62" w14:textId="77777777" w:rsidR="00ED70CB" w:rsidRDefault="00ED70CB" w:rsidP="00ED70CB">
      <w:pPr>
        <w:rPr>
          <w:rFonts w:ascii="Calibri" w:eastAsia="Calibri" w:hAnsi="Calibri" w:cs="Calibri"/>
        </w:rPr>
      </w:pPr>
      <w:r>
        <w:rPr>
          <w:rFonts w:ascii="Calibri" w:eastAsia="Calibri" w:hAnsi="Calibri" w:cs="Calibri"/>
        </w:rPr>
        <w:tab/>
        <w:t>-Completely resuspend cells in cryovial</w:t>
      </w:r>
    </w:p>
    <w:p w14:paraId="6AACD075" w14:textId="77777777" w:rsidR="00ED70CB" w:rsidRDefault="00ED70CB" w:rsidP="00ED70CB">
      <w:pPr>
        <w:rPr>
          <w:rFonts w:ascii="Calibri" w:eastAsia="Calibri" w:hAnsi="Calibri" w:cs="Calibri"/>
        </w:rPr>
      </w:pPr>
      <w:r>
        <w:rPr>
          <w:rFonts w:ascii="Calibri" w:eastAsia="Calibri" w:hAnsi="Calibri" w:cs="Calibri"/>
        </w:rPr>
        <w:tab/>
        <w:t xml:space="preserve">-Add 200 </w:t>
      </w:r>
      <w:proofErr w:type="spellStart"/>
      <w:r>
        <w:rPr>
          <w:rFonts w:ascii="Calibri" w:eastAsia="Calibri" w:hAnsi="Calibri" w:cs="Calibri"/>
        </w:rPr>
        <w:t>uL</w:t>
      </w:r>
      <w:proofErr w:type="spellEnd"/>
      <w:r>
        <w:rPr>
          <w:rFonts w:ascii="Calibri" w:eastAsia="Calibri" w:hAnsi="Calibri" w:cs="Calibri"/>
        </w:rPr>
        <w:t xml:space="preserve"> 75% glycerol, close tube, mix by </w:t>
      </w:r>
      <w:proofErr w:type="spellStart"/>
      <w:r>
        <w:rPr>
          <w:rFonts w:ascii="Calibri" w:eastAsia="Calibri" w:hAnsi="Calibri" w:cs="Calibri"/>
        </w:rPr>
        <w:t>vortexing</w:t>
      </w:r>
      <w:proofErr w:type="spellEnd"/>
      <w:r>
        <w:rPr>
          <w:rFonts w:ascii="Calibri" w:eastAsia="Calibri" w:hAnsi="Calibri" w:cs="Calibri"/>
        </w:rPr>
        <w:t xml:space="preserve">, and freeze at -80°C. </w:t>
      </w:r>
    </w:p>
    <w:p w14:paraId="1BAD9EC1" w14:textId="5B7EE669" w:rsidR="00756FD8" w:rsidRPr="000A524C" w:rsidRDefault="00631670">
      <w:pPr>
        <w:jc w:val="left"/>
      </w:pPr>
      <w:r>
        <w:t xml:space="preserve">I froze </w:t>
      </w:r>
      <w:r w:rsidR="00A728AD">
        <w:t>Patches 1, 2, and 3, and performed sucrose selection on 1 and 2.</w:t>
      </w:r>
      <w:r w:rsidR="00A80FA6">
        <w:t xml:space="preserve"> The frozen stocks are in my LVS glycerol stocks Box 3.</w:t>
      </w:r>
    </w:p>
    <w:p w14:paraId="0B678C77" w14:textId="77777777" w:rsidR="00D42FD1" w:rsidRDefault="00D42FD1">
      <w:pPr>
        <w:jc w:val="left"/>
        <w:rPr>
          <w:b/>
          <w:bCs/>
        </w:rPr>
      </w:pPr>
    </w:p>
    <w:p w14:paraId="54B10E1F" w14:textId="27E7DDB1" w:rsidR="00631670" w:rsidRPr="007B216F" w:rsidRDefault="00311A49" w:rsidP="00631670">
      <w:pPr>
        <w:rPr>
          <w:b/>
        </w:rPr>
      </w:pPr>
      <w:r>
        <w:rPr>
          <w:b/>
          <w:highlight w:val="green"/>
        </w:rPr>
        <w:t>Wednes</w:t>
      </w:r>
      <w:r w:rsidR="00631670">
        <w:rPr>
          <w:b/>
          <w:highlight w:val="green"/>
        </w:rPr>
        <w:t>day</w:t>
      </w:r>
      <w:r w:rsidR="00631670" w:rsidRPr="007A68D0">
        <w:rPr>
          <w:b/>
          <w:highlight w:val="green"/>
        </w:rPr>
        <w:t xml:space="preserve">, </w:t>
      </w:r>
      <w:r w:rsidR="00631670">
        <w:rPr>
          <w:b/>
          <w:highlight w:val="green"/>
        </w:rPr>
        <w:t>July</w:t>
      </w:r>
      <w:r>
        <w:rPr>
          <w:b/>
          <w:highlight w:val="green"/>
        </w:rPr>
        <w:t xml:space="preserve"> 10</w:t>
      </w:r>
      <w:r w:rsidR="00631670">
        <w:rPr>
          <w:b/>
          <w:highlight w:val="green"/>
        </w:rPr>
        <w:t>,</w:t>
      </w:r>
      <w:r w:rsidR="00631670" w:rsidRPr="007A68D0">
        <w:rPr>
          <w:b/>
          <w:highlight w:val="green"/>
        </w:rPr>
        <w:t xml:space="preserve"> 20</w:t>
      </w:r>
      <w:r w:rsidR="00631670">
        <w:rPr>
          <w:b/>
          <w:highlight w:val="green"/>
        </w:rPr>
        <w:t>24</w:t>
      </w:r>
    </w:p>
    <w:p w14:paraId="2777A151" w14:textId="77777777" w:rsidR="00631670" w:rsidRPr="001D3A86" w:rsidRDefault="00631670" w:rsidP="00631670">
      <w:pPr>
        <w:rPr>
          <w:b/>
          <w:sz w:val="18"/>
          <w:szCs w:val="18"/>
        </w:rPr>
      </w:pPr>
      <w:r w:rsidRPr="007B216F">
        <w:rPr>
          <w:b/>
          <w:sz w:val="18"/>
          <w:szCs w:val="18"/>
        </w:rPr>
        <w:t>To Do:</w:t>
      </w:r>
    </w:p>
    <w:p w14:paraId="3374630A" w14:textId="77777777" w:rsidR="00631670" w:rsidRPr="009C482A" w:rsidRDefault="00631670" w:rsidP="00631670">
      <w:pPr>
        <w:pStyle w:val="ListParagraph"/>
        <w:spacing w:before="240"/>
        <w:rPr>
          <w:strike/>
          <w:sz w:val="18"/>
          <w:szCs w:val="18"/>
        </w:rPr>
      </w:pPr>
    </w:p>
    <w:p w14:paraId="3E048629" w14:textId="77777777" w:rsidR="00631670" w:rsidRPr="00311A49" w:rsidRDefault="00631670" w:rsidP="00631670">
      <w:pPr>
        <w:pStyle w:val="ListParagraph"/>
        <w:numPr>
          <w:ilvl w:val="0"/>
          <w:numId w:val="15"/>
        </w:numPr>
        <w:spacing w:before="240"/>
        <w:rPr>
          <w:strike/>
          <w:sz w:val="18"/>
          <w:szCs w:val="18"/>
        </w:rPr>
      </w:pPr>
      <w:r w:rsidRPr="00311A49">
        <w:rPr>
          <w:strike/>
          <w:sz w:val="18"/>
          <w:szCs w:val="18"/>
        </w:rPr>
        <w:t>Sucrose counterselection</w:t>
      </w:r>
    </w:p>
    <w:p w14:paraId="07EB6FA0" w14:textId="2A64566C" w:rsidR="00C84992" w:rsidRDefault="00C84992" w:rsidP="00631670">
      <w:pPr>
        <w:pStyle w:val="ListParagraph"/>
        <w:numPr>
          <w:ilvl w:val="0"/>
          <w:numId w:val="15"/>
        </w:numPr>
        <w:spacing w:before="240"/>
        <w:rPr>
          <w:sz w:val="18"/>
          <w:szCs w:val="18"/>
        </w:rPr>
      </w:pPr>
      <w:r>
        <w:rPr>
          <w:sz w:val="18"/>
          <w:szCs w:val="18"/>
        </w:rPr>
        <w:t xml:space="preserve">Real PCR on SA </w:t>
      </w:r>
      <w:r w:rsidRPr="00CA3BDF">
        <w:rPr>
          <w:i/>
          <w:iCs/>
          <w:sz w:val="18"/>
          <w:szCs w:val="18"/>
        </w:rPr>
        <w:t>rpsU</w:t>
      </w:r>
      <w:r>
        <w:rPr>
          <w:sz w:val="18"/>
          <w:szCs w:val="18"/>
        </w:rPr>
        <w:t xml:space="preserve"> primers</w:t>
      </w:r>
      <w:r w:rsidR="00560BA2">
        <w:rPr>
          <w:sz w:val="18"/>
          <w:szCs w:val="18"/>
        </w:rPr>
        <w:t xml:space="preserve"> and PCR cleanup</w:t>
      </w:r>
    </w:p>
    <w:p w14:paraId="2F2DE286" w14:textId="0BF19D48" w:rsidR="00CA3BDF" w:rsidRDefault="00CA3BDF" w:rsidP="00631670">
      <w:pPr>
        <w:pStyle w:val="ListParagraph"/>
        <w:numPr>
          <w:ilvl w:val="0"/>
          <w:numId w:val="15"/>
        </w:numPr>
        <w:spacing w:before="240"/>
        <w:rPr>
          <w:sz w:val="18"/>
          <w:szCs w:val="18"/>
        </w:rPr>
      </w:pPr>
      <w:r>
        <w:rPr>
          <w:sz w:val="18"/>
          <w:szCs w:val="18"/>
        </w:rPr>
        <w:t>Streak out KRSA2 and KRSA12</w:t>
      </w:r>
    </w:p>
    <w:p w14:paraId="10F7881C" w14:textId="7C25B7B4" w:rsidR="002F0575" w:rsidRPr="002F0575" w:rsidRDefault="002F0575" w:rsidP="00631670">
      <w:pPr>
        <w:pStyle w:val="ListParagraph"/>
        <w:numPr>
          <w:ilvl w:val="0"/>
          <w:numId w:val="15"/>
        </w:numPr>
        <w:spacing w:before="240"/>
        <w:rPr>
          <w:sz w:val="18"/>
          <w:szCs w:val="18"/>
        </w:rPr>
      </w:pPr>
      <w:r w:rsidRPr="002F0575">
        <w:rPr>
          <w:sz w:val="18"/>
          <w:szCs w:val="18"/>
        </w:rPr>
        <w:t xml:space="preserve">Patch LVS </w:t>
      </w:r>
      <w:r w:rsidRPr="002F0575">
        <w:rPr>
          <w:i/>
          <w:iCs/>
          <w:sz w:val="18"/>
          <w:szCs w:val="18"/>
        </w:rPr>
        <w:t>rpsU2</w:t>
      </w:r>
      <w:r w:rsidRPr="002F0575">
        <w:rPr>
          <w:sz w:val="18"/>
          <w:szCs w:val="18"/>
        </w:rPr>
        <w:t>-HA and LVS</w:t>
      </w:r>
    </w:p>
    <w:p w14:paraId="269BDCBF" w14:textId="77777777" w:rsidR="00DA2F0A" w:rsidRPr="002F0575" w:rsidRDefault="00DA2F0A">
      <w:pPr>
        <w:jc w:val="left"/>
        <w:rPr>
          <w:b/>
          <w:bCs/>
        </w:rPr>
      </w:pPr>
    </w:p>
    <w:tbl>
      <w:tblPr>
        <w:tblStyle w:val="TableGrid"/>
        <w:tblW w:w="0" w:type="auto"/>
        <w:tblLook w:val="04A0" w:firstRow="1" w:lastRow="0" w:firstColumn="1" w:lastColumn="0" w:noHBand="0" w:noVBand="1"/>
      </w:tblPr>
      <w:tblGrid>
        <w:gridCol w:w="3408"/>
        <w:gridCol w:w="2046"/>
        <w:gridCol w:w="2013"/>
        <w:gridCol w:w="1398"/>
        <w:gridCol w:w="1349"/>
      </w:tblGrid>
      <w:tr w:rsidR="00FC1CD6" w:rsidRPr="00FC1CD6" w14:paraId="6D4E496B" w14:textId="77777777" w:rsidTr="00FC1CD6">
        <w:trPr>
          <w:trHeight w:val="300"/>
        </w:trPr>
        <w:tc>
          <w:tcPr>
            <w:tcW w:w="4060" w:type="dxa"/>
            <w:noWrap/>
            <w:hideMark/>
          </w:tcPr>
          <w:p w14:paraId="4CAB337C" w14:textId="77777777" w:rsidR="00FC1CD6" w:rsidRPr="00FC1CD6" w:rsidRDefault="00FC1CD6">
            <w:pPr>
              <w:jc w:val="left"/>
            </w:pPr>
            <w:r w:rsidRPr="00FC1CD6">
              <w:t>Total reaction volume</w:t>
            </w:r>
          </w:p>
        </w:tc>
        <w:tc>
          <w:tcPr>
            <w:tcW w:w="2420" w:type="dxa"/>
            <w:noWrap/>
            <w:hideMark/>
          </w:tcPr>
          <w:p w14:paraId="5EE2F044" w14:textId="77777777" w:rsidR="00FC1CD6" w:rsidRPr="00FC1CD6" w:rsidRDefault="00FC1CD6" w:rsidP="00FC1CD6">
            <w:pPr>
              <w:jc w:val="left"/>
            </w:pPr>
            <w:r w:rsidRPr="00FC1CD6">
              <w:t>100</w:t>
            </w:r>
          </w:p>
        </w:tc>
        <w:tc>
          <w:tcPr>
            <w:tcW w:w="2380" w:type="dxa"/>
            <w:noWrap/>
            <w:hideMark/>
          </w:tcPr>
          <w:p w14:paraId="432840D6" w14:textId="77777777" w:rsidR="00FC1CD6" w:rsidRPr="00FC1CD6" w:rsidRDefault="00FC1CD6" w:rsidP="00FC1CD6">
            <w:pPr>
              <w:jc w:val="left"/>
            </w:pPr>
          </w:p>
        </w:tc>
        <w:tc>
          <w:tcPr>
            <w:tcW w:w="1640" w:type="dxa"/>
            <w:noWrap/>
            <w:hideMark/>
          </w:tcPr>
          <w:p w14:paraId="7A4C2D4D" w14:textId="77777777" w:rsidR="00FC1CD6" w:rsidRPr="00FC1CD6" w:rsidRDefault="00FC1CD6" w:rsidP="00FC1CD6">
            <w:pPr>
              <w:jc w:val="left"/>
            </w:pPr>
          </w:p>
        </w:tc>
        <w:tc>
          <w:tcPr>
            <w:tcW w:w="1580" w:type="dxa"/>
            <w:noWrap/>
            <w:hideMark/>
          </w:tcPr>
          <w:p w14:paraId="5772E1D3" w14:textId="77777777" w:rsidR="00FC1CD6" w:rsidRPr="00FC1CD6" w:rsidRDefault="00FC1CD6" w:rsidP="00FC1CD6">
            <w:pPr>
              <w:jc w:val="left"/>
            </w:pPr>
          </w:p>
        </w:tc>
      </w:tr>
      <w:tr w:rsidR="00FC1CD6" w:rsidRPr="00FC1CD6" w14:paraId="7D445AA7" w14:textId="77777777" w:rsidTr="00FC1CD6">
        <w:trPr>
          <w:trHeight w:val="300"/>
        </w:trPr>
        <w:tc>
          <w:tcPr>
            <w:tcW w:w="4060" w:type="dxa"/>
            <w:noWrap/>
            <w:hideMark/>
          </w:tcPr>
          <w:p w14:paraId="6F63920B" w14:textId="77777777" w:rsidR="00FC1CD6" w:rsidRPr="00FC1CD6" w:rsidRDefault="00FC1CD6" w:rsidP="00FC1CD6">
            <w:pPr>
              <w:jc w:val="left"/>
            </w:pPr>
            <w:r w:rsidRPr="00FC1CD6">
              <w:t>Total number of reactions</w:t>
            </w:r>
          </w:p>
        </w:tc>
        <w:tc>
          <w:tcPr>
            <w:tcW w:w="2420" w:type="dxa"/>
            <w:noWrap/>
            <w:hideMark/>
          </w:tcPr>
          <w:p w14:paraId="59E699B8" w14:textId="77777777" w:rsidR="00FC1CD6" w:rsidRPr="00FC1CD6" w:rsidRDefault="00FC1CD6" w:rsidP="00FC1CD6">
            <w:pPr>
              <w:jc w:val="left"/>
            </w:pPr>
            <w:r w:rsidRPr="00FC1CD6">
              <w:t>2</w:t>
            </w:r>
          </w:p>
        </w:tc>
        <w:tc>
          <w:tcPr>
            <w:tcW w:w="2380" w:type="dxa"/>
            <w:noWrap/>
            <w:hideMark/>
          </w:tcPr>
          <w:p w14:paraId="7EA40D12" w14:textId="77777777" w:rsidR="00FC1CD6" w:rsidRPr="00FC1CD6" w:rsidRDefault="00FC1CD6" w:rsidP="00FC1CD6">
            <w:pPr>
              <w:jc w:val="left"/>
            </w:pPr>
          </w:p>
        </w:tc>
        <w:tc>
          <w:tcPr>
            <w:tcW w:w="1640" w:type="dxa"/>
            <w:noWrap/>
            <w:hideMark/>
          </w:tcPr>
          <w:p w14:paraId="76965496" w14:textId="77777777" w:rsidR="00FC1CD6" w:rsidRPr="00FC1CD6" w:rsidRDefault="00FC1CD6" w:rsidP="00FC1CD6">
            <w:pPr>
              <w:jc w:val="left"/>
            </w:pPr>
          </w:p>
        </w:tc>
        <w:tc>
          <w:tcPr>
            <w:tcW w:w="1580" w:type="dxa"/>
            <w:noWrap/>
            <w:hideMark/>
          </w:tcPr>
          <w:p w14:paraId="0037F1D0" w14:textId="77777777" w:rsidR="00FC1CD6" w:rsidRPr="00FC1CD6" w:rsidRDefault="00FC1CD6" w:rsidP="00FC1CD6">
            <w:pPr>
              <w:jc w:val="left"/>
            </w:pPr>
          </w:p>
        </w:tc>
      </w:tr>
      <w:tr w:rsidR="00FC1CD6" w:rsidRPr="00FC1CD6" w14:paraId="064F183D" w14:textId="77777777" w:rsidTr="00FC1CD6">
        <w:trPr>
          <w:trHeight w:val="300"/>
        </w:trPr>
        <w:tc>
          <w:tcPr>
            <w:tcW w:w="4060" w:type="dxa"/>
            <w:noWrap/>
            <w:hideMark/>
          </w:tcPr>
          <w:p w14:paraId="4256AB4F" w14:textId="77777777" w:rsidR="00FC1CD6" w:rsidRPr="00FC1CD6" w:rsidRDefault="00FC1CD6" w:rsidP="00FC1CD6">
            <w:pPr>
              <w:jc w:val="left"/>
            </w:pPr>
          </w:p>
        </w:tc>
        <w:tc>
          <w:tcPr>
            <w:tcW w:w="2420" w:type="dxa"/>
            <w:noWrap/>
            <w:hideMark/>
          </w:tcPr>
          <w:p w14:paraId="11F6DA7B" w14:textId="77777777" w:rsidR="00FC1CD6" w:rsidRPr="00FC1CD6" w:rsidRDefault="00FC1CD6" w:rsidP="00FC1CD6">
            <w:pPr>
              <w:jc w:val="left"/>
            </w:pPr>
          </w:p>
        </w:tc>
        <w:tc>
          <w:tcPr>
            <w:tcW w:w="2380" w:type="dxa"/>
            <w:noWrap/>
            <w:hideMark/>
          </w:tcPr>
          <w:p w14:paraId="46285FEC" w14:textId="77777777" w:rsidR="00FC1CD6" w:rsidRPr="00FC1CD6" w:rsidRDefault="00FC1CD6" w:rsidP="00FC1CD6">
            <w:pPr>
              <w:jc w:val="left"/>
            </w:pPr>
          </w:p>
        </w:tc>
        <w:tc>
          <w:tcPr>
            <w:tcW w:w="1640" w:type="dxa"/>
            <w:noWrap/>
            <w:hideMark/>
          </w:tcPr>
          <w:p w14:paraId="15F4C644" w14:textId="77777777" w:rsidR="00FC1CD6" w:rsidRPr="00FC1CD6" w:rsidRDefault="00FC1CD6" w:rsidP="00FC1CD6">
            <w:pPr>
              <w:jc w:val="left"/>
            </w:pPr>
          </w:p>
        </w:tc>
        <w:tc>
          <w:tcPr>
            <w:tcW w:w="1580" w:type="dxa"/>
            <w:noWrap/>
            <w:hideMark/>
          </w:tcPr>
          <w:p w14:paraId="6A66D6E6" w14:textId="77777777" w:rsidR="00FC1CD6" w:rsidRPr="00FC1CD6" w:rsidRDefault="00FC1CD6" w:rsidP="00FC1CD6">
            <w:pPr>
              <w:jc w:val="left"/>
              <w:rPr>
                <w:b/>
                <w:bCs/>
              </w:rPr>
            </w:pPr>
            <w:r w:rsidRPr="00FC1CD6">
              <w:rPr>
                <w:b/>
                <w:bCs/>
              </w:rPr>
              <w:t>Factor</w:t>
            </w:r>
          </w:p>
        </w:tc>
      </w:tr>
      <w:tr w:rsidR="00FC1CD6" w:rsidRPr="00FC1CD6" w14:paraId="19A3FF1E" w14:textId="77777777" w:rsidTr="00FC1CD6">
        <w:trPr>
          <w:trHeight w:val="300"/>
        </w:trPr>
        <w:tc>
          <w:tcPr>
            <w:tcW w:w="4060" w:type="dxa"/>
            <w:noWrap/>
            <w:hideMark/>
          </w:tcPr>
          <w:p w14:paraId="2361981B" w14:textId="77777777" w:rsidR="00FC1CD6" w:rsidRPr="00FC1CD6" w:rsidRDefault="00FC1CD6" w:rsidP="00FC1CD6">
            <w:pPr>
              <w:jc w:val="left"/>
              <w:rPr>
                <w:b/>
                <w:bCs/>
              </w:rPr>
            </w:pPr>
            <w:r w:rsidRPr="00FC1CD6">
              <w:rPr>
                <w:b/>
                <w:bCs/>
              </w:rPr>
              <w:t>Component</w:t>
            </w:r>
          </w:p>
        </w:tc>
        <w:tc>
          <w:tcPr>
            <w:tcW w:w="2420" w:type="dxa"/>
            <w:noWrap/>
            <w:hideMark/>
          </w:tcPr>
          <w:p w14:paraId="72150345" w14:textId="77777777" w:rsidR="00FC1CD6" w:rsidRPr="00FC1CD6" w:rsidRDefault="00FC1CD6" w:rsidP="00FC1CD6">
            <w:pPr>
              <w:jc w:val="left"/>
              <w:rPr>
                <w:b/>
                <w:bCs/>
              </w:rPr>
            </w:pPr>
            <w:r w:rsidRPr="00FC1CD6">
              <w:rPr>
                <w:b/>
                <w:bCs/>
              </w:rPr>
              <w:t>Stock concentration</w:t>
            </w:r>
          </w:p>
        </w:tc>
        <w:tc>
          <w:tcPr>
            <w:tcW w:w="2380" w:type="dxa"/>
            <w:noWrap/>
            <w:hideMark/>
          </w:tcPr>
          <w:p w14:paraId="2B2B6880" w14:textId="77777777" w:rsidR="00FC1CD6" w:rsidRPr="00FC1CD6" w:rsidRDefault="00FC1CD6" w:rsidP="00FC1CD6">
            <w:pPr>
              <w:jc w:val="left"/>
              <w:rPr>
                <w:b/>
                <w:bCs/>
              </w:rPr>
            </w:pPr>
            <w:r w:rsidRPr="00FC1CD6">
              <w:rPr>
                <w:b/>
                <w:bCs/>
              </w:rPr>
              <w:t>Final concentration</w:t>
            </w:r>
          </w:p>
        </w:tc>
        <w:tc>
          <w:tcPr>
            <w:tcW w:w="1640" w:type="dxa"/>
            <w:noWrap/>
            <w:hideMark/>
          </w:tcPr>
          <w:p w14:paraId="3B54C8D9" w14:textId="77777777" w:rsidR="00FC1CD6" w:rsidRPr="00FC1CD6" w:rsidRDefault="00FC1CD6" w:rsidP="00FC1CD6">
            <w:pPr>
              <w:jc w:val="left"/>
              <w:rPr>
                <w:b/>
                <w:bCs/>
              </w:rPr>
            </w:pPr>
            <w:r w:rsidRPr="00FC1CD6">
              <w:rPr>
                <w:b/>
                <w:bCs/>
              </w:rPr>
              <w:t xml:space="preserve">1 </w:t>
            </w:r>
            <w:proofErr w:type="spellStart"/>
            <w:r w:rsidRPr="00FC1CD6">
              <w:rPr>
                <w:b/>
                <w:bCs/>
              </w:rPr>
              <w:t>rxn</w:t>
            </w:r>
            <w:proofErr w:type="spellEnd"/>
            <w:r w:rsidRPr="00FC1CD6">
              <w:rPr>
                <w:b/>
                <w:bCs/>
              </w:rPr>
              <w:t xml:space="preserve"> volume</w:t>
            </w:r>
          </w:p>
        </w:tc>
        <w:tc>
          <w:tcPr>
            <w:tcW w:w="1580" w:type="dxa"/>
            <w:noWrap/>
            <w:hideMark/>
          </w:tcPr>
          <w:p w14:paraId="3EA9F836" w14:textId="77777777" w:rsidR="00FC1CD6" w:rsidRPr="00FC1CD6" w:rsidRDefault="00FC1CD6" w:rsidP="00FC1CD6">
            <w:pPr>
              <w:jc w:val="left"/>
            </w:pPr>
            <w:r w:rsidRPr="00FC1CD6">
              <w:t>3</w:t>
            </w:r>
          </w:p>
        </w:tc>
      </w:tr>
      <w:tr w:rsidR="00FC1CD6" w:rsidRPr="00FC1CD6" w14:paraId="1DB02303" w14:textId="77777777" w:rsidTr="00FC1CD6">
        <w:trPr>
          <w:trHeight w:val="300"/>
        </w:trPr>
        <w:tc>
          <w:tcPr>
            <w:tcW w:w="4060" w:type="dxa"/>
            <w:noWrap/>
            <w:hideMark/>
          </w:tcPr>
          <w:p w14:paraId="437EF106" w14:textId="77777777" w:rsidR="00FC1CD6" w:rsidRPr="00FC1CD6" w:rsidRDefault="00FC1CD6">
            <w:pPr>
              <w:jc w:val="left"/>
            </w:pPr>
            <w:r w:rsidRPr="00FC1CD6">
              <w:t>ddiH2O</w:t>
            </w:r>
          </w:p>
        </w:tc>
        <w:tc>
          <w:tcPr>
            <w:tcW w:w="2420" w:type="dxa"/>
            <w:noWrap/>
            <w:hideMark/>
          </w:tcPr>
          <w:p w14:paraId="77F145D3" w14:textId="77777777" w:rsidR="00FC1CD6" w:rsidRPr="00FC1CD6" w:rsidRDefault="00FC1CD6" w:rsidP="00FC1CD6">
            <w:pPr>
              <w:jc w:val="left"/>
            </w:pPr>
            <w:r w:rsidRPr="00FC1CD6">
              <w:t> </w:t>
            </w:r>
          </w:p>
        </w:tc>
        <w:tc>
          <w:tcPr>
            <w:tcW w:w="2380" w:type="dxa"/>
            <w:noWrap/>
            <w:hideMark/>
          </w:tcPr>
          <w:p w14:paraId="7E1096E6" w14:textId="77777777" w:rsidR="00FC1CD6" w:rsidRPr="00FC1CD6" w:rsidRDefault="00FC1CD6" w:rsidP="00FC1CD6">
            <w:pPr>
              <w:jc w:val="left"/>
            </w:pPr>
            <w:r w:rsidRPr="00FC1CD6">
              <w:t> </w:t>
            </w:r>
          </w:p>
        </w:tc>
        <w:tc>
          <w:tcPr>
            <w:tcW w:w="1640" w:type="dxa"/>
            <w:noWrap/>
            <w:hideMark/>
          </w:tcPr>
          <w:p w14:paraId="5D7A0172" w14:textId="77777777" w:rsidR="00FC1CD6" w:rsidRPr="00FC1CD6" w:rsidRDefault="00FC1CD6" w:rsidP="00FC1CD6">
            <w:pPr>
              <w:jc w:val="left"/>
            </w:pPr>
            <w:r w:rsidRPr="00FC1CD6">
              <w:t>62.0</w:t>
            </w:r>
          </w:p>
        </w:tc>
        <w:tc>
          <w:tcPr>
            <w:tcW w:w="1580" w:type="dxa"/>
            <w:noWrap/>
            <w:hideMark/>
          </w:tcPr>
          <w:p w14:paraId="2C96510D" w14:textId="77777777" w:rsidR="00FC1CD6" w:rsidRPr="00FC1CD6" w:rsidRDefault="00FC1CD6" w:rsidP="00FC1CD6">
            <w:pPr>
              <w:jc w:val="left"/>
            </w:pPr>
            <w:r w:rsidRPr="00FC1CD6">
              <w:t>186</w:t>
            </w:r>
          </w:p>
        </w:tc>
      </w:tr>
      <w:tr w:rsidR="00FC1CD6" w:rsidRPr="00FC1CD6" w14:paraId="3137B8E5" w14:textId="77777777" w:rsidTr="00FC1CD6">
        <w:trPr>
          <w:trHeight w:val="300"/>
        </w:trPr>
        <w:tc>
          <w:tcPr>
            <w:tcW w:w="4060" w:type="dxa"/>
            <w:noWrap/>
            <w:hideMark/>
          </w:tcPr>
          <w:p w14:paraId="093BE1EA" w14:textId="77777777" w:rsidR="00FC1CD6" w:rsidRPr="00FC1CD6" w:rsidRDefault="00FC1CD6">
            <w:pPr>
              <w:jc w:val="left"/>
            </w:pPr>
            <w:proofErr w:type="spellStart"/>
            <w:r w:rsidRPr="00FC1CD6">
              <w:t>PrimeSTAR</w:t>
            </w:r>
            <w:proofErr w:type="spellEnd"/>
            <w:r w:rsidRPr="00FC1CD6">
              <w:t xml:space="preserve"> GXL Buffer</w:t>
            </w:r>
          </w:p>
        </w:tc>
        <w:tc>
          <w:tcPr>
            <w:tcW w:w="2420" w:type="dxa"/>
            <w:noWrap/>
            <w:hideMark/>
          </w:tcPr>
          <w:p w14:paraId="59568DD8" w14:textId="77777777" w:rsidR="00FC1CD6" w:rsidRPr="00FC1CD6" w:rsidRDefault="00FC1CD6" w:rsidP="00FC1CD6">
            <w:pPr>
              <w:jc w:val="left"/>
            </w:pPr>
            <w:r w:rsidRPr="00FC1CD6">
              <w:t>5x</w:t>
            </w:r>
          </w:p>
        </w:tc>
        <w:tc>
          <w:tcPr>
            <w:tcW w:w="2380" w:type="dxa"/>
            <w:noWrap/>
            <w:hideMark/>
          </w:tcPr>
          <w:p w14:paraId="688C8E61" w14:textId="77777777" w:rsidR="00FC1CD6" w:rsidRPr="00FC1CD6" w:rsidRDefault="00FC1CD6" w:rsidP="00FC1CD6">
            <w:pPr>
              <w:jc w:val="left"/>
            </w:pPr>
            <w:r w:rsidRPr="00FC1CD6">
              <w:t>1x</w:t>
            </w:r>
          </w:p>
        </w:tc>
        <w:tc>
          <w:tcPr>
            <w:tcW w:w="1640" w:type="dxa"/>
            <w:noWrap/>
            <w:hideMark/>
          </w:tcPr>
          <w:p w14:paraId="733F0331" w14:textId="77777777" w:rsidR="00FC1CD6" w:rsidRPr="00FC1CD6" w:rsidRDefault="00FC1CD6" w:rsidP="00FC1CD6">
            <w:pPr>
              <w:jc w:val="left"/>
            </w:pPr>
            <w:r w:rsidRPr="00FC1CD6">
              <w:t>20.0</w:t>
            </w:r>
          </w:p>
        </w:tc>
        <w:tc>
          <w:tcPr>
            <w:tcW w:w="1580" w:type="dxa"/>
            <w:noWrap/>
            <w:hideMark/>
          </w:tcPr>
          <w:p w14:paraId="536A547A" w14:textId="77777777" w:rsidR="00FC1CD6" w:rsidRPr="00FC1CD6" w:rsidRDefault="00FC1CD6" w:rsidP="00FC1CD6">
            <w:pPr>
              <w:jc w:val="left"/>
            </w:pPr>
            <w:r w:rsidRPr="00FC1CD6">
              <w:t>60</w:t>
            </w:r>
          </w:p>
        </w:tc>
      </w:tr>
      <w:tr w:rsidR="00FC1CD6" w:rsidRPr="00FC1CD6" w14:paraId="62D438DD" w14:textId="77777777" w:rsidTr="00FC1CD6">
        <w:trPr>
          <w:trHeight w:val="300"/>
        </w:trPr>
        <w:tc>
          <w:tcPr>
            <w:tcW w:w="4060" w:type="dxa"/>
            <w:noWrap/>
            <w:hideMark/>
          </w:tcPr>
          <w:p w14:paraId="41BCE43C" w14:textId="77777777" w:rsidR="00FC1CD6" w:rsidRPr="00FC1CD6" w:rsidRDefault="00FC1CD6">
            <w:pPr>
              <w:jc w:val="left"/>
            </w:pPr>
            <w:r w:rsidRPr="00FC1CD6">
              <w:t>dNTPs</w:t>
            </w:r>
          </w:p>
        </w:tc>
        <w:tc>
          <w:tcPr>
            <w:tcW w:w="2420" w:type="dxa"/>
            <w:noWrap/>
            <w:hideMark/>
          </w:tcPr>
          <w:p w14:paraId="068CB0BC" w14:textId="77777777" w:rsidR="00FC1CD6" w:rsidRPr="00FC1CD6" w:rsidRDefault="00FC1CD6" w:rsidP="00FC1CD6">
            <w:pPr>
              <w:jc w:val="left"/>
            </w:pPr>
            <w:r w:rsidRPr="00FC1CD6">
              <w:t>2.5 mM</w:t>
            </w:r>
          </w:p>
        </w:tc>
        <w:tc>
          <w:tcPr>
            <w:tcW w:w="2380" w:type="dxa"/>
            <w:noWrap/>
            <w:hideMark/>
          </w:tcPr>
          <w:p w14:paraId="5E64D517" w14:textId="77777777" w:rsidR="00FC1CD6" w:rsidRPr="00FC1CD6" w:rsidRDefault="00FC1CD6" w:rsidP="00FC1CD6">
            <w:pPr>
              <w:jc w:val="left"/>
            </w:pPr>
            <w:r w:rsidRPr="00FC1CD6">
              <w:t>0.2 mM</w:t>
            </w:r>
          </w:p>
        </w:tc>
        <w:tc>
          <w:tcPr>
            <w:tcW w:w="1640" w:type="dxa"/>
            <w:noWrap/>
            <w:hideMark/>
          </w:tcPr>
          <w:p w14:paraId="5D4FC76B" w14:textId="77777777" w:rsidR="00FC1CD6" w:rsidRPr="00FC1CD6" w:rsidRDefault="00FC1CD6" w:rsidP="00FC1CD6">
            <w:pPr>
              <w:jc w:val="left"/>
            </w:pPr>
            <w:r w:rsidRPr="00FC1CD6">
              <w:t>8.0</w:t>
            </w:r>
          </w:p>
        </w:tc>
        <w:tc>
          <w:tcPr>
            <w:tcW w:w="1580" w:type="dxa"/>
            <w:noWrap/>
            <w:hideMark/>
          </w:tcPr>
          <w:p w14:paraId="58A23B92" w14:textId="77777777" w:rsidR="00FC1CD6" w:rsidRPr="00FC1CD6" w:rsidRDefault="00FC1CD6" w:rsidP="00FC1CD6">
            <w:pPr>
              <w:jc w:val="left"/>
            </w:pPr>
            <w:r w:rsidRPr="00FC1CD6">
              <w:t>24</w:t>
            </w:r>
          </w:p>
        </w:tc>
      </w:tr>
      <w:tr w:rsidR="00FC1CD6" w:rsidRPr="00FC1CD6" w14:paraId="291E0A8C" w14:textId="77777777" w:rsidTr="00FC1CD6">
        <w:trPr>
          <w:trHeight w:val="300"/>
        </w:trPr>
        <w:tc>
          <w:tcPr>
            <w:tcW w:w="4060" w:type="dxa"/>
            <w:noWrap/>
            <w:hideMark/>
          </w:tcPr>
          <w:p w14:paraId="0296548D" w14:textId="77777777" w:rsidR="00FC1CD6" w:rsidRPr="00FC1CD6" w:rsidRDefault="00FC1CD6">
            <w:pPr>
              <w:jc w:val="left"/>
            </w:pPr>
            <w:r w:rsidRPr="00FC1CD6">
              <w:t>oligo F</w:t>
            </w:r>
          </w:p>
        </w:tc>
        <w:tc>
          <w:tcPr>
            <w:tcW w:w="2420" w:type="dxa"/>
            <w:noWrap/>
            <w:hideMark/>
          </w:tcPr>
          <w:p w14:paraId="5C3645AA" w14:textId="77777777" w:rsidR="00FC1CD6" w:rsidRPr="00FC1CD6" w:rsidRDefault="00FC1CD6" w:rsidP="00FC1CD6">
            <w:pPr>
              <w:jc w:val="left"/>
            </w:pPr>
            <w:r w:rsidRPr="00FC1CD6">
              <w:t xml:space="preserve">10 </w:t>
            </w:r>
            <w:proofErr w:type="spellStart"/>
            <w:proofErr w:type="gramStart"/>
            <w:r w:rsidRPr="00FC1CD6">
              <w:t>uM</w:t>
            </w:r>
            <w:proofErr w:type="spellEnd"/>
            <w:proofErr w:type="gramEnd"/>
          </w:p>
        </w:tc>
        <w:tc>
          <w:tcPr>
            <w:tcW w:w="2380" w:type="dxa"/>
            <w:noWrap/>
            <w:hideMark/>
          </w:tcPr>
          <w:p w14:paraId="291B7D8D" w14:textId="77777777" w:rsidR="00FC1CD6" w:rsidRPr="00FC1CD6" w:rsidRDefault="00FC1CD6" w:rsidP="00FC1CD6">
            <w:pPr>
              <w:jc w:val="left"/>
            </w:pPr>
            <w:r w:rsidRPr="00FC1CD6">
              <w:t xml:space="preserve">0.3 </w:t>
            </w:r>
            <w:proofErr w:type="spellStart"/>
            <w:r w:rsidRPr="00FC1CD6">
              <w:t>uM</w:t>
            </w:r>
            <w:proofErr w:type="spellEnd"/>
          </w:p>
        </w:tc>
        <w:tc>
          <w:tcPr>
            <w:tcW w:w="1640" w:type="dxa"/>
            <w:noWrap/>
            <w:hideMark/>
          </w:tcPr>
          <w:p w14:paraId="1EAC5F32" w14:textId="77777777" w:rsidR="00FC1CD6" w:rsidRPr="00FC1CD6" w:rsidRDefault="00FC1CD6" w:rsidP="00FC1CD6">
            <w:pPr>
              <w:jc w:val="left"/>
            </w:pPr>
            <w:r w:rsidRPr="00FC1CD6">
              <w:t>3.0</w:t>
            </w:r>
          </w:p>
        </w:tc>
        <w:tc>
          <w:tcPr>
            <w:tcW w:w="1580" w:type="dxa"/>
            <w:noWrap/>
            <w:hideMark/>
          </w:tcPr>
          <w:p w14:paraId="55CCB3E4" w14:textId="77777777" w:rsidR="00FC1CD6" w:rsidRPr="00FC1CD6" w:rsidRDefault="00FC1CD6" w:rsidP="00FC1CD6">
            <w:pPr>
              <w:jc w:val="left"/>
            </w:pPr>
            <w:r w:rsidRPr="00FC1CD6">
              <w:t>9</w:t>
            </w:r>
          </w:p>
        </w:tc>
      </w:tr>
      <w:tr w:rsidR="00FC1CD6" w:rsidRPr="00FC1CD6" w14:paraId="1EF222E7" w14:textId="77777777" w:rsidTr="00FC1CD6">
        <w:trPr>
          <w:trHeight w:val="300"/>
        </w:trPr>
        <w:tc>
          <w:tcPr>
            <w:tcW w:w="4060" w:type="dxa"/>
            <w:noWrap/>
            <w:hideMark/>
          </w:tcPr>
          <w:p w14:paraId="008752BD" w14:textId="77777777" w:rsidR="00FC1CD6" w:rsidRPr="00FC1CD6" w:rsidRDefault="00FC1CD6">
            <w:pPr>
              <w:jc w:val="left"/>
            </w:pPr>
            <w:r w:rsidRPr="00FC1CD6">
              <w:t>oligo R</w:t>
            </w:r>
          </w:p>
        </w:tc>
        <w:tc>
          <w:tcPr>
            <w:tcW w:w="2420" w:type="dxa"/>
            <w:noWrap/>
            <w:hideMark/>
          </w:tcPr>
          <w:p w14:paraId="627DC0C6" w14:textId="77777777" w:rsidR="00FC1CD6" w:rsidRPr="00FC1CD6" w:rsidRDefault="00FC1CD6" w:rsidP="00FC1CD6">
            <w:pPr>
              <w:jc w:val="left"/>
            </w:pPr>
            <w:r w:rsidRPr="00FC1CD6">
              <w:t xml:space="preserve">10 </w:t>
            </w:r>
            <w:proofErr w:type="spellStart"/>
            <w:proofErr w:type="gramStart"/>
            <w:r w:rsidRPr="00FC1CD6">
              <w:t>uM</w:t>
            </w:r>
            <w:proofErr w:type="spellEnd"/>
            <w:proofErr w:type="gramEnd"/>
          </w:p>
        </w:tc>
        <w:tc>
          <w:tcPr>
            <w:tcW w:w="2380" w:type="dxa"/>
            <w:noWrap/>
            <w:hideMark/>
          </w:tcPr>
          <w:p w14:paraId="0D595AE7" w14:textId="77777777" w:rsidR="00FC1CD6" w:rsidRPr="00FC1CD6" w:rsidRDefault="00FC1CD6" w:rsidP="00FC1CD6">
            <w:pPr>
              <w:jc w:val="left"/>
            </w:pPr>
            <w:r w:rsidRPr="00FC1CD6">
              <w:t xml:space="preserve">0.3 </w:t>
            </w:r>
            <w:proofErr w:type="spellStart"/>
            <w:r w:rsidRPr="00FC1CD6">
              <w:t>uM</w:t>
            </w:r>
            <w:proofErr w:type="spellEnd"/>
          </w:p>
        </w:tc>
        <w:tc>
          <w:tcPr>
            <w:tcW w:w="1640" w:type="dxa"/>
            <w:noWrap/>
            <w:hideMark/>
          </w:tcPr>
          <w:p w14:paraId="38010F3C" w14:textId="77777777" w:rsidR="00FC1CD6" w:rsidRPr="00FC1CD6" w:rsidRDefault="00FC1CD6" w:rsidP="00FC1CD6">
            <w:pPr>
              <w:jc w:val="left"/>
            </w:pPr>
            <w:r w:rsidRPr="00FC1CD6">
              <w:t>3.0</w:t>
            </w:r>
          </w:p>
        </w:tc>
        <w:tc>
          <w:tcPr>
            <w:tcW w:w="1580" w:type="dxa"/>
            <w:noWrap/>
            <w:hideMark/>
          </w:tcPr>
          <w:p w14:paraId="1BB236EF" w14:textId="77777777" w:rsidR="00FC1CD6" w:rsidRPr="00FC1CD6" w:rsidRDefault="00FC1CD6" w:rsidP="00FC1CD6">
            <w:pPr>
              <w:jc w:val="left"/>
            </w:pPr>
            <w:r w:rsidRPr="00FC1CD6">
              <w:t>9</w:t>
            </w:r>
          </w:p>
        </w:tc>
      </w:tr>
      <w:tr w:rsidR="00FC1CD6" w:rsidRPr="00FC1CD6" w14:paraId="73FDF2FF" w14:textId="77777777" w:rsidTr="00FC1CD6">
        <w:trPr>
          <w:trHeight w:val="300"/>
        </w:trPr>
        <w:tc>
          <w:tcPr>
            <w:tcW w:w="4060" w:type="dxa"/>
            <w:noWrap/>
            <w:hideMark/>
          </w:tcPr>
          <w:p w14:paraId="4A31B49C" w14:textId="77777777" w:rsidR="00FC1CD6" w:rsidRPr="00FC1CD6" w:rsidRDefault="00FC1CD6">
            <w:pPr>
              <w:jc w:val="left"/>
            </w:pPr>
            <w:r w:rsidRPr="00FC1CD6">
              <w:t>template</w:t>
            </w:r>
          </w:p>
        </w:tc>
        <w:tc>
          <w:tcPr>
            <w:tcW w:w="2420" w:type="dxa"/>
            <w:noWrap/>
            <w:hideMark/>
          </w:tcPr>
          <w:p w14:paraId="6FEAA374" w14:textId="77777777" w:rsidR="00FC1CD6" w:rsidRPr="00FC1CD6" w:rsidRDefault="00FC1CD6" w:rsidP="00FC1CD6">
            <w:pPr>
              <w:jc w:val="left"/>
            </w:pPr>
            <w:r w:rsidRPr="00FC1CD6">
              <w:t>100 ng/</w:t>
            </w:r>
            <w:proofErr w:type="spellStart"/>
            <w:r w:rsidRPr="00FC1CD6">
              <w:t>ul</w:t>
            </w:r>
            <w:proofErr w:type="spellEnd"/>
          </w:p>
        </w:tc>
        <w:tc>
          <w:tcPr>
            <w:tcW w:w="2380" w:type="dxa"/>
            <w:noWrap/>
            <w:hideMark/>
          </w:tcPr>
          <w:p w14:paraId="178D90BB" w14:textId="77777777" w:rsidR="00FC1CD6" w:rsidRPr="00FC1CD6" w:rsidRDefault="00FC1CD6" w:rsidP="00FC1CD6">
            <w:pPr>
              <w:jc w:val="left"/>
            </w:pPr>
            <w:r w:rsidRPr="00FC1CD6">
              <w:t>2 ng/</w:t>
            </w:r>
            <w:proofErr w:type="spellStart"/>
            <w:r w:rsidRPr="00FC1CD6">
              <w:t>ul</w:t>
            </w:r>
            <w:proofErr w:type="spellEnd"/>
          </w:p>
        </w:tc>
        <w:tc>
          <w:tcPr>
            <w:tcW w:w="1640" w:type="dxa"/>
            <w:noWrap/>
            <w:hideMark/>
          </w:tcPr>
          <w:p w14:paraId="2CF60584" w14:textId="77777777" w:rsidR="00FC1CD6" w:rsidRPr="00FC1CD6" w:rsidRDefault="00FC1CD6" w:rsidP="00FC1CD6">
            <w:pPr>
              <w:jc w:val="left"/>
            </w:pPr>
            <w:r w:rsidRPr="00FC1CD6">
              <w:t>2.0</w:t>
            </w:r>
          </w:p>
        </w:tc>
        <w:tc>
          <w:tcPr>
            <w:tcW w:w="1580" w:type="dxa"/>
            <w:noWrap/>
            <w:hideMark/>
          </w:tcPr>
          <w:p w14:paraId="753E598A" w14:textId="77777777" w:rsidR="00FC1CD6" w:rsidRPr="00FC1CD6" w:rsidRDefault="00FC1CD6" w:rsidP="00FC1CD6">
            <w:pPr>
              <w:jc w:val="left"/>
            </w:pPr>
            <w:r w:rsidRPr="00FC1CD6">
              <w:t>6</w:t>
            </w:r>
          </w:p>
        </w:tc>
      </w:tr>
      <w:tr w:rsidR="00FC1CD6" w:rsidRPr="00FC1CD6" w14:paraId="28AD0487" w14:textId="77777777" w:rsidTr="00FC1CD6">
        <w:trPr>
          <w:trHeight w:val="300"/>
        </w:trPr>
        <w:tc>
          <w:tcPr>
            <w:tcW w:w="4060" w:type="dxa"/>
            <w:noWrap/>
            <w:hideMark/>
          </w:tcPr>
          <w:p w14:paraId="7060282E" w14:textId="77777777" w:rsidR="00FC1CD6" w:rsidRPr="00FC1CD6" w:rsidRDefault="00FC1CD6">
            <w:pPr>
              <w:jc w:val="left"/>
            </w:pPr>
            <w:proofErr w:type="spellStart"/>
            <w:r w:rsidRPr="00FC1CD6">
              <w:t>PrimeSTAR</w:t>
            </w:r>
            <w:proofErr w:type="spellEnd"/>
            <w:r w:rsidRPr="00FC1CD6">
              <w:t xml:space="preserve"> GXL DNA Polymerase</w:t>
            </w:r>
          </w:p>
        </w:tc>
        <w:tc>
          <w:tcPr>
            <w:tcW w:w="2420" w:type="dxa"/>
            <w:noWrap/>
            <w:hideMark/>
          </w:tcPr>
          <w:p w14:paraId="33F25D2E" w14:textId="77777777" w:rsidR="00FC1CD6" w:rsidRPr="00FC1CD6" w:rsidRDefault="00FC1CD6" w:rsidP="00FC1CD6">
            <w:pPr>
              <w:jc w:val="left"/>
            </w:pPr>
            <w:r w:rsidRPr="00FC1CD6">
              <w:t>1.25 U/</w:t>
            </w:r>
            <w:proofErr w:type="spellStart"/>
            <w:r w:rsidRPr="00FC1CD6">
              <w:t>ul</w:t>
            </w:r>
            <w:proofErr w:type="spellEnd"/>
          </w:p>
        </w:tc>
        <w:tc>
          <w:tcPr>
            <w:tcW w:w="2380" w:type="dxa"/>
            <w:noWrap/>
            <w:hideMark/>
          </w:tcPr>
          <w:p w14:paraId="73ED79E9" w14:textId="77777777" w:rsidR="00FC1CD6" w:rsidRPr="00FC1CD6" w:rsidRDefault="00FC1CD6" w:rsidP="00FC1CD6">
            <w:pPr>
              <w:jc w:val="left"/>
            </w:pPr>
            <w:r w:rsidRPr="00FC1CD6">
              <w:t>0.025 U/</w:t>
            </w:r>
            <w:proofErr w:type="spellStart"/>
            <w:r w:rsidRPr="00FC1CD6">
              <w:t>ul</w:t>
            </w:r>
            <w:proofErr w:type="spellEnd"/>
          </w:p>
        </w:tc>
        <w:tc>
          <w:tcPr>
            <w:tcW w:w="1640" w:type="dxa"/>
            <w:noWrap/>
            <w:hideMark/>
          </w:tcPr>
          <w:p w14:paraId="786AD56E" w14:textId="77777777" w:rsidR="00FC1CD6" w:rsidRPr="00FC1CD6" w:rsidRDefault="00FC1CD6" w:rsidP="00FC1CD6">
            <w:pPr>
              <w:jc w:val="left"/>
            </w:pPr>
            <w:r w:rsidRPr="00FC1CD6">
              <w:t>2.0</w:t>
            </w:r>
          </w:p>
        </w:tc>
        <w:tc>
          <w:tcPr>
            <w:tcW w:w="1580" w:type="dxa"/>
            <w:noWrap/>
            <w:hideMark/>
          </w:tcPr>
          <w:p w14:paraId="358ACB7B" w14:textId="77777777" w:rsidR="00FC1CD6" w:rsidRPr="00FC1CD6" w:rsidRDefault="00FC1CD6" w:rsidP="00FC1CD6">
            <w:pPr>
              <w:jc w:val="left"/>
            </w:pPr>
            <w:r w:rsidRPr="00FC1CD6">
              <w:t>6</w:t>
            </w:r>
          </w:p>
        </w:tc>
      </w:tr>
      <w:tr w:rsidR="00FC1CD6" w:rsidRPr="00FC1CD6" w14:paraId="30359E28" w14:textId="77777777" w:rsidTr="00FC1CD6">
        <w:trPr>
          <w:trHeight w:val="300"/>
        </w:trPr>
        <w:tc>
          <w:tcPr>
            <w:tcW w:w="4060" w:type="dxa"/>
            <w:noWrap/>
            <w:hideMark/>
          </w:tcPr>
          <w:p w14:paraId="10937687" w14:textId="77777777" w:rsidR="00FC1CD6" w:rsidRPr="00FC1CD6" w:rsidRDefault="00FC1CD6">
            <w:pPr>
              <w:jc w:val="left"/>
            </w:pPr>
            <w:r w:rsidRPr="00FC1CD6">
              <w:t> </w:t>
            </w:r>
          </w:p>
        </w:tc>
        <w:tc>
          <w:tcPr>
            <w:tcW w:w="2420" w:type="dxa"/>
            <w:noWrap/>
            <w:hideMark/>
          </w:tcPr>
          <w:p w14:paraId="0436D776" w14:textId="77777777" w:rsidR="00FC1CD6" w:rsidRPr="00FC1CD6" w:rsidRDefault="00FC1CD6" w:rsidP="00FC1CD6">
            <w:pPr>
              <w:jc w:val="left"/>
            </w:pPr>
            <w:r w:rsidRPr="00FC1CD6">
              <w:t> </w:t>
            </w:r>
          </w:p>
        </w:tc>
        <w:tc>
          <w:tcPr>
            <w:tcW w:w="2380" w:type="dxa"/>
            <w:noWrap/>
            <w:hideMark/>
          </w:tcPr>
          <w:p w14:paraId="46F4891B" w14:textId="77777777" w:rsidR="00FC1CD6" w:rsidRPr="00FC1CD6" w:rsidRDefault="00FC1CD6" w:rsidP="00FC1CD6">
            <w:pPr>
              <w:jc w:val="left"/>
            </w:pPr>
            <w:r w:rsidRPr="00FC1CD6">
              <w:t>Total volume</w:t>
            </w:r>
          </w:p>
        </w:tc>
        <w:tc>
          <w:tcPr>
            <w:tcW w:w="1640" w:type="dxa"/>
            <w:noWrap/>
            <w:hideMark/>
          </w:tcPr>
          <w:p w14:paraId="2E3CB656" w14:textId="77777777" w:rsidR="00FC1CD6" w:rsidRPr="00FC1CD6" w:rsidRDefault="00FC1CD6" w:rsidP="00FC1CD6">
            <w:pPr>
              <w:jc w:val="left"/>
            </w:pPr>
            <w:r w:rsidRPr="00FC1CD6">
              <w:t>100</w:t>
            </w:r>
          </w:p>
        </w:tc>
        <w:tc>
          <w:tcPr>
            <w:tcW w:w="1580" w:type="dxa"/>
            <w:noWrap/>
            <w:hideMark/>
          </w:tcPr>
          <w:p w14:paraId="6A2BDFCD" w14:textId="77777777" w:rsidR="00FC1CD6" w:rsidRPr="00FC1CD6" w:rsidRDefault="00FC1CD6" w:rsidP="00FC1CD6">
            <w:pPr>
              <w:jc w:val="left"/>
            </w:pPr>
            <w:r w:rsidRPr="00FC1CD6">
              <w:t>300</w:t>
            </w:r>
          </w:p>
        </w:tc>
      </w:tr>
    </w:tbl>
    <w:p w14:paraId="0CBC21C1" w14:textId="77777777" w:rsidR="00905D95" w:rsidRDefault="00905D95">
      <w:pPr>
        <w:jc w:val="left"/>
      </w:pPr>
    </w:p>
    <w:p w14:paraId="31EE0C49" w14:textId="5B28F5BB" w:rsidR="00FC1CD6" w:rsidRPr="002F0575" w:rsidRDefault="00FC1CD6">
      <w:pPr>
        <w:jc w:val="left"/>
      </w:pPr>
      <w:r>
        <w:t xml:space="preserve">I intended to do 100ul reactions </w:t>
      </w:r>
      <w:r w:rsidR="00400805">
        <w:t xml:space="preserve">but I didn’t have enough </w:t>
      </w:r>
      <w:proofErr w:type="gramStart"/>
      <w:r w:rsidR="00400805">
        <w:t>gDNA</w:t>
      </w:r>
      <w:proofErr w:type="gramEnd"/>
      <w:r w:rsidR="00400805">
        <w:t xml:space="preserve"> so I did 50ul reactions.</w:t>
      </w:r>
    </w:p>
    <w:p w14:paraId="2FA463FB" w14:textId="77777777" w:rsidR="001F62ED" w:rsidRPr="002F0575" w:rsidRDefault="001F62ED" w:rsidP="007B216F"/>
    <w:p w14:paraId="509C5E96" w14:textId="77777777" w:rsidR="001F62ED" w:rsidRPr="002F0575" w:rsidRDefault="001F62ED" w:rsidP="007B216F"/>
    <w:p w14:paraId="55AB3DF5" w14:textId="7EE529B4" w:rsidR="00560BA2" w:rsidRPr="007B216F" w:rsidRDefault="00560BA2" w:rsidP="00560BA2">
      <w:pPr>
        <w:rPr>
          <w:b/>
        </w:rPr>
      </w:pPr>
      <w:r>
        <w:rPr>
          <w:b/>
          <w:highlight w:val="green"/>
        </w:rPr>
        <w:lastRenderedPageBreak/>
        <w:t>Thursday</w:t>
      </w:r>
      <w:r w:rsidRPr="007A68D0">
        <w:rPr>
          <w:b/>
          <w:highlight w:val="green"/>
        </w:rPr>
        <w:t xml:space="preserve">, </w:t>
      </w:r>
      <w:r>
        <w:rPr>
          <w:b/>
          <w:highlight w:val="green"/>
        </w:rPr>
        <w:t>July 1</w:t>
      </w:r>
      <w:r w:rsidR="00A23B18">
        <w:rPr>
          <w:b/>
          <w:highlight w:val="green"/>
        </w:rPr>
        <w:t>1</w:t>
      </w:r>
      <w:r>
        <w:rPr>
          <w:b/>
          <w:highlight w:val="green"/>
        </w:rPr>
        <w:t>,</w:t>
      </w:r>
      <w:r w:rsidRPr="007A68D0">
        <w:rPr>
          <w:b/>
          <w:highlight w:val="green"/>
        </w:rPr>
        <w:t xml:space="preserve"> 20</w:t>
      </w:r>
      <w:r>
        <w:rPr>
          <w:b/>
          <w:highlight w:val="green"/>
        </w:rPr>
        <w:t>24</w:t>
      </w:r>
    </w:p>
    <w:p w14:paraId="2574B4F9" w14:textId="77777777" w:rsidR="00560BA2" w:rsidRPr="001D3A86" w:rsidRDefault="00560BA2" w:rsidP="00560BA2">
      <w:pPr>
        <w:rPr>
          <w:b/>
          <w:sz w:val="18"/>
          <w:szCs w:val="18"/>
        </w:rPr>
      </w:pPr>
      <w:r w:rsidRPr="007B216F">
        <w:rPr>
          <w:b/>
          <w:sz w:val="18"/>
          <w:szCs w:val="18"/>
        </w:rPr>
        <w:t>To Do:</w:t>
      </w:r>
    </w:p>
    <w:p w14:paraId="094F8D8D" w14:textId="77777777" w:rsidR="00560BA2" w:rsidRPr="009C482A" w:rsidRDefault="00560BA2" w:rsidP="00560BA2">
      <w:pPr>
        <w:pStyle w:val="ListParagraph"/>
        <w:spacing w:before="240"/>
        <w:rPr>
          <w:strike/>
          <w:sz w:val="18"/>
          <w:szCs w:val="18"/>
        </w:rPr>
      </w:pPr>
    </w:p>
    <w:p w14:paraId="394D3FA4" w14:textId="77777777" w:rsidR="00560BA2" w:rsidRPr="00A23B18" w:rsidRDefault="00560BA2" w:rsidP="00560BA2">
      <w:pPr>
        <w:pStyle w:val="ListParagraph"/>
        <w:numPr>
          <w:ilvl w:val="0"/>
          <w:numId w:val="16"/>
        </w:numPr>
        <w:spacing w:before="240"/>
        <w:rPr>
          <w:strike/>
          <w:sz w:val="18"/>
          <w:szCs w:val="18"/>
        </w:rPr>
      </w:pPr>
      <w:r w:rsidRPr="00A23B18">
        <w:rPr>
          <w:strike/>
          <w:sz w:val="18"/>
          <w:szCs w:val="18"/>
        </w:rPr>
        <w:t xml:space="preserve">Real PCR on SA </w:t>
      </w:r>
      <w:r w:rsidRPr="00A23B18">
        <w:rPr>
          <w:i/>
          <w:iCs/>
          <w:strike/>
          <w:sz w:val="18"/>
          <w:szCs w:val="18"/>
        </w:rPr>
        <w:t>rpsU</w:t>
      </w:r>
      <w:r w:rsidRPr="00A23B18">
        <w:rPr>
          <w:strike/>
          <w:sz w:val="18"/>
          <w:szCs w:val="18"/>
        </w:rPr>
        <w:t xml:space="preserve"> primers</w:t>
      </w:r>
    </w:p>
    <w:p w14:paraId="638F410E" w14:textId="77777777" w:rsidR="00560BA2" w:rsidRPr="00A23B18" w:rsidRDefault="00560BA2" w:rsidP="00560BA2">
      <w:pPr>
        <w:pStyle w:val="ListParagraph"/>
        <w:numPr>
          <w:ilvl w:val="0"/>
          <w:numId w:val="16"/>
        </w:numPr>
        <w:spacing w:before="240"/>
        <w:rPr>
          <w:strike/>
          <w:sz w:val="18"/>
          <w:szCs w:val="18"/>
        </w:rPr>
      </w:pPr>
      <w:r w:rsidRPr="00A23B18">
        <w:rPr>
          <w:strike/>
          <w:sz w:val="18"/>
          <w:szCs w:val="18"/>
        </w:rPr>
        <w:t>Streak out KRSA2 and KRSA12</w:t>
      </w:r>
    </w:p>
    <w:p w14:paraId="09BFA50F" w14:textId="77777777" w:rsidR="00560BA2" w:rsidRPr="00A23B18" w:rsidRDefault="00560BA2" w:rsidP="00560BA2">
      <w:pPr>
        <w:pStyle w:val="ListParagraph"/>
        <w:numPr>
          <w:ilvl w:val="0"/>
          <w:numId w:val="16"/>
        </w:numPr>
        <w:spacing w:before="240"/>
        <w:rPr>
          <w:strike/>
          <w:sz w:val="18"/>
          <w:szCs w:val="18"/>
        </w:rPr>
      </w:pPr>
      <w:r w:rsidRPr="00A23B18">
        <w:rPr>
          <w:strike/>
          <w:sz w:val="18"/>
          <w:szCs w:val="18"/>
        </w:rPr>
        <w:t xml:space="preserve">Patch LVS </w:t>
      </w:r>
      <w:r w:rsidRPr="00A23B18">
        <w:rPr>
          <w:i/>
          <w:iCs/>
          <w:strike/>
          <w:sz w:val="18"/>
          <w:szCs w:val="18"/>
        </w:rPr>
        <w:t>rpsU2</w:t>
      </w:r>
      <w:r w:rsidRPr="00A23B18">
        <w:rPr>
          <w:strike/>
          <w:sz w:val="18"/>
          <w:szCs w:val="18"/>
        </w:rPr>
        <w:t>-HA and LVS</w:t>
      </w:r>
    </w:p>
    <w:p w14:paraId="48C1C663" w14:textId="1499B90F" w:rsidR="00560BA2" w:rsidRDefault="00560BA2" w:rsidP="00560BA2">
      <w:pPr>
        <w:pStyle w:val="ListParagraph"/>
        <w:numPr>
          <w:ilvl w:val="0"/>
          <w:numId w:val="16"/>
        </w:numPr>
        <w:spacing w:before="240"/>
        <w:rPr>
          <w:sz w:val="18"/>
          <w:szCs w:val="18"/>
        </w:rPr>
      </w:pPr>
      <w:r>
        <w:rPr>
          <w:sz w:val="18"/>
          <w:szCs w:val="18"/>
        </w:rPr>
        <w:t>Start overnights of KRSA2 and KRSA12</w:t>
      </w:r>
    </w:p>
    <w:p w14:paraId="576D10CE" w14:textId="61C538A7" w:rsidR="00560BA2" w:rsidRDefault="00560BA2" w:rsidP="00560BA2">
      <w:pPr>
        <w:pStyle w:val="ListParagraph"/>
        <w:numPr>
          <w:ilvl w:val="0"/>
          <w:numId w:val="16"/>
        </w:numPr>
        <w:spacing w:before="240"/>
        <w:rPr>
          <w:sz w:val="18"/>
          <w:szCs w:val="18"/>
        </w:rPr>
      </w:pPr>
      <w:r>
        <w:rPr>
          <w:sz w:val="18"/>
          <w:szCs w:val="18"/>
        </w:rPr>
        <w:t xml:space="preserve">Make single-use aliquots of LVS </w:t>
      </w:r>
      <w:r w:rsidRPr="00560BA2">
        <w:rPr>
          <w:i/>
          <w:iCs/>
          <w:sz w:val="18"/>
          <w:szCs w:val="18"/>
        </w:rPr>
        <w:t>rpsU2</w:t>
      </w:r>
      <w:r>
        <w:rPr>
          <w:sz w:val="18"/>
          <w:szCs w:val="18"/>
        </w:rPr>
        <w:t>-HA</w:t>
      </w:r>
    </w:p>
    <w:p w14:paraId="645A6A9C" w14:textId="4DEE3929" w:rsidR="00A23B18" w:rsidRDefault="00A23B18" w:rsidP="00560BA2">
      <w:pPr>
        <w:pStyle w:val="ListParagraph"/>
        <w:numPr>
          <w:ilvl w:val="0"/>
          <w:numId w:val="16"/>
        </w:numPr>
        <w:spacing w:before="240"/>
        <w:rPr>
          <w:sz w:val="18"/>
          <w:szCs w:val="18"/>
        </w:rPr>
      </w:pPr>
      <w:r>
        <w:rPr>
          <w:sz w:val="18"/>
          <w:szCs w:val="18"/>
        </w:rPr>
        <w:t xml:space="preserve">Start overnights of LVS </w:t>
      </w:r>
      <w:proofErr w:type="spellStart"/>
      <w:r>
        <w:rPr>
          <w:sz w:val="18"/>
          <w:szCs w:val="18"/>
        </w:rPr>
        <w:t>wt</w:t>
      </w:r>
      <w:proofErr w:type="spellEnd"/>
      <w:r>
        <w:rPr>
          <w:sz w:val="18"/>
          <w:szCs w:val="18"/>
        </w:rPr>
        <w:t xml:space="preserve"> and LVS </w:t>
      </w:r>
      <w:r w:rsidRPr="00560BA2">
        <w:rPr>
          <w:i/>
          <w:iCs/>
          <w:sz w:val="18"/>
          <w:szCs w:val="18"/>
        </w:rPr>
        <w:t>rpsU2</w:t>
      </w:r>
      <w:r>
        <w:rPr>
          <w:sz w:val="18"/>
          <w:szCs w:val="18"/>
        </w:rPr>
        <w:t>-HA</w:t>
      </w:r>
    </w:p>
    <w:p w14:paraId="19E5887F" w14:textId="77777777" w:rsidR="001F62ED" w:rsidRPr="002F0575" w:rsidRDefault="001F62ED" w:rsidP="007B216F"/>
    <w:p w14:paraId="15B2281C" w14:textId="582B1DF2" w:rsidR="001F62ED" w:rsidRPr="002F0575" w:rsidRDefault="00E67600" w:rsidP="007B216F">
      <w:r>
        <w:t>I did not do these things. I worked from home instead and asked Alex to take things out of the incubator if necessary.</w:t>
      </w:r>
    </w:p>
    <w:p w14:paraId="6EB987F2" w14:textId="77777777" w:rsidR="001F62ED" w:rsidRPr="002F0575" w:rsidRDefault="001F62ED" w:rsidP="007B216F"/>
    <w:p w14:paraId="7B70C567" w14:textId="4F080805" w:rsidR="00A23B18" w:rsidRPr="007B216F" w:rsidRDefault="00A23B18" w:rsidP="00A23B18">
      <w:pPr>
        <w:rPr>
          <w:b/>
        </w:rPr>
      </w:pPr>
      <w:r>
        <w:rPr>
          <w:b/>
          <w:highlight w:val="green"/>
        </w:rPr>
        <w:t>Friday</w:t>
      </w:r>
      <w:r w:rsidRPr="007A68D0">
        <w:rPr>
          <w:b/>
          <w:highlight w:val="green"/>
        </w:rPr>
        <w:t xml:space="preserve">, </w:t>
      </w:r>
      <w:r>
        <w:rPr>
          <w:b/>
          <w:highlight w:val="green"/>
        </w:rPr>
        <w:t>July 12,</w:t>
      </w:r>
      <w:r w:rsidRPr="007A68D0">
        <w:rPr>
          <w:b/>
          <w:highlight w:val="green"/>
        </w:rPr>
        <w:t xml:space="preserve"> 20</w:t>
      </w:r>
      <w:r>
        <w:rPr>
          <w:b/>
          <w:highlight w:val="green"/>
        </w:rPr>
        <w:t>24</w:t>
      </w:r>
    </w:p>
    <w:p w14:paraId="3051FC0D" w14:textId="77777777" w:rsidR="00A23B18" w:rsidRPr="001D3A86" w:rsidRDefault="00A23B18" w:rsidP="00A23B18">
      <w:pPr>
        <w:rPr>
          <w:b/>
          <w:sz w:val="18"/>
          <w:szCs w:val="18"/>
        </w:rPr>
      </w:pPr>
      <w:r w:rsidRPr="007B216F">
        <w:rPr>
          <w:b/>
          <w:sz w:val="18"/>
          <w:szCs w:val="18"/>
        </w:rPr>
        <w:t>To Do:</w:t>
      </w:r>
    </w:p>
    <w:p w14:paraId="543F4D79" w14:textId="77777777" w:rsidR="00A23B18" w:rsidRPr="009C482A" w:rsidRDefault="00A23B18" w:rsidP="00A23B18">
      <w:pPr>
        <w:pStyle w:val="ListParagraph"/>
        <w:spacing w:before="240"/>
        <w:rPr>
          <w:strike/>
          <w:sz w:val="18"/>
          <w:szCs w:val="18"/>
        </w:rPr>
      </w:pPr>
    </w:p>
    <w:p w14:paraId="47CC042A" w14:textId="60F9694B" w:rsidR="00A23B18" w:rsidRPr="00313137" w:rsidRDefault="00A23B18" w:rsidP="00A23B18">
      <w:pPr>
        <w:pStyle w:val="ListParagraph"/>
        <w:numPr>
          <w:ilvl w:val="0"/>
          <w:numId w:val="17"/>
        </w:numPr>
        <w:spacing w:before="240"/>
        <w:rPr>
          <w:sz w:val="18"/>
          <w:szCs w:val="18"/>
        </w:rPr>
      </w:pPr>
      <w:r w:rsidRPr="00313137">
        <w:rPr>
          <w:sz w:val="18"/>
          <w:szCs w:val="18"/>
        </w:rPr>
        <w:t>Start overnights of KRSA2 and KRSA12</w:t>
      </w:r>
    </w:p>
    <w:p w14:paraId="78C89772" w14:textId="60CC1890" w:rsidR="00A23B18" w:rsidRPr="00313137" w:rsidRDefault="00A23B18" w:rsidP="00A23B18">
      <w:pPr>
        <w:pStyle w:val="ListParagraph"/>
        <w:numPr>
          <w:ilvl w:val="0"/>
          <w:numId w:val="17"/>
        </w:numPr>
        <w:spacing w:before="240"/>
        <w:rPr>
          <w:sz w:val="18"/>
          <w:szCs w:val="18"/>
        </w:rPr>
      </w:pPr>
      <w:r w:rsidRPr="00313137">
        <w:rPr>
          <w:sz w:val="18"/>
          <w:szCs w:val="18"/>
        </w:rPr>
        <w:t xml:space="preserve">Make single-use aliquots of LVS </w:t>
      </w:r>
      <w:r w:rsidRPr="00313137">
        <w:rPr>
          <w:i/>
          <w:iCs/>
          <w:sz w:val="18"/>
          <w:szCs w:val="18"/>
        </w:rPr>
        <w:t>rpsU2</w:t>
      </w:r>
      <w:r w:rsidRPr="00313137">
        <w:rPr>
          <w:sz w:val="18"/>
          <w:szCs w:val="18"/>
        </w:rPr>
        <w:t>-HA</w:t>
      </w:r>
      <w:r w:rsidR="00313137">
        <w:rPr>
          <w:sz w:val="18"/>
          <w:szCs w:val="18"/>
        </w:rPr>
        <w:t xml:space="preserve"> and LVS</w:t>
      </w:r>
    </w:p>
    <w:p w14:paraId="5B751E55" w14:textId="45D81DB4" w:rsidR="00B80D8B" w:rsidRDefault="00B80D8B" w:rsidP="00B80D8B">
      <w:pPr>
        <w:pStyle w:val="ListParagraph"/>
        <w:numPr>
          <w:ilvl w:val="0"/>
          <w:numId w:val="17"/>
        </w:numPr>
        <w:spacing w:before="240"/>
        <w:rPr>
          <w:sz w:val="18"/>
          <w:szCs w:val="18"/>
        </w:rPr>
      </w:pPr>
      <w:r>
        <w:rPr>
          <w:sz w:val="18"/>
          <w:szCs w:val="18"/>
        </w:rPr>
        <w:t xml:space="preserve">Digest on SA </w:t>
      </w:r>
      <w:r w:rsidRPr="00A23B18">
        <w:rPr>
          <w:i/>
          <w:iCs/>
          <w:sz w:val="18"/>
          <w:szCs w:val="18"/>
        </w:rPr>
        <w:t>rpsU</w:t>
      </w:r>
      <w:r>
        <w:rPr>
          <w:sz w:val="18"/>
          <w:szCs w:val="18"/>
        </w:rPr>
        <w:t xml:space="preserve"> and pPEPSA5 and gel</w:t>
      </w:r>
    </w:p>
    <w:p w14:paraId="4107A6E8" w14:textId="3ECAB71C" w:rsidR="00B754D7" w:rsidRDefault="00B754D7" w:rsidP="00B80D8B">
      <w:pPr>
        <w:pStyle w:val="ListParagraph"/>
        <w:numPr>
          <w:ilvl w:val="0"/>
          <w:numId w:val="17"/>
        </w:numPr>
        <w:spacing w:before="240"/>
        <w:rPr>
          <w:sz w:val="18"/>
          <w:szCs w:val="18"/>
        </w:rPr>
      </w:pPr>
      <w:r>
        <w:rPr>
          <w:sz w:val="18"/>
          <w:szCs w:val="18"/>
        </w:rPr>
        <w:t>Patch colonies from sucrose plates</w:t>
      </w:r>
    </w:p>
    <w:p w14:paraId="19053729" w14:textId="61C87523" w:rsidR="00A23B18" w:rsidRPr="002F0575" w:rsidRDefault="00A23B18" w:rsidP="0092676F">
      <w:pPr>
        <w:pStyle w:val="ListParagraph"/>
        <w:spacing w:before="240"/>
        <w:rPr>
          <w:sz w:val="18"/>
          <w:szCs w:val="18"/>
        </w:rPr>
      </w:pPr>
    </w:p>
    <w:p w14:paraId="5EA13D95" w14:textId="5DA0CE13" w:rsidR="001F62ED" w:rsidRDefault="00B56446" w:rsidP="007B216F">
      <w:r>
        <w:t xml:space="preserve">I made about 20 single-use aliquots each of LVS and LVS </w:t>
      </w:r>
      <w:r w:rsidRPr="00B56446">
        <w:rPr>
          <w:i/>
          <w:iCs/>
        </w:rPr>
        <w:t>rpsU2</w:t>
      </w:r>
      <w:r>
        <w:t>-HA.</w:t>
      </w:r>
    </w:p>
    <w:p w14:paraId="34C58E7C" w14:textId="42823E83" w:rsidR="00B56446" w:rsidRPr="00B56446" w:rsidRDefault="00B56446" w:rsidP="007B216F">
      <w:r>
        <w:t>I patched 6 colonies each from the sucrose plates of Patch A and Patch B primary integrants. The plates were not heavy with colonies. I took from plates 10</w:t>
      </w:r>
      <w:r>
        <w:rPr>
          <w:vertAlign w:val="superscript"/>
        </w:rPr>
        <w:t>-3</w:t>
      </w:r>
      <w:r>
        <w:t xml:space="preserve"> and 10</w:t>
      </w:r>
      <w:r>
        <w:rPr>
          <w:vertAlign w:val="superscript"/>
        </w:rPr>
        <w:t>-4</w:t>
      </w:r>
      <w:r>
        <w:t>. There was growth on the 10</w:t>
      </w:r>
      <w:r>
        <w:rPr>
          <w:vertAlign w:val="superscript"/>
        </w:rPr>
        <w:t>-7</w:t>
      </w:r>
      <w:r>
        <w:t xml:space="preserve"> plates without sucrose and none on the 10</w:t>
      </w:r>
      <w:r>
        <w:rPr>
          <w:vertAlign w:val="superscript"/>
        </w:rPr>
        <w:t>-7</w:t>
      </w:r>
      <w:r>
        <w:t xml:space="preserve"> plates with sucrose, but again, there was no growth by 10</w:t>
      </w:r>
      <w:r>
        <w:rPr>
          <w:vertAlign w:val="superscript"/>
        </w:rPr>
        <w:t>-5</w:t>
      </w:r>
      <w:r>
        <w:t xml:space="preserve"> for either patch. It was a little tricky to get at isolated colonies that weren’t surrounded by smaller, breakthrough colonies.</w:t>
      </w:r>
    </w:p>
    <w:p w14:paraId="6AC461E8" w14:textId="77777777" w:rsidR="001F62ED" w:rsidRPr="002F0575" w:rsidRDefault="001F62ED" w:rsidP="007B216F"/>
    <w:p w14:paraId="0A8221D7" w14:textId="77777777" w:rsidR="0092676F" w:rsidRDefault="0092676F" w:rsidP="0092676F">
      <w:pPr>
        <w:pStyle w:val="Heading2"/>
      </w:pPr>
      <w:bookmarkStart w:id="5" w:name="_Toc170127319"/>
      <w:bookmarkStart w:id="6" w:name="_Toc174443366"/>
      <w:r>
        <w:t>DNA digest</w:t>
      </w:r>
      <w:bookmarkEnd w:id="5"/>
      <w:bookmarkEnd w:id="6"/>
    </w:p>
    <w:p w14:paraId="3D58FA57" w14:textId="77777777" w:rsidR="0092676F" w:rsidRDefault="0092676F" w:rsidP="0092676F">
      <w:pPr>
        <w:jc w:val="right"/>
      </w:pPr>
      <w:r>
        <w:t>Protocol by John Church</w:t>
      </w:r>
    </w:p>
    <w:p w14:paraId="1988AF27" w14:textId="77777777" w:rsidR="0092676F" w:rsidRDefault="0092676F" w:rsidP="0092676F">
      <w:pPr>
        <w:jc w:val="right"/>
      </w:pPr>
    </w:p>
    <w:p w14:paraId="2BB432F3" w14:textId="77777777" w:rsidR="0092676F" w:rsidRDefault="0092676F" w:rsidP="0092676F">
      <w:pPr>
        <w:pStyle w:val="ListParagraph"/>
        <w:numPr>
          <w:ilvl w:val="0"/>
          <w:numId w:val="18"/>
        </w:numPr>
        <w:jc w:val="left"/>
      </w:pPr>
      <w:r>
        <w:t>Make a reaction table with desired digests:</w:t>
      </w:r>
    </w:p>
    <w:tbl>
      <w:tblPr>
        <w:tblStyle w:val="TableGrid"/>
        <w:tblW w:w="9198" w:type="dxa"/>
        <w:tblLook w:val="04A0" w:firstRow="1" w:lastRow="0" w:firstColumn="1" w:lastColumn="0" w:noHBand="0" w:noVBand="1"/>
      </w:tblPr>
      <w:tblGrid>
        <w:gridCol w:w="1017"/>
        <w:gridCol w:w="1478"/>
        <w:gridCol w:w="2383"/>
        <w:gridCol w:w="2430"/>
        <w:gridCol w:w="1890"/>
      </w:tblGrid>
      <w:tr w:rsidR="0092676F" w14:paraId="6A46EA1B" w14:textId="77777777" w:rsidTr="00BE460D">
        <w:tc>
          <w:tcPr>
            <w:tcW w:w="1017" w:type="dxa"/>
          </w:tcPr>
          <w:p w14:paraId="3B136E91" w14:textId="77777777" w:rsidR="0092676F" w:rsidRDefault="0092676F" w:rsidP="00BE460D">
            <w:pPr>
              <w:jc w:val="center"/>
            </w:pPr>
            <w:r>
              <w:t>Tube</w:t>
            </w:r>
          </w:p>
        </w:tc>
        <w:tc>
          <w:tcPr>
            <w:tcW w:w="1478" w:type="dxa"/>
          </w:tcPr>
          <w:p w14:paraId="738585CB" w14:textId="77777777" w:rsidR="0092676F" w:rsidRDefault="0092676F" w:rsidP="00BE460D">
            <w:pPr>
              <w:jc w:val="center"/>
            </w:pPr>
            <w:r>
              <w:t>DNA</w:t>
            </w:r>
          </w:p>
        </w:tc>
        <w:tc>
          <w:tcPr>
            <w:tcW w:w="2383" w:type="dxa"/>
          </w:tcPr>
          <w:p w14:paraId="646AA3C5" w14:textId="77777777" w:rsidR="0092676F" w:rsidRDefault="0092676F" w:rsidP="00BE460D">
            <w:pPr>
              <w:jc w:val="center"/>
            </w:pPr>
            <w:r>
              <w:t>Enzyme(s)</w:t>
            </w:r>
          </w:p>
        </w:tc>
        <w:tc>
          <w:tcPr>
            <w:tcW w:w="2430" w:type="dxa"/>
          </w:tcPr>
          <w:p w14:paraId="6A19B37A" w14:textId="77777777" w:rsidR="0092676F" w:rsidRDefault="0092676F" w:rsidP="00BE460D">
            <w:pPr>
              <w:jc w:val="center"/>
            </w:pPr>
            <w:r>
              <w:t>DNA Volume (</w:t>
            </w:r>
            <w:proofErr w:type="spellStart"/>
            <w:r>
              <w:t>uL</w:t>
            </w:r>
            <w:proofErr w:type="spellEnd"/>
            <w:r>
              <w:t>)</w:t>
            </w:r>
          </w:p>
        </w:tc>
        <w:tc>
          <w:tcPr>
            <w:tcW w:w="1890" w:type="dxa"/>
          </w:tcPr>
          <w:p w14:paraId="77073346" w14:textId="77777777" w:rsidR="0092676F" w:rsidRDefault="0092676F" w:rsidP="00BE460D">
            <w:pPr>
              <w:jc w:val="center"/>
            </w:pPr>
            <w:r>
              <w:t>H</w:t>
            </w:r>
            <w:r w:rsidRPr="00682FE8">
              <w:rPr>
                <w:vertAlign w:val="subscript"/>
              </w:rPr>
              <w:t>2</w:t>
            </w:r>
            <w:r>
              <w:t>O Volume (</w:t>
            </w:r>
            <w:proofErr w:type="spellStart"/>
            <w:r>
              <w:t>uL</w:t>
            </w:r>
            <w:proofErr w:type="spellEnd"/>
            <w:r>
              <w:t>)</w:t>
            </w:r>
          </w:p>
        </w:tc>
      </w:tr>
      <w:tr w:rsidR="0092676F" w14:paraId="5664A84B" w14:textId="77777777" w:rsidTr="00BE460D">
        <w:tc>
          <w:tcPr>
            <w:tcW w:w="1017" w:type="dxa"/>
          </w:tcPr>
          <w:p w14:paraId="3D8FFA61" w14:textId="77777777" w:rsidR="0092676F" w:rsidRDefault="0092676F" w:rsidP="00BE460D">
            <w:pPr>
              <w:jc w:val="center"/>
            </w:pPr>
            <w:r>
              <w:t>1</w:t>
            </w:r>
          </w:p>
        </w:tc>
        <w:tc>
          <w:tcPr>
            <w:tcW w:w="1478" w:type="dxa"/>
          </w:tcPr>
          <w:p w14:paraId="57853CA5" w14:textId="0C895305" w:rsidR="0092676F" w:rsidRPr="0092676F" w:rsidRDefault="0092676F" w:rsidP="00BE460D">
            <w:pPr>
              <w:jc w:val="center"/>
              <w:rPr>
                <w:lang w:val="es-419"/>
              </w:rPr>
            </w:pPr>
            <w:r w:rsidRPr="00530046">
              <w:rPr>
                <w:lang w:val="es-419"/>
              </w:rPr>
              <w:t>Purified PCR</w:t>
            </w:r>
            <w:r w:rsidRPr="0092676F">
              <w:rPr>
                <w:i/>
                <w:iCs/>
                <w:lang w:val="es-419"/>
              </w:rPr>
              <w:t xml:space="preserve"> rpsU</w:t>
            </w:r>
            <w:r>
              <w:rPr>
                <w:i/>
                <w:iCs/>
                <w:lang w:val="es-419"/>
              </w:rPr>
              <w:t xml:space="preserve"> </w:t>
            </w:r>
            <w:r>
              <w:rPr>
                <w:lang w:val="es-419"/>
              </w:rPr>
              <w:t>insert</w:t>
            </w:r>
          </w:p>
        </w:tc>
        <w:tc>
          <w:tcPr>
            <w:tcW w:w="2383" w:type="dxa"/>
          </w:tcPr>
          <w:p w14:paraId="2D7464E1" w14:textId="29B02177" w:rsidR="0092676F" w:rsidRDefault="0092676F" w:rsidP="0092676F">
            <w:pPr>
              <w:jc w:val="center"/>
            </w:pPr>
            <w:proofErr w:type="spellStart"/>
            <w:r>
              <w:t>KpnI</w:t>
            </w:r>
            <w:proofErr w:type="spellEnd"/>
            <w:r>
              <w:t xml:space="preserve">, </w:t>
            </w:r>
            <w:proofErr w:type="spellStart"/>
            <w:r>
              <w:t>BamHI</w:t>
            </w:r>
            <w:proofErr w:type="spellEnd"/>
          </w:p>
        </w:tc>
        <w:tc>
          <w:tcPr>
            <w:tcW w:w="2430" w:type="dxa"/>
          </w:tcPr>
          <w:p w14:paraId="654EC488" w14:textId="77777777" w:rsidR="0092676F" w:rsidRDefault="0092676F" w:rsidP="00BE460D">
            <w:pPr>
              <w:jc w:val="center"/>
            </w:pPr>
            <w:r>
              <w:t>15</w:t>
            </w:r>
          </w:p>
        </w:tc>
        <w:tc>
          <w:tcPr>
            <w:tcW w:w="1890" w:type="dxa"/>
          </w:tcPr>
          <w:p w14:paraId="19D68979" w14:textId="77777777" w:rsidR="0092676F" w:rsidRDefault="0092676F" w:rsidP="00BE460D">
            <w:pPr>
              <w:jc w:val="center"/>
            </w:pPr>
            <w:r>
              <w:t>-</w:t>
            </w:r>
          </w:p>
        </w:tc>
      </w:tr>
      <w:tr w:rsidR="0092676F" w14:paraId="2D5057F3" w14:textId="77777777" w:rsidTr="00BE460D">
        <w:tc>
          <w:tcPr>
            <w:tcW w:w="1017" w:type="dxa"/>
          </w:tcPr>
          <w:p w14:paraId="7E23193B" w14:textId="35058515" w:rsidR="0092676F" w:rsidRDefault="0092676F" w:rsidP="00BE460D">
            <w:pPr>
              <w:jc w:val="center"/>
            </w:pPr>
            <w:r>
              <w:t>2</w:t>
            </w:r>
          </w:p>
        </w:tc>
        <w:tc>
          <w:tcPr>
            <w:tcW w:w="1478" w:type="dxa"/>
          </w:tcPr>
          <w:p w14:paraId="238BF10F" w14:textId="7C579232" w:rsidR="0092676F" w:rsidRDefault="0092676F" w:rsidP="00BE460D">
            <w:pPr>
              <w:jc w:val="center"/>
            </w:pPr>
            <w:r>
              <w:t>Backbone pEPSA5</w:t>
            </w:r>
          </w:p>
        </w:tc>
        <w:tc>
          <w:tcPr>
            <w:tcW w:w="2383" w:type="dxa"/>
          </w:tcPr>
          <w:p w14:paraId="4AAB9368" w14:textId="77777777" w:rsidR="0092676F" w:rsidRDefault="0092676F" w:rsidP="0092676F">
            <w:pPr>
              <w:jc w:val="center"/>
            </w:pPr>
            <w:proofErr w:type="spellStart"/>
            <w:r>
              <w:t>BamHI</w:t>
            </w:r>
            <w:proofErr w:type="spellEnd"/>
            <w:r>
              <w:t xml:space="preserve">, </w:t>
            </w:r>
            <w:proofErr w:type="spellStart"/>
            <w:r>
              <w:t>KpnI</w:t>
            </w:r>
            <w:proofErr w:type="spellEnd"/>
          </w:p>
        </w:tc>
        <w:tc>
          <w:tcPr>
            <w:tcW w:w="2430" w:type="dxa"/>
          </w:tcPr>
          <w:p w14:paraId="3342D725" w14:textId="77777777" w:rsidR="0092676F" w:rsidRDefault="0092676F" w:rsidP="00BE460D">
            <w:pPr>
              <w:jc w:val="center"/>
            </w:pPr>
            <w:r>
              <w:t>5</w:t>
            </w:r>
          </w:p>
        </w:tc>
        <w:tc>
          <w:tcPr>
            <w:tcW w:w="1890" w:type="dxa"/>
          </w:tcPr>
          <w:p w14:paraId="26448288" w14:textId="77777777" w:rsidR="0092676F" w:rsidRDefault="0092676F" w:rsidP="00BE460D">
            <w:pPr>
              <w:jc w:val="center"/>
            </w:pPr>
            <w:r>
              <w:t>10</w:t>
            </w:r>
          </w:p>
        </w:tc>
      </w:tr>
    </w:tbl>
    <w:p w14:paraId="7E4AD61F" w14:textId="77777777" w:rsidR="0092676F" w:rsidRDefault="0092676F" w:rsidP="0092676F">
      <w:pPr>
        <w:jc w:val="left"/>
      </w:pPr>
    </w:p>
    <w:p w14:paraId="18056318" w14:textId="77777777" w:rsidR="0092676F" w:rsidRDefault="0092676F" w:rsidP="0092676F">
      <w:pPr>
        <w:pStyle w:val="ListParagraph"/>
        <w:numPr>
          <w:ilvl w:val="0"/>
          <w:numId w:val="18"/>
        </w:numPr>
        <w:jc w:val="left"/>
      </w:pPr>
      <w:r>
        <w:t>Set up master mix table:</w:t>
      </w:r>
    </w:p>
    <w:p w14:paraId="21B73EB3" w14:textId="77777777" w:rsidR="0092676F" w:rsidRDefault="0092676F" w:rsidP="0092676F">
      <w:pPr>
        <w:pStyle w:val="ListParagraph"/>
        <w:jc w:val="left"/>
      </w:pPr>
    </w:p>
    <w:p w14:paraId="5C5BA00C" w14:textId="77777777" w:rsidR="0092676F" w:rsidRPr="00C46A81" w:rsidRDefault="0092676F" w:rsidP="0092676F">
      <w:pPr>
        <w:spacing w:after="0"/>
        <w:jc w:val="left"/>
        <w:rPr>
          <w:b/>
          <w:bCs/>
        </w:rPr>
      </w:pPr>
      <w:r>
        <w:tab/>
      </w:r>
      <w:proofErr w:type="spellStart"/>
      <w:r w:rsidRPr="00C46A81">
        <w:rPr>
          <w:b/>
          <w:bCs/>
        </w:rPr>
        <w:t>BamHI</w:t>
      </w:r>
      <w:proofErr w:type="spellEnd"/>
      <w:r w:rsidRPr="00C46A81">
        <w:rPr>
          <w:b/>
          <w:bCs/>
        </w:rPr>
        <w:t>/</w:t>
      </w:r>
      <w:proofErr w:type="spellStart"/>
      <w:r w:rsidRPr="00C46A81">
        <w:rPr>
          <w:b/>
          <w:bCs/>
        </w:rPr>
        <w:t>KpnI</w:t>
      </w:r>
      <w:proofErr w:type="spellEnd"/>
      <w:r w:rsidRPr="00C46A81">
        <w:rPr>
          <w:b/>
          <w:bCs/>
        </w:rPr>
        <w:t>:</w:t>
      </w:r>
    </w:p>
    <w:p w14:paraId="4217D45C" w14:textId="77777777" w:rsidR="0092676F" w:rsidRDefault="0092676F" w:rsidP="0092676F">
      <w:pPr>
        <w:spacing w:after="0"/>
        <w:jc w:val="left"/>
      </w:pPr>
    </w:p>
    <w:tbl>
      <w:tblPr>
        <w:tblStyle w:val="TableGrid"/>
        <w:tblW w:w="0" w:type="auto"/>
        <w:tblLook w:val="04A0" w:firstRow="1" w:lastRow="0" w:firstColumn="1" w:lastColumn="0" w:noHBand="0" w:noVBand="1"/>
      </w:tblPr>
      <w:tblGrid>
        <w:gridCol w:w="2358"/>
        <w:gridCol w:w="3690"/>
        <w:gridCol w:w="3528"/>
      </w:tblGrid>
      <w:tr w:rsidR="0092676F" w:rsidRPr="00682FE8" w14:paraId="331AA413" w14:textId="77777777" w:rsidTr="00BE460D">
        <w:tc>
          <w:tcPr>
            <w:tcW w:w="2358" w:type="dxa"/>
          </w:tcPr>
          <w:p w14:paraId="273AABC2" w14:textId="77777777" w:rsidR="0092676F" w:rsidRPr="00682FE8" w:rsidRDefault="0092676F" w:rsidP="00BE460D">
            <w:pPr>
              <w:jc w:val="center"/>
              <w:rPr>
                <w:b/>
              </w:rPr>
            </w:pPr>
            <w:r w:rsidRPr="00682FE8">
              <w:rPr>
                <w:b/>
              </w:rPr>
              <w:t>Components</w:t>
            </w:r>
          </w:p>
        </w:tc>
        <w:tc>
          <w:tcPr>
            <w:tcW w:w="3690" w:type="dxa"/>
          </w:tcPr>
          <w:p w14:paraId="10DBFF41" w14:textId="77777777" w:rsidR="0092676F" w:rsidRPr="00682FE8" w:rsidRDefault="0092676F" w:rsidP="00BE460D">
            <w:pPr>
              <w:jc w:val="center"/>
              <w:rPr>
                <w:b/>
              </w:rPr>
            </w:pPr>
            <w:r w:rsidRPr="00682FE8">
              <w:rPr>
                <w:b/>
              </w:rPr>
              <w:t>Volumes in 1 reaction (</w:t>
            </w:r>
            <w:proofErr w:type="spellStart"/>
            <w:r w:rsidRPr="00682FE8">
              <w:rPr>
                <w:b/>
              </w:rPr>
              <w:t>uL</w:t>
            </w:r>
            <w:proofErr w:type="spellEnd"/>
            <w:r w:rsidRPr="00682FE8">
              <w:rPr>
                <w:b/>
              </w:rPr>
              <w:t>)</w:t>
            </w:r>
          </w:p>
        </w:tc>
        <w:tc>
          <w:tcPr>
            <w:tcW w:w="3528" w:type="dxa"/>
          </w:tcPr>
          <w:p w14:paraId="62DC28EB" w14:textId="457646DC" w:rsidR="0092676F" w:rsidRPr="00682FE8" w:rsidRDefault="0092676F" w:rsidP="00BE460D">
            <w:pPr>
              <w:jc w:val="center"/>
              <w:rPr>
                <w:b/>
              </w:rPr>
            </w:pPr>
            <w:r w:rsidRPr="00682FE8">
              <w:rPr>
                <w:b/>
              </w:rPr>
              <w:t xml:space="preserve">Volumes in Master Mix </w:t>
            </w:r>
            <w:r w:rsidR="00881AE3">
              <w:rPr>
                <w:b/>
              </w:rPr>
              <w:t>3</w:t>
            </w:r>
            <w:r w:rsidRPr="00682FE8">
              <w:rPr>
                <w:b/>
              </w:rPr>
              <w:t>x (</w:t>
            </w:r>
            <w:proofErr w:type="spellStart"/>
            <w:r w:rsidRPr="00682FE8">
              <w:rPr>
                <w:b/>
              </w:rPr>
              <w:t>uL</w:t>
            </w:r>
            <w:proofErr w:type="spellEnd"/>
            <w:r w:rsidRPr="00682FE8">
              <w:rPr>
                <w:b/>
              </w:rPr>
              <w:t>)</w:t>
            </w:r>
          </w:p>
        </w:tc>
      </w:tr>
      <w:tr w:rsidR="0092676F" w14:paraId="1F8A1A5E" w14:textId="77777777" w:rsidTr="00BE460D">
        <w:tc>
          <w:tcPr>
            <w:tcW w:w="2358" w:type="dxa"/>
          </w:tcPr>
          <w:p w14:paraId="20154B8A" w14:textId="77777777" w:rsidR="0092676F" w:rsidRDefault="0092676F" w:rsidP="00BE460D">
            <w:pPr>
              <w:jc w:val="center"/>
            </w:pPr>
            <w:r>
              <w:t>H</w:t>
            </w:r>
            <w:r w:rsidRPr="00682FE8">
              <w:rPr>
                <w:vertAlign w:val="subscript"/>
              </w:rPr>
              <w:t>2</w:t>
            </w:r>
            <w:r>
              <w:t>O</w:t>
            </w:r>
          </w:p>
        </w:tc>
        <w:tc>
          <w:tcPr>
            <w:tcW w:w="3690" w:type="dxa"/>
          </w:tcPr>
          <w:p w14:paraId="6BFFB06B" w14:textId="77777777" w:rsidR="0092676F" w:rsidRDefault="0092676F" w:rsidP="00BE460D">
            <w:pPr>
              <w:jc w:val="center"/>
            </w:pPr>
            <w:r>
              <w:t>10.8</w:t>
            </w:r>
          </w:p>
        </w:tc>
        <w:tc>
          <w:tcPr>
            <w:tcW w:w="3528" w:type="dxa"/>
          </w:tcPr>
          <w:p w14:paraId="4B1FD70E" w14:textId="54BE63FD" w:rsidR="0092676F" w:rsidRDefault="00881AE3" w:rsidP="00BE460D">
            <w:pPr>
              <w:jc w:val="center"/>
            </w:pPr>
            <w:r>
              <w:t>32.4</w:t>
            </w:r>
          </w:p>
        </w:tc>
      </w:tr>
      <w:tr w:rsidR="0092676F" w14:paraId="240FAF71" w14:textId="77777777" w:rsidTr="00BE460D">
        <w:tc>
          <w:tcPr>
            <w:tcW w:w="2358" w:type="dxa"/>
          </w:tcPr>
          <w:p w14:paraId="1022394E" w14:textId="77777777" w:rsidR="0092676F" w:rsidRDefault="0092676F" w:rsidP="00BE460D">
            <w:pPr>
              <w:jc w:val="center"/>
            </w:pPr>
            <w:r>
              <w:t>10x Buffer*</w:t>
            </w:r>
          </w:p>
        </w:tc>
        <w:tc>
          <w:tcPr>
            <w:tcW w:w="3690" w:type="dxa"/>
          </w:tcPr>
          <w:p w14:paraId="0BFD1ECF" w14:textId="77777777" w:rsidR="0092676F" w:rsidRDefault="0092676F" w:rsidP="00BE460D">
            <w:pPr>
              <w:jc w:val="center"/>
            </w:pPr>
            <w:r>
              <w:t>3.0</w:t>
            </w:r>
          </w:p>
        </w:tc>
        <w:tc>
          <w:tcPr>
            <w:tcW w:w="3528" w:type="dxa"/>
          </w:tcPr>
          <w:p w14:paraId="0893AAE4" w14:textId="7E86223C" w:rsidR="0092676F" w:rsidRDefault="00881AE3" w:rsidP="00BE460D">
            <w:pPr>
              <w:jc w:val="center"/>
            </w:pPr>
            <w:r>
              <w:t>9</w:t>
            </w:r>
            <w:r w:rsidR="0092676F">
              <w:t>.0</w:t>
            </w:r>
          </w:p>
        </w:tc>
      </w:tr>
      <w:tr w:rsidR="0092676F" w14:paraId="163F80EB" w14:textId="77777777" w:rsidTr="00BE460D">
        <w:tc>
          <w:tcPr>
            <w:tcW w:w="2358" w:type="dxa"/>
          </w:tcPr>
          <w:p w14:paraId="08CA47E3" w14:textId="77777777" w:rsidR="0092676F" w:rsidRDefault="0092676F" w:rsidP="00BE460D">
            <w:pPr>
              <w:jc w:val="center"/>
            </w:pPr>
            <w:r>
              <w:t>DNA</w:t>
            </w:r>
          </w:p>
        </w:tc>
        <w:tc>
          <w:tcPr>
            <w:tcW w:w="3690" w:type="dxa"/>
          </w:tcPr>
          <w:p w14:paraId="53348E07" w14:textId="77777777" w:rsidR="0092676F" w:rsidRDefault="0092676F" w:rsidP="00BE460D">
            <w:pPr>
              <w:jc w:val="center"/>
            </w:pPr>
            <w:r>
              <w:t>(15.0)</w:t>
            </w:r>
          </w:p>
        </w:tc>
        <w:tc>
          <w:tcPr>
            <w:tcW w:w="3528" w:type="dxa"/>
          </w:tcPr>
          <w:p w14:paraId="22399616" w14:textId="77777777" w:rsidR="0092676F" w:rsidRDefault="0092676F" w:rsidP="00BE460D">
            <w:pPr>
              <w:jc w:val="center"/>
            </w:pPr>
            <w:r>
              <w:t>-</w:t>
            </w:r>
          </w:p>
        </w:tc>
      </w:tr>
      <w:tr w:rsidR="0092676F" w14:paraId="318BB8CB" w14:textId="77777777" w:rsidTr="00BE460D">
        <w:tc>
          <w:tcPr>
            <w:tcW w:w="2358" w:type="dxa"/>
          </w:tcPr>
          <w:p w14:paraId="1D417052" w14:textId="77777777" w:rsidR="0092676F" w:rsidRDefault="0092676F" w:rsidP="00BE460D">
            <w:pPr>
              <w:jc w:val="center"/>
            </w:pPr>
            <w:proofErr w:type="spellStart"/>
            <w:r>
              <w:t>BamHI</w:t>
            </w:r>
            <w:proofErr w:type="spellEnd"/>
          </w:p>
        </w:tc>
        <w:tc>
          <w:tcPr>
            <w:tcW w:w="3690" w:type="dxa"/>
          </w:tcPr>
          <w:p w14:paraId="727EAF0F" w14:textId="77777777" w:rsidR="0092676F" w:rsidRDefault="0092676F" w:rsidP="00BE460D">
            <w:pPr>
              <w:jc w:val="center"/>
            </w:pPr>
            <w:r>
              <w:t>0.6</w:t>
            </w:r>
          </w:p>
        </w:tc>
        <w:tc>
          <w:tcPr>
            <w:tcW w:w="3528" w:type="dxa"/>
          </w:tcPr>
          <w:p w14:paraId="010ED846" w14:textId="6EEFCEC9" w:rsidR="0092676F" w:rsidRDefault="0092676F" w:rsidP="00BE460D">
            <w:pPr>
              <w:jc w:val="center"/>
            </w:pPr>
            <w:r>
              <w:t>1.</w:t>
            </w:r>
            <w:r w:rsidR="00881AE3">
              <w:t>8</w:t>
            </w:r>
          </w:p>
        </w:tc>
      </w:tr>
      <w:tr w:rsidR="0092676F" w14:paraId="31BAD47C" w14:textId="77777777" w:rsidTr="00BE460D">
        <w:tc>
          <w:tcPr>
            <w:tcW w:w="2358" w:type="dxa"/>
          </w:tcPr>
          <w:p w14:paraId="583D0289" w14:textId="77777777" w:rsidR="0092676F" w:rsidRDefault="0092676F" w:rsidP="00BE460D">
            <w:pPr>
              <w:jc w:val="center"/>
            </w:pPr>
            <w:proofErr w:type="spellStart"/>
            <w:r>
              <w:t>KpnI</w:t>
            </w:r>
            <w:proofErr w:type="spellEnd"/>
          </w:p>
        </w:tc>
        <w:tc>
          <w:tcPr>
            <w:tcW w:w="3690" w:type="dxa"/>
          </w:tcPr>
          <w:p w14:paraId="37972F5A" w14:textId="77777777" w:rsidR="0092676F" w:rsidRDefault="0092676F" w:rsidP="00BE460D">
            <w:pPr>
              <w:jc w:val="center"/>
            </w:pPr>
            <w:r>
              <w:t>0.6</w:t>
            </w:r>
          </w:p>
        </w:tc>
        <w:tc>
          <w:tcPr>
            <w:tcW w:w="3528" w:type="dxa"/>
          </w:tcPr>
          <w:p w14:paraId="3E006F4E" w14:textId="36AFE95A" w:rsidR="0092676F" w:rsidRDefault="0092676F" w:rsidP="00BE460D">
            <w:pPr>
              <w:jc w:val="center"/>
            </w:pPr>
            <w:r>
              <w:t>1.</w:t>
            </w:r>
            <w:r w:rsidR="00881AE3">
              <w:t>8</w:t>
            </w:r>
          </w:p>
        </w:tc>
      </w:tr>
      <w:tr w:rsidR="0092676F" w14:paraId="5C1E64A2" w14:textId="77777777" w:rsidTr="00BE460D">
        <w:tc>
          <w:tcPr>
            <w:tcW w:w="2358" w:type="dxa"/>
          </w:tcPr>
          <w:p w14:paraId="67766805" w14:textId="77777777" w:rsidR="0092676F" w:rsidRDefault="0092676F" w:rsidP="00BE460D">
            <w:pPr>
              <w:jc w:val="center"/>
            </w:pPr>
            <w:r>
              <w:t>Total</w:t>
            </w:r>
          </w:p>
        </w:tc>
        <w:tc>
          <w:tcPr>
            <w:tcW w:w="3690" w:type="dxa"/>
          </w:tcPr>
          <w:p w14:paraId="448172E4" w14:textId="77777777" w:rsidR="0092676F" w:rsidRDefault="0092676F" w:rsidP="00BE460D">
            <w:pPr>
              <w:jc w:val="center"/>
            </w:pPr>
            <w:r>
              <w:t>30.0 (15.0 actual b/c of DNA)</w:t>
            </w:r>
          </w:p>
        </w:tc>
        <w:tc>
          <w:tcPr>
            <w:tcW w:w="3528" w:type="dxa"/>
          </w:tcPr>
          <w:p w14:paraId="35215DF6" w14:textId="77777777" w:rsidR="0092676F" w:rsidRDefault="0092676F" w:rsidP="00BE460D">
            <w:pPr>
              <w:jc w:val="center"/>
            </w:pPr>
          </w:p>
        </w:tc>
      </w:tr>
    </w:tbl>
    <w:p w14:paraId="15077285" w14:textId="77777777" w:rsidR="0092676F" w:rsidRDefault="0092676F" w:rsidP="0092676F">
      <w:pPr>
        <w:spacing w:after="0"/>
        <w:jc w:val="left"/>
      </w:pPr>
    </w:p>
    <w:p w14:paraId="59C11FB9" w14:textId="77777777" w:rsidR="0092676F" w:rsidRDefault="0092676F" w:rsidP="0092676F">
      <w:pPr>
        <w:spacing w:after="0"/>
        <w:jc w:val="left"/>
      </w:pPr>
    </w:p>
    <w:p w14:paraId="60EADA04" w14:textId="77777777" w:rsidR="0092676F" w:rsidRDefault="0092676F" w:rsidP="0092676F">
      <w:pPr>
        <w:spacing w:after="0"/>
        <w:jc w:val="left"/>
      </w:pPr>
      <w:r>
        <w:t>*</w:t>
      </w:r>
      <w:proofErr w:type="spellStart"/>
      <w:r>
        <w:t>Cutsmart</w:t>
      </w:r>
      <w:proofErr w:type="spellEnd"/>
      <w:r>
        <w:t xml:space="preserve"> Buffer is used for all the “HF” enzymes. Check the NEB website for buffer compatibility with non-HF restriction enzymes.</w:t>
      </w:r>
    </w:p>
    <w:p w14:paraId="2CBAB52E" w14:textId="77777777" w:rsidR="0092676F" w:rsidRDefault="0092676F" w:rsidP="0092676F">
      <w:pPr>
        <w:jc w:val="left"/>
      </w:pPr>
      <w:r>
        <w:t xml:space="preserve"> </w:t>
      </w:r>
    </w:p>
    <w:p w14:paraId="11C56481" w14:textId="77777777" w:rsidR="0092676F" w:rsidRDefault="0092676F" w:rsidP="0092676F">
      <w:pPr>
        <w:pStyle w:val="ListParagraph"/>
        <w:numPr>
          <w:ilvl w:val="0"/>
          <w:numId w:val="18"/>
        </w:numPr>
      </w:pPr>
      <w:r>
        <w:t>Add indicated amounts of H</w:t>
      </w:r>
      <w:r w:rsidRPr="00682FE8">
        <w:rPr>
          <w:vertAlign w:val="subscript"/>
        </w:rPr>
        <w:t>2</w:t>
      </w:r>
      <w:r>
        <w:t>O and 10x buffer to master mix tube (MM).</w:t>
      </w:r>
    </w:p>
    <w:p w14:paraId="5CAD6494" w14:textId="77777777" w:rsidR="0092676F" w:rsidRDefault="0092676F" w:rsidP="0092676F">
      <w:pPr>
        <w:pStyle w:val="ListParagraph"/>
        <w:numPr>
          <w:ilvl w:val="0"/>
          <w:numId w:val="18"/>
        </w:numPr>
      </w:pPr>
      <w:r>
        <w:t xml:space="preserve">Add indicated amount of DNA or </w:t>
      </w:r>
      <w:proofErr w:type="spellStart"/>
      <w:r>
        <w:t>DNA+water</w:t>
      </w:r>
      <w:proofErr w:type="spellEnd"/>
      <w:r>
        <w:t xml:space="preserve"> (for backbone tubes) to individual tubes for digest (1.5 mL microfuge tubes for digests in incubator, PCR strip tubes for reactions incubated in the thermocycler).</w:t>
      </w:r>
    </w:p>
    <w:p w14:paraId="02F8790E" w14:textId="77777777" w:rsidR="0092676F" w:rsidRDefault="0092676F" w:rsidP="0092676F">
      <w:pPr>
        <w:pStyle w:val="ListParagraph"/>
        <w:numPr>
          <w:ilvl w:val="0"/>
          <w:numId w:val="18"/>
        </w:numPr>
      </w:pPr>
      <w:r>
        <w:t>Add indicated amount of each enzyme (___</w:t>
      </w:r>
      <w:proofErr w:type="spellStart"/>
      <w:r>
        <w:t>uL</w:t>
      </w:r>
      <w:proofErr w:type="spellEnd"/>
      <w:r>
        <w:t>) to the master mix tube (MM).</w:t>
      </w:r>
    </w:p>
    <w:p w14:paraId="1148C829" w14:textId="77777777" w:rsidR="0092676F" w:rsidRDefault="0092676F" w:rsidP="0092676F">
      <w:pPr>
        <w:pStyle w:val="ListParagraph"/>
        <w:numPr>
          <w:ilvl w:val="0"/>
          <w:numId w:val="18"/>
        </w:numPr>
      </w:pPr>
      <w:r>
        <w:t>Mix the master mix by pipetting up and down.</w:t>
      </w:r>
    </w:p>
    <w:p w14:paraId="3033779B" w14:textId="77777777" w:rsidR="0092676F" w:rsidRDefault="0092676F" w:rsidP="0092676F">
      <w:pPr>
        <w:pStyle w:val="ListParagraph"/>
        <w:numPr>
          <w:ilvl w:val="0"/>
          <w:numId w:val="18"/>
        </w:numPr>
      </w:pPr>
      <w:r>
        <w:t>Add master mix to individual tubes. Volume to add to each tube is the volume in 1 reaction minus the DNA volume (____</w:t>
      </w:r>
      <w:proofErr w:type="spellStart"/>
      <w:r>
        <w:t>ul</w:t>
      </w:r>
      <w:proofErr w:type="spellEnd"/>
      <w:r>
        <w:t>).</w:t>
      </w:r>
    </w:p>
    <w:p w14:paraId="41805451" w14:textId="77777777" w:rsidR="0092676F" w:rsidRDefault="0092676F" w:rsidP="0092676F">
      <w:pPr>
        <w:pStyle w:val="ListParagraph"/>
        <w:numPr>
          <w:ilvl w:val="0"/>
          <w:numId w:val="18"/>
        </w:numPr>
      </w:pPr>
      <w:r>
        <w:t xml:space="preserve">Incubate at 37°C for 1 hour or up to overnight. </w:t>
      </w:r>
    </w:p>
    <w:p w14:paraId="732F8D8D" w14:textId="77777777" w:rsidR="0092676F" w:rsidRDefault="0092676F" w:rsidP="0092676F">
      <w:pPr>
        <w:pStyle w:val="ListParagraph"/>
        <w:numPr>
          <w:ilvl w:val="0"/>
          <w:numId w:val="18"/>
        </w:numPr>
      </w:pPr>
      <w:r>
        <w:t xml:space="preserve">If using digest for plasmid construction then after incubation at 37°C, add 0.5ul of CIP enzyme to backbone tube, mix by pipetting and put back in 37°C incubator for 10 minutes. (this step removes the phosphates from the ends of the plasmid to prevent re-ligation). If using the new Quick CIP – add 1 </w:t>
      </w:r>
      <w:proofErr w:type="spellStart"/>
      <w:r>
        <w:t>uL</w:t>
      </w:r>
      <w:proofErr w:type="spellEnd"/>
      <w:r>
        <w:t>, mix, incubate (</w:t>
      </w:r>
      <w:r>
        <w:rPr>
          <w:b/>
        </w:rPr>
        <w:t>at 37º)</w:t>
      </w:r>
      <w:r>
        <w:t xml:space="preserve"> for 10 mins, then put at 80C for 2 minutes to inactivate the CIP.</w:t>
      </w:r>
    </w:p>
    <w:p w14:paraId="5635DE80" w14:textId="7B698066" w:rsidR="00881AE3" w:rsidRDefault="004743DE" w:rsidP="00881AE3">
      <w:r>
        <w:rPr>
          <w:noProof/>
        </w:rPr>
        <w:lastRenderedPageBreak/>
        <w:drawing>
          <wp:inline distT="0" distB="0" distL="0" distR="0" wp14:anchorId="11FCD903" wp14:editId="0838B775">
            <wp:extent cx="2833931" cy="2998033"/>
            <wp:effectExtent l="0" t="0" r="0" b="0"/>
            <wp:docPr id="1863070307" name="Picture 3" descr="A close-up of a dn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070307" name="Picture 3" descr="A close-up of a dna tes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38958" cy="3003351"/>
                    </a:xfrm>
                    <a:prstGeom prst="rect">
                      <a:avLst/>
                    </a:prstGeom>
                  </pic:spPr>
                </pic:pic>
              </a:graphicData>
            </a:graphic>
          </wp:inline>
        </w:drawing>
      </w:r>
      <w:r>
        <w:rPr>
          <w:noProof/>
        </w:rPr>
        <w:drawing>
          <wp:inline distT="0" distB="0" distL="0" distR="0" wp14:anchorId="196FD09A" wp14:editId="24EF37B4">
            <wp:extent cx="2399238" cy="2709164"/>
            <wp:effectExtent l="0" t="0" r="1270" b="0"/>
            <wp:docPr id="1096670712" name="Picture 4" descr="A close up of a d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670712" name="Picture 4" descr="A close up of a dna&#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18114" cy="2730478"/>
                    </a:xfrm>
                    <a:prstGeom prst="rect">
                      <a:avLst/>
                    </a:prstGeom>
                  </pic:spPr>
                </pic:pic>
              </a:graphicData>
            </a:graphic>
          </wp:inline>
        </w:drawing>
      </w:r>
    </w:p>
    <w:p w14:paraId="101ADEAA" w14:textId="20C07396" w:rsidR="004743DE" w:rsidRPr="004743DE" w:rsidRDefault="004743DE" w:rsidP="00881AE3">
      <w:r w:rsidRPr="004743DE">
        <w:rPr>
          <w:b/>
          <w:bCs/>
        </w:rPr>
        <w:t xml:space="preserve">Digest of </w:t>
      </w:r>
      <w:r w:rsidRPr="004743DE">
        <w:rPr>
          <w:b/>
          <w:bCs/>
          <w:i/>
          <w:iCs/>
        </w:rPr>
        <w:t>rpsU</w:t>
      </w:r>
      <w:r w:rsidRPr="004743DE">
        <w:rPr>
          <w:b/>
          <w:bCs/>
        </w:rPr>
        <w:t xml:space="preserve"> and pEPSA5</w:t>
      </w:r>
      <w:r>
        <w:rPr>
          <w:b/>
          <w:bCs/>
        </w:rPr>
        <w:t xml:space="preserve">. </w:t>
      </w:r>
      <w:r>
        <w:t xml:space="preserve">I could not excise the rpsU fragment out of the gel because it was so light I couldn’t see it. I tried to cut of pEPSA5 (lower band) without getting the higher </w:t>
      </w:r>
      <w:proofErr w:type="gramStart"/>
      <w:r>
        <w:t>band</w:t>
      </w:r>
      <w:proofErr w:type="gramEnd"/>
      <w:r>
        <w:t xml:space="preserve"> but I can’t tell by the after picture if I got it. In any case, the digest will have to be repeated. I do have a pEPSA5 gel extract from last year that I could maybe use going forward.</w:t>
      </w:r>
    </w:p>
    <w:p w14:paraId="0AECE6E3" w14:textId="77777777" w:rsidR="001F62ED" w:rsidRPr="002F0575" w:rsidRDefault="001F62ED" w:rsidP="007B216F"/>
    <w:p w14:paraId="4A56707C" w14:textId="2C52ABD7" w:rsidR="006A37CE" w:rsidRDefault="006A37CE" w:rsidP="006A37CE">
      <w:r>
        <w:t>Reminder for Staph Minipreps (when it’s time):</w:t>
      </w:r>
    </w:p>
    <w:p w14:paraId="712614C5" w14:textId="77777777" w:rsidR="006A37CE" w:rsidRPr="00684BE1" w:rsidRDefault="006A37CE" w:rsidP="006A37CE">
      <w:pPr>
        <w:pStyle w:val="ListParagraph"/>
        <w:rPr>
          <w:bCs/>
        </w:rPr>
      </w:pPr>
      <w:r w:rsidRPr="00AD43E6">
        <w:rPr>
          <w:bCs/>
          <w:highlight w:val="yellow"/>
        </w:rPr>
        <w:t xml:space="preserve">Each overnight will be 5 ml, and in the </w:t>
      </w:r>
      <w:proofErr w:type="gramStart"/>
      <w:r w:rsidRPr="00AD43E6">
        <w:rPr>
          <w:bCs/>
          <w:highlight w:val="yellow"/>
        </w:rPr>
        <w:t>morning</w:t>
      </w:r>
      <w:proofErr w:type="gramEnd"/>
      <w:r w:rsidRPr="00AD43E6">
        <w:rPr>
          <w:bCs/>
          <w:highlight w:val="yellow"/>
        </w:rPr>
        <w:t xml:space="preserve"> I will set up a second 5 ml culture for each and add 250ul Cm. I will combine the overnight culture with the new culture (now 10 ml) and let them shake for a couple of hours. After that, I will split the 10ml culture back into two 5ml cultures which I will use for minipreps. Each pair of cultures will be pooled on the same column during miniprep.</w:t>
      </w:r>
    </w:p>
    <w:p w14:paraId="607534F9" w14:textId="77A23599" w:rsidR="00B754D7" w:rsidRDefault="004743DE">
      <w:pPr>
        <w:jc w:val="left"/>
      </w:pPr>
      <w:r>
        <w:t xml:space="preserve">I started 3 overnight cultures each from mutant and </w:t>
      </w:r>
      <w:proofErr w:type="gramStart"/>
      <w:r>
        <w:t>wild-type</w:t>
      </w:r>
      <w:proofErr w:type="gramEnd"/>
      <w:r>
        <w:t>. I grew them in BHI because that is the medium I use for the MICs.</w:t>
      </w:r>
    </w:p>
    <w:p w14:paraId="00B4ABBB" w14:textId="77777777" w:rsidR="00B754D7" w:rsidRDefault="00B754D7">
      <w:pPr>
        <w:jc w:val="left"/>
      </w:pPr>
    </w:p>
    <w:p w14:paraId="248CD41B" w14:textId="6EA40A0C" w:rsidR="00B754D7" w:rsidRPr="007B216F" w:rsidRDefault="00B754D7" w:rsidP="00B754D7">
      <w:pPr>
        <w:rPr>
          <w:b/>
        </w:rPr>
      </w:pPr>
      <w:r>
        <w:rPr>
          <w:b/>
          <w:highlight w:val="green"/>
        </w:rPr>
        <w:t>Saturday</w:t>
      </w:r>
      <w:r w:rsidRPr="007A68D0">
        <w:rPr>
          <w:b/>
          <w:highlight w:val="green"/>
        </w:rPr>
        <w:t xml:space="preserve">, </w:t>
      </w:r>
      <w:r>
        <w:rPr>
          <w:b/>
          <w:highlight w:val="green"/>
        </w:rPr>
        <w:t>July 13,</w:t>
      </w:r>
      <w:r w:rsidRPr="007A68D0">
        <w:rPr>
          <w:b/>
          <w:highlight w:val="green"/>
        </w:rPr>
        <w:t xml:space="preserve"> 20</w:t>
      </w:r>
      <w:r>
        <w:rPr>
          <w:b/>
          <w:highlight w:val="green"/>
        </w:rPr>
        <w:t>24</w:t>
      </w:r>
    </w:p>
    <w:p w14:paraId="49B1E6F3" w14:textId="77777777" w:rsidR="00B754D7" w:rsidRPr="001D3A86" w:rsidRDefault="00B754D7" w:rsidP="00B754D7">
      <w:pPr>
        <w:rPr>
          <w:b/>
          <w:sz w:val="18"/>
          <w:szCs w:val="18"/>
        </w:rPr>
      </w:pPr>
      <w:r w:rsidRPr="007B216F">
        <w:rPr>
          <w:b/>
          <w:sz w:val="18"/>
          <w:szCs w:val="18"/>
        </w:rPr>
        <w:t>To Do:</w:t>
      </w:r>
    </w:p>
    <w:p w14:paraId="48F5DBA2" w14:textId="77777777" w:rsidR="00B754D7" w:rsidRPr="009C482A" w:rsidRDefault="00B754D7" w:rsidP="00B754D7">
      <w:pPr>
        <w:pStyle w:val="ListParagraph"/>
        <w:spacing w:before="240"/>
        <w:rPr>
          <w:strike/>
          <w:sz w:val="18"/>
          <w:szCs w:val="18"/>
        </w:rPr>
      </w:pPr>
    </w:p>
    <w:p w14:paraId="1AF7AA26" w14:textId="77777777" w:rsidR="00B754D7" w:rsidRPr="00B754D7" w:rsidRDefault="00B754D7" w:rsidP="00B754D7">
      <w:pPr>
        <w:pStyle w:val="ListParagraph"/>
        <w:numPr>
          <w:ilvl w:val="0"/>
          <w:numId w:val="20"/>
        </w:numPr>
        <w:spacing w:before="240"/>
        <w:rPr>
          <w:strike/>
          <w:sz w:val="18"/>
          <w:szCs w:val="18"/>
        </w:rPr>
      </w:pPr>
      <w:r w:rsidRPr="00B754D7">
        <w:rPr>
          <w:strike/>
          <w:sz w:val="18"/>
          <w:szCs w:val="18"/>
        </w:rPr>
        <w:t>Start overnights of KRSA2 and KRSA12</w:t>
      </w:r>
    </w:p>
    <w:p w14:paraId="2A47348B" w14:textId="77777777" w:rsidR="00B754D7" w:rsidRPr="00B754D7" w:rsidRDefault="00B754D7" w:rsidP="00B754D7">
      <w:pPr>
        <w:pStyle w:val="ListParagraph"/>
        <w:numPr>
          <w:ilvl w:val="0"/>
          <w:numId w:val="20"/>
        </w:numPr>
        <w:spacing w:before="240"/>
        <w:rPr>
          <w:strike/>
          <w:sz w:val="18"/>
          <w:szCs w:val="18"/>
        </w:rPr>
      </w:pPr>
      <w:r w:rsidRPr="00B754D7">
        <w:rPr>
          <w:strike/>
          <w:sz w:val="18"/>
          <w:szCs w:val="18"/>
        </w:rPr>
        <w:t xml:space="preserve">Make single-use aliquots of LVS </w:t>
      </w:r>
      <w:r w:rsidRPr="00B754D7">
        <w:rPr>
          <w:i/>
          <w:iCs/>
          <w:strike/>
          <w:sz w:val="18"/>
          <w:szCs w:val="18"/>
        </w:rPr>
        <w:t>rpsU2</w:t>
      </w:r>
      <w:r w:rsidRPr="00B754D7">
        <w:rPr>
          <w:strike/>
          <w:sz w:val="18"/>
          <w:szCs w:val="18"/>
        </w:rPr>
        <w:t>-HA and LVS</w:t>
      </w:r>
    </w:p>
    <w:p w14:paraId="08B78FF1" w14:textId="77777777" w:rsidR="00B754D7" w:rsidRPr="00B754D7" w:rsidRDefault="00B754D7" w:rsidP="00B754D7">
      <w:pPr>
        <w:pStyle w:val="ListParagraph"/>
        <w:numPr>
          <w:ilvl w:val="0"/>
          <w:numId w:val="20"/>
        </w:numPr>
        <w:spacing w:before="240"/>
        <w:rPr>
          <w:strike/>
          <w:sz w:val="18"/>
          <w:szCs w:val="18"/>
        </w:rPr>
      </w:pPr>
      <w:r w:rsidRPr="00B754D7">
        <w:rPr>
          <w:strike/>
          <w:sz w:val="18"/>
          <w:szCs w:val="18"/>
        </w:rPr>
        <w:t xml:space="preserve">Digest on SA </w:t>
      </w:r>
      <w:r w:rsidRPr="00B754D7">
        <w:rPr>
          <w:i/>
          <w:iCs/>
          <w:strike/>
          <w:sz w:val="18"/>
          <w:szCs w:val="18"/>
        </w:rPr>
        <w:t>rpsU</w:t>
      </w:r>
      <w:r w:rsidRPr="00B754D7">
        <w:rPr>
          <w:strike/>
          <w:sz w:val="18"/>
          <w:szCs w:val="18"/>
        </w:rPr>
        <w:t xml:space="preserve"> and pPEPSA5 and gel</w:t>
      </w:r>
    </w:p>
    <w:p w14:paraId="534FEF03" w14:textId="77777777" w:rsidR="00B754D7" w:rsidRPr="00B754D7" w:rsidRDefault="00B754D7" w:rsidP="00B754D7">
      <w:pPr>
        <w:pStyle w:val="ListParagraph"/>
        <w:numPr>
          <w:ilvl w:val="0"/>
          <w:numId w:val="20"/>
        </w:numPr>
        <w:spacing w:before="240"/>
        <w:rPr>
          <w:strike/>
          <w:sz w:val="18"/>
          <w:szCs w:val="18"/>
        </w:rPr>
      </w:pPr>
      <w:r w:rsidRPr="00B754D7">
        <w:rPr>
          <w:strike/>
          <w:sz w:val="18"/>
          <w:szCs w:val="18"/>
        </w:rPr>
        <w:t>Reconstitute iron pyrophosphate</w:t>
      </w:r>
    </w:p>
    <w:p w14:paraId="1A6802B0" w14:textId="023C031C" w:rsidR="00B754D7" w:rsidRPr="00B754D7" w:rsidRDefault="00B754D7" w:rsidP="00B754D7">
      <w:pPr>
        <w:pStyle w:val="ListParagraph"/>
        <w:numPr>
          <w:ilvl w:val="0"/>
          <w:numId w:val="20"/>
        </w:numPr>
        <w:spacing w:before="240"/>
        <w:rPr>
          <w:strike/>
          <w:sz w:val="18"/>
          <w:szCs w:val="18"/>
        </w:rPr>
      </w:pPr>
      <w:r w:rsidRPr="00B754D7">
        <w:rPr>
          <w:strike/>
          <w:sz w:val="18"/>
          <w:szCs w:val="18"/>
        </w:rPr>
        <w:t>Patch colonies from sucrose plates</w:t>
      </w:r>
    </w:p>
    <w:p w14:paraId="24F3481D" w14:textId="6FEDAE92" w:rsidR="00B754D7" w:rsidRDefault="00B754D7" w:rsidP="00B754D7">
      <w:pPr>
        <w:pStyle w:val="ListParagraph"/>
        <w:numPr>
          <w:ilvl w:val="0"/>
          <w:numId w:val="20"/>
        </w:numPr>
        <w:spacing w:before="240"/>
        <w:rPr>
          <w:sz w:val="18"/>
          <w:szCs w:val="18"/>
        </w:rPr>
      </w:pPr>
      <w:r>
        <w:rPr>
          <w:sz w:val="18"/>
          <w:szCs w:val="18"/>
        </w:rPr>
        <w:t>Growth curve on KRSA2 and KRSA12</w:t>
      </w:r>
    </w:p>
    <w:p w14:paraId="51D3DBE1" w14:textId="5F461D71" w:rsidR="00B754D7" w:rsidRDefault="00B754D7" w:rsidP="00B754D7">
      <w:pPr>
        <w:pStyle w:val="ListParagraph"/>
        <w:numPr>
          <w:ilvl w:val="0"/>
          <w:numId w:val="20"/>
        </w:numPr>
        <w:spacing w:before="240"/>
        <w:rPr>
          <w:sz w:val="18"/>
          <w:szCs w:val="18"/>
        </w:rPr>
      </w:pPr>
      <w:r>
        <w:rPr>
          <w:sz w:val="18"/>
          <w:szCs w:val="18"/>
        </w:rPr>
        <w:t>Supplement MHB</w:t>
      </w:r>
    </w:p>
    <w:p w14:paraId="492085FC" w14:textId="02A4E14E" w:rsidR="00376767" w:rsidRDefault="003A194C" w:rsidP="00376767">
      <w:pPr>
        <w:spacing w:before="240"/>
      </w:pPr>
      <w:r>
        <w:lastRenderedPageBreak/>
        <w:t>I did not come in because I didn’t want to drive in the heavy rain.</w:t>
      </w:r>
    </w:p>
    <w:p w14:paraId="5FB5FA61" w14:textId="77777777" w:rsidR="00B56446" w:rsidRDefault="00B56446" w:rsidP="00376767">
      <w:pPr>
        <w:spacing w:before="240"/>
      </w:pPr>
    </w:p>
    <w:p w14:paraId="6294DBFD" w14:textId="0A929964" w:rsidR="00B56446" w:rsidRPr="007B216F" w:rsidRDefault="00B56446" w:rsidP="00B56446">
      <w:pPr>
        <w:rPr>
          <w:b/>
        </w:rPr>
      </w:pPr>
      <w:r>
        <w:rPr>
          <w:b/>
          <w:highlight w:val="green"/>
        </w:rPr>
        <w:t>Monday</w:t>
      </w:r>
      <w:r w:rsidRPr="007A68D0">
        <w:rPr>
          <w:b/>
          <w:highlight w:val="green"/>
        </w:rPr>
        <w:t xml:space="preserve">, </w:t>
      </w:r>
      <w:r>
        <w:rPr>
          <w:b/>
          <w:highlight w:val="green"/>
        </w:rPr>
        <w:t>July 15,</w:t>
      </w:r>
      <w:r w:rsidRPr="007A68D0">
        <w:rPr>
          <w:b/>
          <w:highlight w:val="green"/>
        </w:rPr>
        <w:t xml:space="preserve"> 20</w:t>
      </w:r>
      <w:r>
        <w:rPr>
          <w:b/>
          <w:highlight w:val="green"/>
        </w:rPr>
        <w:t>24</w:t>
      </w:r>
    </w:p>
    <w:p w14:paraId="03C86B54" w14:textId="77777777" w:rsidR="00B56446" w:rsidRPr="001D3A86" w:rsidRDefault="00B56446" w:rsidP="00B56446">
      <w:pPr>
        <w:rPr>
          <w:b/>
          <w:sz w:val="18"/>
          <w:szCs w:val="18"/>
        </w:rPr>
      </w:pPr>
      <w:r w:rsidRPr="007B216F">
        <w:rPr>
          <w:b/>
          <w:sz w:val="18"/>
          <w:szCs w:val="18"/>
        </w:rPr>
        <w:t>To Do:</w:t>
      </w:r>
    </w:p>
    <w:p w14:paraId="3ACA3701" w14:textId="77777777" w:rsidR="00B56446" w:rsidRPr="009C482A" w:rsidRDefault="00B56446" w:rsidP="00B56446">
      <w:pPr>
        <w:pStyle w:val="ListParagraph"/>
        <w:spacing w:before="240"/>
        <w:rPr>
          <w:strike/>
          <w:sz w:val="18"/>
          <w:szCs w:val="18"/>
        </w:rPr>
      </w:pPr>
    </w:p>
    <w:p w14:paraId="7DB5A1E2" w14:textId="118C57EB" w:rsidR="00375981" w:rsidRDefault="00375981" w:rsidP="00B56446">
      <w:pPr>
        <w:pStyle w:val="ListParagraph"/>
        <w:numPr>
          <w:ilvl w:val="0"/>
          <w:numId w:val="21"/>
        </w:numPr>
        <w:spacing w:before="240"/>
        <w:rPr>
          <w:sz w:val="18"/>
          <w:szCs w:val="18"/>
        </w:rPr>
      </w:pPr>
      <w:r>
        <w:rPr>
          <w:sz w:val="18"/>
          <w:szCs w:val="18"/>
        </w:rPr>
        <w:t>Boil prep presumptive 2ndary recombinant DNA</w:t>
      </w:r>
    </w:p>
    <w:p w14:paraId="059A91CF" w14:textId="5015810D" w:rsidR="00B6254E" w:rsidRDefault="00B6254E" w:rsidP="00B56446">
      <w:pPr>
        <w:pStyle w:val="ListParagraph"/>
        <w:numPr>
          <w:ilvl w:val="0"/>
          <w:numId w:val="21"/>
        </w:numPr>
        <w:spacing w:before="240"/>
        <w:rPr>
          <w:sz w:val="18"/>
          <w:szCs w:val="18"/>
        </w:rPr>
      </w:pPr>
      <w:r>
        <w:rPr>
          <w:sz w:val="18"/>
          <w:szCs w:val="18"/>
        </w:rPr>
        <w:t>Amplify DNA for diagnostic digest</w:t>
      </w:r>
    </w:p>
    <w:p w14:paraId="25836B7C" w14:textId="0753731C" w:rsidR="00B6254E" w:rsidRDefault="00B6254E" w:rsidP="00B56446">
      <w:pPr>
        <w:pStyle w:val="ListParagraph"/>
        <w:numPr>
          <w:ilvl w:val="0"/>
          <w:numId w:val="21"/>
        </w:numPr>
        <w:spacing w:before="240"/>
        <w:rPr>
          <w:sz w:val="18"/>
          <w:szCs w:val="18"/>
        </w:rPr>
      </w:pPr>
      <w:r>
        <w:rPr>
          <w:sz w:val="18"/>
          <w:szCs w:val="18"/>
        </w:rPr>
        <w:t xml:space="preserve">PCR </w:t>
      </w:r>
      <w:proofErr w:type="gramStart"/>
      <w:r>
        <w:rPr>
          <w:sz w:val="18"/>
          <w:szCs w:val="18"/>
        </w:rPr>
        <w:t>purify</w:t>
      </w:r>
      <w:proofErr w:type="gramEnd"/>
    </w:p>
    <w:p w14:paraId="1BB32DFB" w14:textId="0B53BB2B" w:rsidR="00B6254E" w:rsidRDefault="00B6254E" w:rsidP="00B56446">
      <w:pPr>
        <w:pStyle w:val="ListParagraph"/>
        <w:numPr>
          <w:ilvl w:val="0"/>
          <w:numId w:val="21"/>
        </w:numPr>
        <w:spacing w:before="240"/>
        <w:rPr>
          <w:sz w:val="18"/>
          <w:szCs w:val="18"/>
        </w:rPr>
      </w:pPr>
      <w:r>
        <w:rPr>
          <w:sz w:val="18"/>
          <w:szCs w:val="18"/>
        </w:rPr>
        <w:t>Diagnostic digest and gel</w:t>
      </w:r>
    </w:p>
    <w:p w14:paraId="63EFC76F" w14:textId="20CB219E" w:rsidR="00B6254E" w:rsidRDefault="00B6254E" w:rsidP="00B56446">
      <w:pPr>
        <w:pStyle w:val="ListParagraph"/>
        <w:numPr>
          <w:ilvl w:val="0"/>
          <w:numId w:val="21"/>
        </w:numPr>
        <w:spacing w:before="240"/>
        <w:rPr>
          <w:sz w:val="18"/>
          <w:szCs w:val="18"/>
        </w:rPr>
      </w:pPr>
      <w:r>
        <w:rPr>
          <w:sz w:val="18"/>
          <w:szCs w:val="18"/>
        </w:rPr>
        <w:t>Streak out new KRSA2 and KRSA12 plates (or maybe start overnights from refrigerated colonies?)</w:t>
      </w:r>
    </w:p>
    <w:p w14:paraId="33C428F2" w14:textId="2D806D3F" w:rsidR="00B6254E" w:rsidRDefault="00AF0EF0" w:rsidP="00B56446">
      <w:pPr>
        <w:pStyle w:val="ListParagraph"/>
        <w:numPr>
          <w:ilvl w:val="0"/>
          <w:numId w:val="21"/>
        </w:numPr>
        <w:spacing w:before="240"/>
        <w:rPr>
          <w:sz w:val="18"/>
          <w:szCs w:val="18"/>
        </w:rPr>
      </w:pPr>
      <w:r>
        <w:rPr>
          <w:sz w:val="18"/>
          <w:szCs w:val="18"/>
        </w:rPr>
        <w:t>Concentrate IP sample for sucrose gradient</w:t>
      </w:r>
    </w:p>
    <w:p w14:paraId="28E82698" w14:textId="4FB831CF" w:rsidR="002F6106" w:rsidRDefault="002F6106" w:rsidP="00B56446">
      <w:pPr>
        <w:pStyle w:val="ListParagraph"/>
        <w:numPr>
          <w:ilvl w:val="0"/>
          <w:numId w:val="21"/>
        </w:numPr>
        <w:spacing w:before="240"/>
        <w:rPr>
          <w:sz w:val="18"/>
          <w:szCs w:val="18"/>
        </w:rPr>
      </w:pPr>
      <w:r>
        <w:rPr>
          <w:sz w:val="18"/>
          <w:szCs w:val="18"/>
        </w:rPr>
        <w:t>Make Buffer B</w:t>
      </w:r>
    </w:p>
    <w:p w14:paraId="1FDCF155" w14:textId="0ED6FBE3" w:rsidR="00B86DE8" w:rsidRDefault="00B86DE8" w:rsidP="00B56446">
      <w:pPr>
        <w:pStyle w:val="ListParagraph"/>
        <w:numPr>
          <w:ilvl w:val="0"/>
          <w:numId w:val="21"/>
        </w:numPr>
        <w:spacing w:before="240"/>
        <w:rPr>
          <w:sz w:val="18"/>
          <w:szCs w:val="18"/>
        </w:rPr>
      </w:pPr>
      <w:r>
        <w:rPr>
          <w:sz w:val="18"/>
          <w:szCs w:val="18"/>
        </w:rPr>
        <w:t>Patch LVS and rpsU2-HA</w:t>
      </w:r>
    </w:p>
    <w:p w14:paraId="0DF0C65C" w14:textId="77777777" w:rsidR="00B56446" w:rsidRPr="003A194C" w:rsidRDefault="00B56446" w:rsidP="00376767">
      <w:pPr>
        <w:spacing w:before="240"/>
      </w:pPr>
    </w:p>
    <w:p w14:paraId="08C5169D" w14:textId="5B27E533" w:rsidR="00376767" w:rsidRDefault="00E01205" w:rsidP="00E01205">
      <w:r>
        <w:t>KROL</w:t>
      </w:r>
      <w:r w:rsidR="00E33EE3">
        <w:t>144</w:t>
      </w:r>
      <w:r>
        <w:t xml:space="preserve"> and KROL14</w:t>
      </w:r>
      <w:r w:rsidR="00E33EE3">
        <w:t>5</w:t>
      </w:r>
    </w:p>
    <w:p w14:paraId="7E04A62B" w14:textId="7FFA6111" w:rsidR="00E01205" w:rsidRDefault="003A7996" w:rsidP="00E01205">
      <w:r>
        <w:t>Total f</w:t>
      </w:r>
      <w:r w:rsidR="00E01205">
        <w:t xml:space="preserve">ragment is </w:t>
      </w:r>
      <w:r w:rsidR="00E33EE3">
        <w:t>851</w:t>
      </w:r>
      <w:r>
        <w:t xml:space="preserve"> bp</w:t>
      </w:r>
    </w:p>
    <w:p w14:paraId="262A1C91" w14:textId="0208CE7D" w:rsidR="003A7996" w:rsidRDefault="00E33EE3" w:rsidP="00E01205">
      <w:r>
        <w:t>Fragment 1 is 228, Fragment 2 is 615</w:t>
      </w:r>
    </w:p>
    <w:p w14:paraId="23658ABD" w14:textId="56DF2852" w:rsidR="00744DAB" w:rsidRDefault="00744DAB" w:rsidP="00744DAB">
      <w:r>
        <w:t xml:space="preserve">The 10mM stock of KROL144 is missing from the box and no one is using </w:t>
      </w:r>
      <w:proofErr w:type="gramStart"/>
      <w:r>
        <w:t>it</w:t>
      </w:r>
      <w:proofErr w:type="gramEnd"/>
      <w:r>
        <w:t xml:space="preserve"> so I made a new one.</w:t>
      </w:r>
    </w:p>
    <w:tbl>
      <w:tblPr>
        <w:tblStyle w:val="TableGrid"/>
        <w:tblW w:w="0" w:type="auto"/>
        <w:tblLook w:val="04A0" w:firstRow="1" w:lastRow="0" w:firstColumn="1" w:lastColumn="0" w:noHBand="0" w:noVBand="1"/>
      </w:tblPr>
      <w:tblGrid>
        <w:gridCol w:w="3408"/>
        <w:gridCol w:w="2046"/>
        <w:gridCol w:w="2013"/>
        <w:gridCol w:w="1398"/>
        <w:gridCol w:w="1349"/>
      </w:tblGrid>
      <w:tr w:rsidR="005E4D4C" w:rsidRPr="005E4D4C" w14:paraId="46E1234D" w14:textId="77777777" w:rsidTr="005E4D4C">
        <w:trPr>
          <w:trHeight w:val="300"/>
        </w:trPr>
        <w:tc>
          <w:tcPr>
            <w:tcW w:w="4060" w:type="dxa"/>
            <w:noWrap/>
            <w:hideMark/>
          </w:tcPr>
          <w:p w14:paraId="27DD2513" w14:textId="77777777" w:rsidR="005E4D4C" w:rsidRPr="005E4D4C" w:rsidRDefault="005E4D4C" w:rsidP="005E4D4C">
            <w:r w:rsidRPr="005E4D4C">
              <w:t>Total reaction volume</w:t>
            </w:r>
          </w:p>
        </w:tc>
        <w:tc>
          <w:tcPr>
            <w:tcW w:w="2420" w:type="dxa"/>
            <w:noWrap/>
            <w:hideMark/>
          </w:tcPr>
          <w:p w14:paraId="69E40D56" w14:textId="77777777" w:rsidR="005E4D4C" w:rsidRPr="005E4D4C" w:rsidRDefault="005E4D4C" w:rsidP="005E4D4C">
            <w:r w:rsidRPr="005E4D4C">
              <w:t>50</w:t>
            </w:r>
          </w:p>
        </w:tc>
        <w:tc>
          <w:tcPr>
            <w:tcW w:w="2380" w:type="dxa"/>
            <w:noWrap/>
            <w:hideMark/>
          </w:tcPr>
          <w:p w14:paraId="6CE0885C" w14:textId="77777777" w:rsidR="005E4D4C" w:rsidRPr="005E4D4C" w:rsidRDefault="005E4D4C" w:rsidP="005E4D4C"/>
        </w:tc>
        <w:tc>
          <w:tcPr>
            <w:tcW w:w="1640" w:type="dxa"/>
            <w:noWrap/>
            <w:hideMark/>
          </w:tcPr>
          <w:p w14:paraId="7CDC35BE" w14:textId="77777777" w:rsidR="005E4D4C" w:rsidRPr="005E4D4C" w:rsidRDefault="005E4D4C"/>
        </w:tc>
        <w:tc>
          <w:tcPr>
            <w:tcW w:w="1580" w:type="dxa"/>
            <w:noWrap/>
            <w:hideMark/>
          </w:tcPr>
          <w:p w14:paraId="2706B1D6" w14:textId="77777777" w:rsidR="005E4D4C" w:rsidRPr="005E4D4C" w:rsidRDefault="005E4D4C"/>
        </w:tc>
      </w:tr>
      <w:tr w:rsidR="005E4D4C" w:rsidRPr="005E4D4C" w14:paraId="2C2E72EF" w14:textId="77777777" w:rsidTr="005E4D4C">
        <w:trPr>
          <w:trHeight w:val="300"/>
        </w:trPr>
        <w:tc>
          <w:tcPr>
            <w:tcW w:w="4060" w:type="dxa"/>
            <w:noWrap/>
            <w:hideMark/>
          </w:tcPr>
          <w:p w14:paraId="46142287" w14:textId="77777777" w:rsidR="005E4D4C" w:rsidRPr="005E4D4C" w:rsidRDefault="005E4D4C">
            <w:r w:rsidRPr="005E4D4C">
              <w:t>Total number of reactions</w:t>
            </w:r>
          </w:p>
        </w:tc>
        <w:tc>
          <w:tcPr>
            <w:tcW w:w="2420" w:type="dxa"/>
            <w:noWrap/>
            <w:hideMark/>
          </w:tcPr>
          <w:p w14:paraId="0D7D81EB" w14:textId="77777777" w:rsidR="005E4D4C" w:rsidRPr="005E4D4C" w:rsidRDefault="005E4D4C" w:rsidP="005E4D4C">
            <w:r w:rsidRPr="005E4D4C">
              <w:t>4</w:t>
            </w:r>
          </w:p>
        </w:tc>
        <w:tc>
          <w:tcPr>
            <w:tcW w:w="2380" w:type="dxa"/>
            <w:noWrap/>
            <w:hideMark/>
          </w:tcPr>
          <w:p w14:paraId="22EDC4ED" w14:textId="77777777" w:rsidR="005E4D4C" w:rsidRPr="005E4D4C" w:rsidRDefault="005E4D4C" w:rsidP="005E4D4C"/>
        </w:tc>
        <w:tc>
          <w:tcPr>
            <w:tcW w:w="1640" w:type="dxa"/>
            <w:noWrap/>
            <w:hideMark/>
          </w:tcPr>
          <w:p w14:paraId="16A8868D" w14:textId="77777777" w:rsidR="005E4D4C" w:rsidRPr="005E4D4C" w:rsidRDefault="005E4D4C"/>
        </w:tc>
        <w:tc>
          <w:tcPr>
            <w:tcW w:w="1580" w:type="dxa"/>
            <w:noWrap/>
            <w:hideMark/>
          </w:tcPr>
          <w:p w14:paraId="5A3E8984" w14:textId="77777777" w:rsidR="005E4D4C" w:rsidRPr="005E4D4C" w:rsidRDefault="005E4D4C"/>
        </w:tc>
      </w:tr>
      <w:tr w:rsidR="005E4D4C" w:rsidRPr="005E4D4C" w14:paraId="3E789B18" w14:textId="77777777" w:rsidTr="005E4D4C">
        <w:trPr>
          <w:trHeight w:val="300"/>
        </w:trPr>
        <w:tc>
          <w:tcPr>
            <w:tcW w:w="4060" w:type="dxa"/>
            <w:noWrap/>
            <w:hideMark/>
          </w:tcPr>
          <w:p w14:paraId="0CFBF678" w14:textId="77777777" w:rsidR="005E4D4C" w:rsidRPr="005E4D4C" w:rsidRDefault="005E4D4C"/>
        </w:tc>
        <w:tc>
          <w:tcPr>
            <w:tcW w:w="2420" w:type="dxa"/>
            <w:noWrap/>
            <w:hideMark/>
          </w:tcPr>
          <w:p w14:paraId="392B238C" w14:textId="77777777" w:rsidR="005E4D4C" w:rsidRPr="005E4D4C" w:rsidRDefault="005E4D4C"/>
        </w:tc>
        <w:tc>
          <w:tcPr>
            <w:tcW w:w="2380" w:type="dxa"/>
            <w:noWrap/>
            <w:hideMark/>
          </w:tcPr>
          <w:p w14:paraId="46FF966A" w14:textId="77777777" w:rsidR="005E4D4C" w:rsidRPr="005E4D4C" w:rsidRDefault="005E4D4C"/>
        </w:tc>
        <w:tc>
          <w:tcPr>
            <w:tcW w:w="1640" w:type="dxa"/>
            <w:noWrap/>
            <w:hideMark/>
          </w:tcPr>
          <w:p w14:paraId="563A3134" w14:textId="77777777" w:rsidR="005E4D4C" w:rsidRPr="005E4D4C" w:rsidRDefault="005E4D4C"/>
        </w:tc>
        <w:tc>
          <w:tcPr>
            <w:tcW w:w="1580" w:type="dxa"/>
            <w:noWrap/>
            <w:hideMark/>
          </w:tcPr>
          <w:p w14:paraId="117E89C9" w14:textId="77777777" w:rsidR="005E4D4C" w:rsidRPr="005E4D4C" w:rsidRDefault="005E4D4C">
            <w:pPr>
              <w:rPr>
                <w:b/>
                <w:bCs/>
              </w:rPr>
            </w:pPr>
            <w:r w:rsidRPr="005E4D4C">
              <w:rPr>
                <w:b/>
                <w:bCs/>
              </w:rPr>
              <w:t>Factor</w:t>
            </w:r>
          </w:p>
        </w:tc>
      </w:tr>
      <w:tr w:rsidR="005E4D4C" w:rsidRPr="005E4D4C" w14:paraId="3D900B36" w14:textId="77777777" w:rsidTr="005E4D4C">
        <w:trPr>
          <w:trHeight w:val="300"/>
        </w:trPr>
        <w:tc>
          <w:tcPr>
            <w:tcW w:w="4060" w:type="dxa"/>
            <w:noWrap/>
            <w:hideMark/>
          </w:tcPr>
          <w:p w14:paraId="33E2AE9A" w14:textId="77777777" w:rsidR="005E4D4C" w:rsidRPr="005E4D4C" w:rsidRDefault="005E4D4C">
            <w:pPr>
              <w:rPr>
                <w:b/>
                <w:bCs/>
              </w:rPr>
            </w:pPr>
            <w:r w:rsidRPr="005E4D4C">
              <w:rPr>
                <w:b/>
                <w:bCs/>
              </w:rPr>
              <w:t>Component</w:t>
            </w:r>
          </w:p>
        </w:tc>
        <w:tc>
          <w:tcPr>
            <w:tcW w:w="2420" w:type="dxa"/>
            <w:noWrap/>
            <w:hideMark/>
          </w:tcPr>
          <w:p w14:paraId="1A511D58" w14:textId="77777777" w:rsidR="005E4D4C" w:rsidRPr="005E4D4C" w:rsidRDefault="005E4D4C">
            <w:pPr>
              <w:rPr>
                <w:b/>
                <w:bCs/>
              </w:rPr>
            </w:pPr>
            <w:r w:rsidRPr="005E4D4C">
              <w:rPr>
                <w:b/>
                <w:bCs/>
              </w:rPr>
              <w:t>Stock concentration</w:t>
            </w:r>
          </w:p>
        </w:tc>
        <w:tc>
          <w:tcPr>
            <w:tcW w:w="2380" w:type="dxa"/>
            <w:noWrap/>
            <w:hideMark/>
          </w:tcPr>
          <w:p w14:paraId="34DF72D0" w14:textId="77777777" w:rsidR="005E4D4C" w:rsidRPr="005E4D4C" w:rsidRDefault="005E4D4C">
            <w:pPr>
              <w:rPr>
                <w:b/>
                <w:bCs/>
              </w:rPr>
            </w:pPr>
            <w:r w:rsidRPr="005E4D4C">
              <w:rPr>
                <w:b/>
                <w:bCs/>
              </w:rPr>
              <w:t>Final concentration</w:t>
            </w:r>
          </w:p>
        </w:tc>
        <w:tc>
          <w:tcPr>
            <w:tcW w:w="1640" w:type="dxa"/>
            <w:noWrap/>
            <w:hideMark/>
          </w:tcPr>
          <w:p w14:paraId="7B447817" w14:textId="77777777" w:rsidR="005E4D4C" w:rsidRPr="005E4D4C" w:rsidRDefault="005E4D4C">
            <w:pPr>
              <w:rPr>
                <w:b/>
                <w:bCs/>
              </w:rPr>
            </w:pPr>
            <w:r w:rsidRPr="005E4D4C">
              <w:rPr>
                <w:b/>
                <w:bCs/>
              </w:rPr>
              <w:t xml:space="preserve">1 </w:t>
            </w:r>
            <w:proofErr w:type="spellStart"/>
            <w:r w:rsidRPr="005E4D4C">
              <w:rPr>
                <w:b/>
                <w:bCs/>
              </w:rPr>
              <w:t>rxn</w:t>
            </w:r>
            <w:proofErr w:type="spellEnd"/>
            <w:r w:rsidRPr="005E4D4C">
              <w:rPr>
                <w:b/>
                <w:bCs/>
              </w:rPr>
              <w:t xml:space="preserve"> volume</w:t>
            </w:r>
          </w:p>
        </w:tc>
        <w:tc>
          <w:tcPr>
            <w:tcW w:w="1580" w:type="dxa"/>
            <w:noWrap/>
            <w:hideMark/>
          </w:tcPr>
          <w:p w14:paraId="0CC00517" w14:textId="77777777" w:rsidR="005E4D4C" w:rsidRPr="005E4D4C" w:rsidRDefault="005E4D4C" w:rsidP="005E4D4C">
            <w:r w:rsidRPr="005E4D4C">
              <w:t>5</w:t>
            </w:r>
          </w:p>
        </w:tc>
      </w:tr>
      <w:tr w:rsidR="005E4D4C" w:rsidRPr="005E4D4C" w14:paraId="66273CED" w14:textId="77777777" w:rsidTr="005E4D4C">
        <w:trPr>
          <w:trHeight w:val="300"/>
        </w:trPr>
        <w:tc>
          <w:tcPr>
            <w:tcW w:w="4060" w:type="dxa"/>
            <w:noWrap/>
            <w:hideMark/>
          </w:tcPr>
          <w:p w14:paraId="5A0AF7DF" w14:textId="77777777" w:rsidR="005E4D4C" w:rsidRPr="005E4D4C" w:rsidRDefault="005E4D4C" w:rsidP="005E4D4C">
            <w:r w:rsidRPr="005E4D4C">
              <w:t>ddiH2O</w:t>
            </w:r>
          </w:p>
        </w:tc>
        <w:tc>
          <w:tcPr>
            <w:tcW w:w="2420" w:type="dxa"/>
            <w:noWrap/>
            <w:hideMark/>
          </w:tcPr>
          <w:p w14:paraId="71D41D5F" w14:textId="77777777" w:rsidR="005E4D4C" w:rsidRPr="005E4D4C" w:rsidRDefault="005E4D4C">
            <w:r w:rsidRPr="005E4D4C">
              <w:t> </w:t>
            </w:r>
          </w:p>
        </w:tc>
        <w:tc>
          <w:tcPr>
            <w:tcW w:w="2380" w:type="dxa"/>
            <w:noWrap/>
            <w:hideMark/>
          </w:tcPr>
          <w:p w14:paraId="7177ACE9" w14:textId="77777777" w:rsidR="005E4D4C" w:rsidRPr="005E4D4C" w:rsidRDefault="005E4D4C">
            <w:r w:rsidRPr="005E4D4C">
              <w:t> </w:t>
            </w:r>
          </w:p>
        </w:tc>
        <w:tc>
          <w:tcPr>
            <w:tcW w:w="1640" w:type="dxa"/>
            <w:noWrap/>
            <w:hideMark/>
          </w:tcPr>
          <w:p w14:paraId="173159F6" w14:textId="77777777" w:rsidR="005E4D4C" w:rsidRPr="005E4D4C" w:rsidRDefault="005E4D4C" w:rsidP="005E4D4C">
            <w:r w:rsidRPr="005E4D4C">
              <w:t>31.0</w:t>
            </w:r>
          </w:p>
        </w:tc>
        <w:tc>
          <w:tcPr>
            <w:tcW w:w="1580" w:type="dxa"/>
            <w:noWrap/>
            <w:hideMark/>
          </w:tcPr>
          <w:p w14:paraId="5B54FAD2" w14:textId="77777777" w:rsidR="005E4D4C" w:rsidRPr="005E4D4C" w:rsidRDefault="005E4D4C" w:rsidP="005E4D4C">
            <w:r w:rsidRPr="005E4D4C">
              <w:t>155</w:t>
            </w:r>
          </w:p>
        </w:tc>
      </w:tr>
      <w:tr w:rsidR="005E4D4C" w:rsidRPr="005E4D4C" w14:paraId="27F9E040" w14:textId="77777777" w:rsidTr="005E4D4C">
        <w:trPr>
          <w:trHeight w:val="300"/>
        </w:trPr>
        <w:tc>
          <w:tcPr>
            <w:tcW w:w="4060" w:type="dxa"/>
            <w:noWrap/>
            <w:hideMark/>
          </w:tcPr>
          <w:p w14:paraId="0A594CDB" w14:textId="77777777" w:rsidR="005E4D4C" w:rsidRPr="005E4D4C" w:rsidRDefault="005E4D4C" w:rsidP="005E4D4C">
            <w:proofErr w:type="spellStart"/>
            <w:r w:rsidRPr="005E4D4C">
              <w:t>PrimeSTAR</w:t>
            </w:r>
            <w:proofErr w:type="spellEnd"/>
            <w:r w:rsidRPr="005E4D4C">
              <w:t xml:space="preserve"> GXL Buffer</w:t>
            </w:r>
          </w:p>
        </w:tc>
        <w:tc>
          <w:tcPr>
            <w:tcW w:w="2420" w:type="dxa"/>
            <w:noWrap/>
            <w:hideMark/>
          </w:tcPr>
          <w:p w14:paraId="1EE63199" w14:textId="77777777" w:rsidR="005E4D4C" w:rsidRPr="005E4D4C" w:rsidRDefault="005E4D4C">
            <w:r w:rsidRPr="005E4D4C">
              <w:t>5x</w:t>
            </w:r>
          </w:p>
        </w:tc>
        <w:tc>
          <w:tcPr>
            <w:tcW w:w="2380" w:type="dxa"/>
            <w:noWrap/>
            <w:hideMark/>
          </w:tcPr>
          <w:p w14:paraId="00096B5D" w14:textId="77777777" w:rsidR="005E4D4C" w:rsidRPr="005E4D4C" w:rsidRDefault="005E4D4C">
            <w:r w:rsidRPr="005E4D4C">
              <w:t>1x</w:t>
            </w:r>
          </w:p>
        </w:tc>
        <w:tc>
          <w:tcPr>
            <w:tcW w:w="1640" w:type="dxa"/>
            <w:noWrap/>
            <w:hideMark/>
          </w:tcPr>
          <w:p w14:paraId="04688BC8" w14:textId="77777777" w:rsidR="005E4D4C" w:rsidRPr="005E4D4C" w:rsidRDefault="005E4D4C" w:rsidP="005E4D4C">
            <w:r w:rsidRPr="005E4D4C">
              <w:t>10.0</w:t>
            </w:r>
          </w:p>
        </w:tc>
        <w:tc>
          <w:tcPr>
            <w:tcW w:w="1580" w:type="dxa"/>
            <w:noWrap/>
            <w:hideMark/>
          </w:tcPr>
          <w:p w14:paraId="39C72597" w14:textId="77777777" w:rsidR="005E4D4C" w:rsidRPr="005E4D4C" w:rsidRDefault="005E4D4C" w:rsidP="005E4D4C">
            <w:r w:rsidRPr="005E4D4C">
              <w:t>50</w:t>
            </w:r>
          </w:p>
        </w:tc>
      </w:tr>
      <w:tr w:rsidR="005E4D4C" w:rsidRPr="005E4D4C" w14:paraId="2B7A744F" w14:textId="77777777" w:rsidTr="005E4D4C">
        <w:trPr>
          <w:trHeight w:val="300"/>
        </w:trPr>
        <w:tc>
          <w:tcPr>
            <w:tcW w:w="4060" w:type="dxa"/>
            <w:noWrap/>
            <w:hideMark/>
          </w:tcPr>
          <w:p w14:paraId="381CC913" w14:textId="77777777" w:rsidR="005E4D4C" w:rsidRPr="005E4D4C" w:rsidRDefault="005E4D4C" w:rsidP="005E4D4C">
            <w:r w:rsidRPr="005E4D4C">
              <w:t>dNTPs</w:t>
            </w:r>
          </w:p>
        </w:tc>
        <w:tc>
          <w:tcPr>
            <w:tcW w:w="2420" w:type="dxa"/>
            <w:noWrap/>
            <w:hideMark/>
          </w:tcPr>
          <w:p w14:paraId="435A9EDE" w14:textId="77777777" w:rsidR="005E4D4C" w:rsidRPr="005E4D4C" w:rsidRDefault="005E4D4C">
            <w:r w:rsidRPr="005E4D4C">
              <w:t>2.5 mM</w:t>
            </w:r>
          </w:p>
        </w:tc>
        <w:tc>
          <w:tcPr>
            <w:tcW w:w="2380" w:type="dxa"/>
            <w:noWrap/>
            <w:hideMark/>
          </w:tcPr>
          <w:p w14:paraId="068D70A3" w14:textId="77777777" w:rsidR="005E4D4C" w:rsidRPr="005E4D4C" w:rsidRDefault="005E4D4C">
            <w:r w:rsidRPr="005E4D4C">
              <w:t>0.2 mM</w:t>
            </w:r>
          </w:p>
        </w:tc>
        <w:tc>
          <w:tcPr>
            <w:tcW w:w="1640" w:type="dxa"/>
            <w:noWrap/>
            <w:hideMark/>
          </w:tcPr>
          <w:p w14:paraId="7B26C35A" w14:textId="77777777" w:rsidR="005E4D4C" w:rsidRPr="005E4D4C" w:rsidRDefault="005E4D4C" w:rsidP="005E4D4C">
            <w:r w:rsidRPr="005E4D4C">
              <w:t>4.0</w:t>
            </w:r>
          </w:p>
        </w:tc>
        <w:tc>
          <w:tcPr>
            <w:tcW w:w="1580" w:type="dxa"/>
            <w:noWrap/>
            <w:hideMark/>
          </w:tcPr>
          <w:p w14:paraId="19213EFF" w14:textId="77777777" w:rsidR="005E4D4C" w:rsidRPr="005E4D4C" w:rsidRDefault="005E4D4C" w:rsidP="005E4D4C">
            <w:r w:rsidRPr="005E4D4C">
              <w:t>20</w:t>
            </w:r>
          </w:p>
        </w:tc>
      </w:tr>
      <w:tr w:rsidR="005E4D4C" w:rsidRPr="005E4D4C" w14:paraId="2D7A93BB" w14:textId="77777777" w:rsidTr="005E4D4C">
        <w:trPr>
          <w:trHeight w:val="300"/>
        </w:trPr>
        <w:tc>
          <w:tcPr>
            <w:tcW w:w="4060" w:type="dxa"/>
            <w:noWrap/>
            <w:hideMark/>
          </w:tcPr>
          <w:p w14:paraId="13CCD2F8" w14:textId="77777777" w:rsidR="005E4D4C" w:rsidRPr="005E4D4C" w:rsidRDefault="005E4D4C" w:rsidP="005E4D4C">
            <w:r w:rsidRPr="005E4D4C">
              <w:t>oligo F</w:t>
            </w:r>
          </w:p>
        </w:tc>
        <w:tc>
          <w:tcPr>
            <w:tcW w:w="2420" w:type="dxa"/>
            <w:noWrap/>
            <w:hideMark/>
          </w:tcPr>
          <w:p w14:paraId="33C62686" w14:textId="77777777" w:rsidR="005E4D4C" w:rsidRPr="005E4D4C" w:rsidRDefault="005E4D4C">
            <w:r w:rsidRPr="005E4D4C">
              <w:t xml:space="preserve">10 </w:t>
            </w:r>
            <w:proofErr w:type="spellStart"/>
            <w:proofErr w:type="gramStart"/>
            <w:r w:rsidRPr="005E4D4C">
              <w:t>uM</w:t>
            </w:r>
            <w:proofErr w:type="spellEnd"/>
            <w:proofErr w:type="gramEnd"/>
          </w:p>
        </w:tc>
        <w:tc>
          <w:tcPr>
            <w:tcW w:w="2380" w:type="dxa"/>
            <w:noWrap/>
            <w:hideMark/>
          </w:tcPr>
          <w:p w14:paraId="53C09F85" w14:textId="77777777" w:rsidR="005E4D4C" w:rsidRPr="005E4D4C" w:rsidRDefault="005E4D4C">
            <w:r w:rsidRPr="005E4D4C">
              <w:t xml:space="preserve">0.3 </w:t>
            </w:r>
            <w:proofErr w:type="spellStart"/>
            <w:r w:rsidRPr="005E4D4C">
              <w:t>uM</w:t>
            </w:r>
            <w:proofErr w:type="spellEnd"/>
          </w:p>
        </w:tc>
        <w:tc>
          <w:tcPr>
            <w:tcW w:w="1640" w:type="dxa"/>
            <w:noWrap/>
            <w:hideMark/>
          </w:tcPr>
          <w:p w14:paraId="1FB49E0A" w14:textId="77777777" w:rsidR="005E4D4C" w:rsidRPr="005E4D4C" w:rsidRDefault="005E4D4C" w:rsidP="005E4D4C">
            <w:r w:rsidRPr="005E4D4C">
              <w:t>1.5</w:t>
            </w:r>
          </w:p>
        </w:tc>
        <w:tc>
          <w:tcPr>
            <w:tcW w:w="1580" w:type="dxa"/>
            <w:noWrap/>
            <w:hideMark/>
          </w:tcPr>
          <w:p w14:paraId="6F1FAE9C" w14:textId="77777777" w:rsidR="005E4D4C" w:rsidRPr="005E4D4C" w:rsidRDefault="005E4D4C" w:rsidP="005E4D4C">
            <w:r w:rsidRPr="005E4D4C">
              <w:t>7.5</w:t>
            </w:r>
          </w:p>
        </w:tc>
      </w:tr>
      <w:tr w:rsidR="005E4D4C" w:rsidRPr="005E4D4C" w14:paraId="30C0808B" w14:textId="77777777" w:rsidTr="005E4D4C">
        <w:trPr>
          <w:trHeight w:val="300"/>
        </w:trPr>
        <w:tc>
          <w:tcPr>
            <w:tcW w:w="4060" w:type="dxa"/>
            <w:noWrap/>
            <w:hideMark/>
          </w:tcPr>
          <w:p w14:paraId="5282268D" w14:textId="77777777" w:rsidR="005E4D4C" w:rsidRPr="005E4D4C" w:rsidRDefault="005E4D4C" w:rsidP="005E4D4C">
            <w:r w:rsidRPr="005E4D4C">
              <w:t>oligo R</w:t>
            </w:r>
          </w:p>
        </w:tc>
        <w:tc>
          <w:tcPr>
            <w:tcW w:w="2420" w:type="dxa"/>
            <w:noWrap/>
            <w:hideMark/>
          </w:tcPr>
          <w:p w14:paraId="660DE336" w14:textId="77777777" w:rsidR="005E4D4C" w:rsidRPr="005E4D4C" w:rsidRDefault="005E4D4C">
            <w:r w:rsidRPr="005E4D4C">
              <w:t xml:space="preserve">10 </w:t>
            </w:r>
            <w:proofErr w:type="spellStart"/>
            <w:proofErr w:type="gramStart"/>
            <w:r w:rsidRPr="005E4D4C">
              <w:t>uM</w:t>
            </w:r>
            <w:proofErr w:type="spellEnd"/>
            <w:proofErr w:type="gramEnd"/>
          </w:p>
        </w:tc>
        <w:tc>
          <w:tcPr>
            <w:tcW w:w="2380" w:type="dxa"/>
            <w:noWrap/>
            <w:hideMark/>
          </w:tcPr>
          <w:p w14:paraId="3DD26F5A" w14:textId="77777777" w:rsidR="005E4D4C" w:rsidRPr="005E4D4C" w:rsidRDefault="005E4D4C">
            <w:r w:rsidRPr="005E4D4C">
              <w:t xml:space="preserve">0.3 </w:t>
            </w:r>
            <w:proofErr w:type="spellStart"/>
            <w:r w:rsidRPr="005E4D4C">
              <w:t>uM</w:t>
            </w:r>
            <w:proofErr w:type="spellEnd"/>
          </w:p>
        </w:tc>
        <w:tc>
          <w:tcPr>
            <w:tcW w:w="1640" w:type="dxa"/>
            <w:noWrap/>
            <w:hideMark/>
          </w:tcPr>
          <w:p w14:paraId="4D069647" w14:textId="77777777" w:rsidR="005E4D4C" w:rsidRPr="005E4D4C" w:rsidRDefault="005E4D4C" w:rsidP="005E4D4C">
            <w:r w:rsidRPr="005E4D4C">
              <w:t>1.5</w:t>
            </w:r>
          </w:p>
        </w:tc>
        <w:tc>
          <w:tcPr>
            <w:tcW w:w="1580" w:type="dxa"/>
            <w:noWrap/>
            <w:hideMark/>
          </w:tcPr>
          <w:p w14:paraId="10BFFFAE" w14:textId="77777777" w:rsidR="005E4D4C" w:rsidRPr="005E4D4C" w:rsidRDefault="005E4D4C" w:rsidP="005E4D4C">
            <w:r w:rsidRPr="005E4D4C">
              <w:t>7.5</w:t>
            </w:r>
          </w:p>
        </w:tc>
      </w:tr>
      <w:tr w:rsidR="005E4D4C" w:rsidRPr="005E4D4C" w14:paraId="10A5498C" w14:textId="77777777" w:rsidTr="005E4D4C">
        <w:trPr>
          <w:trHeight w:val="300"/>
        </w:trPr>
        <w:tc>
          <w:tcPr>
            <w:tcW w:w="4060" w:type="dxa"/>
            <w:noWrap/>
            <w:hideMark/>
          </w:tcPr>
          <w:p w14:paraId="64100F2A" w14:textId="77777777" w:rsidR="005E4D4C" w:rsidRPr="005E4D4C" w:rsidRDefault="005E4D4C" w:rsidP="005E4D4C">
            <w:r w:rsidRPr="005E4D4C">
              <w:t>template</w:t>
            </w:r>
          </w:p>
        </w:tc>
        <w:tc>
          <w:tcPr>
            <w:tcW w:w="2420" w:type="dxa"/>
            <w:noWrap/>
            <w:hideMark/>
          </w:tcPr>
          <w:p w14:paraId="5722A0B6" w14:textId="77777777" w:rsidR="005E4D4C" w:rsidRPr="005E4D4C" w:rsidRDefault="005E4D4C">
            <w:r w:rsidRPr="005E4D4C">
              <w:t>100 ng/</w:t>
            </w:r>
            <w:proofErr w:type="spellStart"/>
            <w:r w:rsidRPr="005E4D4C">
              <w:t>ul</w:t>
            </w:r>
            <w:proofErr w:type="spellEnd"/>
          </w:p>
        </w:tc>
        <w:tc>
          <w:tcPr>
            <w:tcW w:w="2380" w:type="dxa"/>
            <w:noWrap/>
            <w:hideMark/>
          </w:tcPr>
          <w:p w14:paraId="667C59E1" w14:textId="77777777" w:rsidR="005E4D4C" w:rsidRPr="005E4D4C" w:rsidRDefault="005E4D4C">
            <w:r w:rsidRPr="005E4D4C">
              <w:t>2 ng/</w:t>
            </w:r>
            <w:proofErr w:type="spellStart"/>
            <w:r w:rsidRPr="005E4D4C">
              <w:t>ul</w:t>
            </w:r>
            <w:proofErr w:type="spellEnd"/>
          </w:p>
        </w:tc>
        <w:tc>
          <w:tcPr>
            <w:tcW w:w="1640" w:type="dxa"/>
            <w:noWrap/>
            <w:hideMark/>
          </w:tcPr>
          <w:p w14:paraId="4B90FEEE" w14:textId="77777777" w:rsidR="005E4D4C" w:rsidRPr="005E4D4C" w:rsidRDefault="005E4D4C" w:rsidP="005E4D4C">
            <w:r w:rsidRPr="005E4D4C">
              <w:t>1.0</w:t>
            </w:r>
          </w:p>
        </w:tc>
        <w:tc>
          <w:tcPr>
            <w:tcW w:w="1580" w:type="dxa"/>
            <w:noWrap/>
            <w:hideMark/>
          </w:tcPr>
          <w:p w14:paraId="1490C369" w14:textId="77777777" w:rsidR="005E4D4C" w:rsidRPr="005E4D4C" w:rsidRDefault="005E4D4C" w:rsidP="005E4D4C">
            <w:r w:rsidRPr="005E4D4C">
              <w:t>5</w:t>
            </w:r>
          </w:p>
        </w:tc>
      </w:tr>
      <w:tr w:rsidR="005E4D4C" w:rsidRPr="005E4D4C" w14:paraId="3A22238A" w14:textId="77777777" w:rsidTr="005E4D4C">
        <w:trPr>
          <w:trHeight w:val="300"/>
        </w:trPr>
        <w:tc>
          <w:tcPr>
            <w:tcW w:w="4060" w:type="dxa"/>
            <w:noWrap/>
            <w:hideMark/>
          </w:tcPr>
          <w:p w14:paraId="30032E64" w14:textId="77777777" w:rsidR="005E4D4C" w:rsidRPr="005E4D4C" w:rsidRDefault="005E4D4C" w:rsidP="005E4D4C">
            <w:proofErr w:type="spellStart"/>
            <w:r w:rsidRPr="005E4D4C">
              <w:t>PrimeSTAR</w:t>
            </w:r>
            <w:proofErr w:type="spellEnd"/>
            <w:r w:rsidRPr="005E4D4C">
              <w:t xml:space="preserve"> GXL DNA Polymerase</w:t>
            </w:r>
          </w:p>
        </w:tc>
        <w:tc>
          <w:tcPr>
            <w:tcW w:w="2420" w:type="dxa"/>
            <w:noWrap/>
            <w:hideMark/>
          </w:tcPr>
          <w:p w14:paraId="05178474" w14:textId="77777777" w:rsidR="005E4D4C" w:rsidRPr="005E4D4C" w:rsidRDefault="005E4D4C">
            <w:r w:rsidRPr="005E4D4C">
              <w:t>1.25 U/</w:t>
            </w:r>
            <w:proofErr w:type="spellStart"/>
            <w:r w:rsidRPr="005E4D4C">
              <w:t>ul</w:t>
            </w:r>
            <w:proofErr w:type="spellEnd"/>
          </w:p>
        </w:tc>
        <w:tc>
          <w:tcPr>
            <w:tcW w:w="2380" w:type="dxa"/>
            <w:noWrap/>
            <w:hideMark/>
          </w:tcPr>
          <w:p w14:paraId="72410C9C" w14:textId="77777777" w:rsidR="005E4D4C" w:rsidRPr="005E4D4C" w:rsidRDefault="005E4D4C">
            <w:r w:rsidRPr="005E4D4C">
              <w:t>0.025 U/</w:t>
            </w:r>
            <w:proofErr w:type="spellStart"/>
            <w:r w:rsidRPr="005E4D4C">
              <w:t>ul</w:t>
            </w:r>
            <w:proofErr w:type="spellEnd"/>
          </w:p>
        </w:tc>
        <w:tc>
          <w:tcPr>
            <w:tcW w:w="1640" w:type="dxa"/>
            <w:noWrap/>
            <w:hideMark/>
          </w:tcPr>
          <w:p w14:paraId="448DBEE6" w14:textId="77777777" w:rsidR="005E4D4C" w:rsidRPr="005E4D4C" w:rsidRDefault="005E4D4C" w:rsidP="005E4D4C">
            <w:r w:rsidRPr="005E4D4C">
              <w:t>1.0</w:t>
            </w:r>
          </w:p>
        </w:tc>
        <w:tc>
          <w:tcPr>
            <w:tcW w:w="1580" w:type="dxa"/>
            <w:noWrap/>
            <w:hideMark/>
          </w:tcPr>
          <w:p w14:paraId="0CE14BB5" w14:textId="77777777" w:rsidR="005E4D4C" w:rsidRPr="005E4D4C" w:rsidRDefault="005E4D4C" w:rsidP="005E4D4C">
            <w:r w:rsidRPr="005E4D4C">
              <w:t>5</w:t>
            </w:r>
          </w:p>
        </w:tc>
      </w:tr>
      <w:tr w:rsidR="005E4D4C" w:rsidRPr="005E4D4C" w14:paraId="145723B1" w14:textId="77777777" w:rsidTr="005E4D4C">
        <w:trPr>
          <w:trHeight w:val="300"/>
        </w:trPr>
        <w:tc>
          <w:tcPr>
            <w:tcW w:w="4060" w:type="dxa"/>
            <w:noWrap/>
            <w:hideMark/>
          </w:tcPr>
          <w:p w14:paraId="4ABA353B" w14:textId="77777777" w:rsidR="005E4D4C" w:rsidRPr="005E4D4C" w:rsidRDefault="005E4D4C" w:rsidP="005E4D4C">
            <w:r w:rsidRPr="005E4D4C">
              <w:t> </w:t>
            </w:r>
          </w:p>
        </w:tc>
        <w:tc>
          <w:tcPr>
            <w:tcW w:w="2420" w:type="dxa"/>
            <w:noWrap/>
            <w:hideMark/>
          </w:tcPr>
          <w:p w14:paraId="6498F8F0" w14:textId="77777777" w:rsidR="005E4D4C" w:rsidRPr="005E4D4C" w:rsidRDefault="005E4D4C">
            <w:r w:rsidRPr="005E4D4C">
              <w:t> </w:t>
            </w:r>
          </w:p>
        </w:tc>
        <w:tc>
          <w:tcPr>
            <w:tcW w:w="2380" w:type="dxa"/>
            <w:noWrap/>
            <w:hideMark/>
          </w:tcPr>
          <w:p w14:paraId="5B930D97" w14:textId="77777777" w:rsidR="005E4D4C" w:rsidRPr="005E4D4C" w:rsidRDefault="005E4D4C">
            <w:r w:rsidRPr="005E4D4C">
              <w:t>Total volume</w:t>
            </w:r>
          </w:p>
        </w:tc>
        <w:tc>
          <w:tcPr>
            <w:tcW w:w="1640" w:type="dxa"/>
            <w:noWrap/>
            <w:hideMark/>
          </w:tcPr>
          <w:p w14:paraId="337D441B" w14:textId="77777777" w:rsidR="005E4D4C" w:rsidRPr="005E4D4C" w:rsidRDefault="005E4D4C" w:rsidP="005E4D4C">
            <w:r w:rsidRPr="005E4D4C">
              <w:t>50</w:t>
            </w:r>
          </w:p>
        </w:tc>
        <w:tc>
          <w:tcPr>
            <w:tcW w:w="1580" w:type="dxa"/>
            <w:noWrap/>
            <w:hideMark/>
          </w:tcPr>
          <w:p w14:paraId="67AA8903" w14:textId="77777777" w:rsidR="005E4D4C" w:rsidRPr="005E4D4C" w:rsidRDefault="005E4D4C" w:rsidP="005E4D4C">
            <w:r w:rsidRPr="005E4D4C">
              <w:t>250</w:t>
            </w:r>
          </w:p>
        </w:tc>
      </w:tr>
    </w:tbl>
    <w:p w14:paraId="4FAC58F4" w14:textId="77777777" w:rsidR="00744DAB" w:rsidRDefault="00744DAB" w:rsidP="00744DAB"/>
    <w:p w14:paraId="445A22E4" w14:textId="77777777" w:rsidR="00744DAB" w:rsidRDefault="00744DAB" w:rsidP="00744DAB"/>
    <w:p w14:paraId="0A2492A0" w14:textId="77777777" w:rsidR="00744DAB" w:rsidRDefault="00744DAB" w:rsidP="00744DAB"/>
    <w:p w14:paraId="4BDF350D" w14:textId="77777777" w:rsidR="00744DAB" w:rsidRDefault="00744DAB" w:rsidP="00744DAB"/>
    <w:p w14:paraId="280AA246" w14:textId="77777777" w:rsidR="00E34AA4" w:rsidRPr="00E34AA4" w:rsidRDefault="00E34AA4" w:rsidP="00E34AA4">
      <w:pPr>
        <w:pBdr>
          <w:top w:val="nil"/>
          <w:left w:val="nil"/>
          <w:bottom w:val="nil"/>
          <w:right w:val="nil"/>
          <w:between w:val="nil"/>
        </w:pBdr>
        <w:jc w:val="left"/>
        <w:rPr>
          <w:b/>
          <w:bCs/>
          <w:color w:val="000000"/>
        </w:rPr>
      </w:pPr>
      <w:r w:rsidRPr="00E34AA4">
        <w:rPr>
          <w:b/>
          <w:bCs/>
          <w:color w:val="000000"/>
        </w:rPr>
        <w:lastRenderedPageBreak/>
        <w:t>Diagnostic Digest:</w:t>
      </w:r>
    </w:p>
    <w:tbl>
      <w:tblPr>
        <w:tblStyle w:val="TableGrid"/>
        <w:tblW w:w="9198" w:type="dxa"/>
        <w:tblLook w:val="04A0" w:firstRow="1" w:lastRow="0" w:firstColumn="1" w:lastColumn="0" w:noHBand="0" w:noVBand="1"/>
      </w:tblPr>
      <w:tblGrid>
        <w:gridCol w:w="1017"/>
        <w:gridCol w:w="1478"/>
        <w:gridCol w:w="2383"/>
        <w:gridCol w:w="2430"/>
        <w:gridCol w:w="1890"/>
      </w:tblGrid>
      <w:tr w:rsidR="00E34AA4" w14:paraId="4997D31A" w14:textId="77777777" w:rsidTr="00BE460D">
        <w:tc>
          <w:tcPr>
            <w:tcW w:w="1017" w:type="dxa"/>
          </w:tcPr>
          <w:p w14:paraId="3B001911" w14:textId="77777777" w:rsidR="00E34AA4" w:rsidRDefault="00E34AA4" w:rsidP="00BE460D">
            <w:pPr>
              <w:jc w:val="center"/>
            </w:pPr>
            <w:r>
              <w:t>Tube</w:t>
            </w:r>
          </w:p>
        </w:tc>
        <w:tc>
          <w:tcPr>
            <w:tcW w:w="1478" w:type="dxa"/>
          </w:tcPr>
          <w:p w14:paraId="0DCE7F84" w14:textId="77777777" w:rsidR="00E34AA4" w:rsidRDefault="00E34AA4" w:rsidP="00BE460D">
            <w:pPr>
              <w:jc w:val="center"/>
            </w:pPr>
            <w:r>
              <w:t>DNA</w:t>
            </w:r>
          </w:p>
        </w:tc>
        <w:tc>
          <w:tcPr>
            <w:tcW w:w="2383" w:type="dxa"/>
          </w:tcPr>
          <w:p w14:paraId="45FE925E" w14:textId="77777777" w:rsidR="00E34AA4" w:rsidRDefault="00E34AA4" w:rsidP="00BE460D">
            <w:pPr>
              <w:jc w:val="center"/>
            </w:pPr>
            <w:r>
              <w:t>Enzyme(s)</w:t>
            </w:r>
          </w:p>
        </w:tc>
        <w:tc>
          <w:tcPr>
            <w:tcW w:w="2430" w:type="dxa"/>
          </w:tcPr>
          <w:p w14:paraId="5241E874" w14:textId="77777777" w:rsidR="00E34AA4" w:rsidRDefault="00E34AA4" w:rsidP="00BE460D">
            <w:pPr>
              <w:jc w:val="center"/>
            </w:pPr>
            <w:r>
              <w:t>DNA Volume (</w:t>
            </w:r>
            <w:proofErr w:type="spellStart"/>
            <w:r>
              <w:t>uL</w:t>
            </w:r>
            <w:proofErr w:type="spellEnd"/>
            <w:r>
              <w:t>)</w:t>
            </w:r>
          </w:p>
        </w:tc>
        <w:tc>
          <w:tcPr>
            <w:tcW w:w="1890" w:type="dxa"/>
          </w:tcPr>
          <w:p w14:paraId="457F8ED8" w14:textId="77777777" w:rsidR="00E34AA4" w:rsidRDefault="00E34AA4" w:rsidP="00BE460D">
            <w:pPr>
              <w:jc w:val="center"/>
            </w:pPr>
            <w:r>
              <w:t>H</w:t>
            </w:r>
            <w:r w:rsidRPr="00682FE8">
              <w:rPr>
                <w:vertAlign w:val="subscript"/>
              </w:rPr>
              <w:t>2</w:t>
            </w:r>
            <w:r>
              <w:t>O Volume (</w:t>
            </w:r>
            <w:proofErr w:type="spellStart"/>
            <w:r>
              <w:t>uL</w:t>
            </w:r>
            <w:proofErr w:type="spellEnd"/>
            <w:r>
              <w:t>)</w:t>
            </w:r>
          </w:p>
        </w:tc>
      </w:tr>
      <w:tr w:rsidR="00E34AA4" w14:paraId="1B8447B8" w14:textId="77777777" w:rsidTr="00BE460D">
        <w:tc>
          <w:tcPr>
            <w:tcW w:w="1017" w:type="dxa"/>
          </w:tcPr>
          <w:p w14:paraId="608A7618" w14:textId="671A6197" w:rsidR="00E34AA4" w:rsidRDefault="00E34AA4" w:rsidP="00BE460D">
            <w:pPr>
              <w:jc w:val="center"/>
            </w:pPr>
            <w:r>
              <w:t>1</w:t>
            </w:r>
          </w:p>
        </w:tc>
        <w:tc>
          <w:tcPr>
            <w:tcW w:w="1478" w:type="dxa"/>
          </w:tcPr>
          <w:p w14:paraId="3AE154E7" w14:textId="77777777" w:rsidR="00E34AA4" w:rsidRDefault="00E34AA4" w:rsidP="00BE460D">
            <w:pPr>
              <w:jc w:val="center"/>
            </w:pPr>
            <w:r>
              <w:t xml:space="preserve">PCR purified </w:t>
            </w:r>
            <w:r w:rsidRPr="00C65F30">
              <w:rPr>
                <w:i/>
                <w:iCs/>
              </w:rPr>
              <w:t>rpsU2</w:t>
            </w:r>
            <w:r>
              <w:t>-HA</w:t>
            </w:r>
          </w:p>
        </w:tc>
        <w:tc>
          <w:tcPr>
            <w:tcW w:w="2383" w:type="dxa"/>
          </w:tcPr>
          <w:p w14:paraId="7183081E" w14:textId="77777777" w:rsidR="00E34AA4" w:rsidRDefault="00E34AA4" w:rsidP="00BE460D">
            <w:pPr>
              <w:jc w:val="center"/>
            </w:pPr>
            <w:r>
              <w:t>Not1</w:t>
            </w:r>
          </w:p>
        </w:tc>
        <w:tc>
          <w:tcPr>
            <w:tcW w:w="2430" w:type="dxa"/>
          </w:tcPr>
          <w:p w14:paraId="4ADB5DCF" w14:textId="77777777" w:rsidR="00E34AA4" w:rsidRDefault="00E34AA4" w:rsidP="00BE460D">
            <w:pPr>
              <w:jc w:val="center"/>
            </w:pPr>
            <w:r>
              <w:t>2</w:t>
            </w:r>
          </w:p>
        </w:tc>
        <w:tc>
          <w:tcPr>
            <w:tcW w:w="1890" w:type="dxa"/>
          </w:tcPr>
          <w:p w14:paraId="5CAAB23A" w14:textId="77777777" w:rsidR="00E34AA4" w:rsidRDefault="00E34AA4" w:rsidP="00BE460D">
            <w:pPr>
              <w:jc w:val="center"/>
            </w:pPr>
            <w:r>
              <w:t>-</w:t>
            </w:r>
          </w:p>
        </w:tc>
      </w:tr>
      <w:tr w:rsidR="0010109F" w14:paraId="39E08CD3" w14:textId="77777777" w:rsidTr="00BE460D">
        <w:tc>
          <w:tcPr>
            <w:tcW w:w="1017" w:type="dxa"/>
          </w:tcPr>
          <w:p w14:paraId="184EE4AC" w14:textId="0FB488FF" w:rsidR="0010109F" w:rsidRDefault="0010109F" w:rsidP="0010109F">
            <w:pPr>
              <w:jc w:val="center"/>
            </w:pPr>
            <w:r>
              <w:t>2</w:t>
            </w:r>
          </w:p>
        </w:tc>
        <w:tc>
          <w:tcPr>
            <w:tcW w:w="1478" w:type="dxa"/>
          </w:tcPr>
          <w:p w14:paraId="25A74A5E" w14:textId="76406729" w:rsidR="0010109F" w:rsidRDefault="0010109F" w:rsidP="0010109F">
            <w:pPr>
              <w:jc w:val="center"/>
            </w:pPr>
            <w:r>
              <w:t>LVS gDNA</w:t>
            </w:r>
          </w:p>
        </w:tc>
        <w:tc>
          <w:tcPr>
            <w:tcW w:w="2383" w:type="dxa"/>
          </w:tcPr>
          <w:p w14:paraId="1DDCAE40" w14:textId="49873A67" w:rsidR="0010109F" w:rsidRDefault="0010109F" w:rsidP="0010109F">
            <w:pPr>
              <w:jc w:val="center"/>
            </w:pPr>
            <w:r w:rsidRPr="00F757C2">
              <w:t>Not1</w:t>
            </w:r>
          </w:p>
        </w:tc>
        <w:tc>
          <w:tcPr>
            <w:tcW w:w="2430" w:type="dxa"/>
          </w:tcPr>
          <w:p w14:paraId="36158645" w14:textId="5BC85FAC" w:rsidR="0010109F" w:rsidRDefault="0010109F" w:rsidP="0010109F">
            <w:pPr>
              <w:jc w:val="center"/>
            </w:pPr>
            <w:r>
              <w:t>2</w:t>
            </w:r>
          </w:p>
        </w:tc>
        <w:tc>
          <w:tcPr>
            <w:tcW w:w="1890" w:type="dxa"/>
          </w:tcPr>
          <w:p w14:paraId="72CCE7AB" w14:textId="77777777" w:rsidR="0010109F" w:rsidRDefault="0010109F" w:rsidP="0010109F">
            <w:pPr>
              <w:jc w:val="center"/>
            </w:pPr>
          </w:p>
        </w:tc>
      </w:tr>
      <w:tr w:rsidR="0010109F" w14:paraId="36B0F9C1" w14:textId="77777777" w:rsidTr="00BE460D">
        <w:tc>
          <w:tcPr>
            <w:tcW w:w="1017" w:type="dxa"/>
          </w:tcPr>
          <w:p w14:paraId="76873E4F" w14:textId="1BF8605A" w:rsidR="0010109F" w:rsidRDefault="0010109F" w:rsidP="0010109F">
            <w:pPr>
              <w:jc w:val="center"/>
            </w:pPr>
            <w:r>
              <w:t>3</w:t>
            </w:r>
          </w:p>
        </w:tc>
        <w:tc>
          <w:tcPr>
            <w:tcW w:w="1478" w:type="dxa"/>
          </w:tcPr>
          <w:p w14:paraId="3D6E5DBA" w14:textId="70886103" w:rsidR="0010109F" w:rsidRDefault="0010109F" w:rsidP="0010109F">
            <w:pPr>
              <w:jc w:val="center"/>
            </w:pPr>
            <w:r>
              <w:t>pKR219</w:t>
            </w:r>
          </w:p>
        </w:tc>
        <w:tc>
          <w:tcPr>
            <w:tcW w:w="2383" w:type="dxa"/>
          </w:tcPr>
          <w:p w14:paraId="4E0E7A51" w14:textId="63D86D17" w:rsidR="0010109F" w:rsidRDefault="0010109F" w:rsidP="0010109F">
            <w:pPr>
              <w:jc w:val="center"/>
            </w:pPr>
            <w:r w:rsidRPr="00F757C2">
              <w:t>Not1</w:t>
            </w:r>
          </w:p>
        </w:tc>
        <w:tc>
          <w:tcPr>
            <w:tcW w:w="2430" w:type="dxa"/>
          </w:tcPr>
          <w:p w14:paraId="1C7755C9" w14:textId="310B2426" w:rsidR="0010109F" w:rsidRDefault="0010109F" w:rsidP="0010109F">
            <w:pPr>
              <w:jc w:val="center"/>
            </w:pPr>
            <w:r>
              <w:t>2</w:t>
            </w:r>
          </w:p>
        </w:tc>
        <w:tc>
          <w:tcPr>
            <w:tcW w:w="1890" w:type="dxa"/>
          </w:tcPr>
          <w:p w14:paraId="2922CA20" w14:textId="77777777" w:rsidR="0010109F" w:rsidRDefault="0010109F" w:rsidP="0010109F">
            <w:pPr>
              <w:jc w:val="center"/>
            </w:pPr>
          </w:p>
        </w:tc>
      </w:tr>
      <w:tr w:rsidR="0010109F" w14:paraId="6BC8C182" w14:textId="77777777" w:rsidTr="00BE460D">
        <w:tc>
          <w:tcPr>
            <w:tcW w:w="1017" w:type="dxa"/>
          </w:tcPr>
          <w:p w14:paraId="38B6DFFF" w14:textId="22951BA3" w:rsidR="0010109F" w:rsidRDefault="0010109F" w:rsidP="0010109F">
            <w:pPr>
              <w:jc w:val="center"/>
            </w:pPr>
            <w:r>
              <w:t>4</w:t>
            </w:r>
          </w:p>
        </w:tc>
        <w:tc>
          <w:tcPr>
            <w:tcW w:w="1478" w:type="dxa"/>
          </w:tcPr>
          <w:p w14:paraId="5ABC0C0E" w14:textId="75F48C0B" w:rsidR="0010109F" w:rsidRDefault="0010109F" w:rsidP="0010109F">
            <w:pPr>
              <w:jc w:val="center"/>
            </w:pPr>
            <w:r>
              <w:t>Neg</w:t>
            </w:r>
          </w:p>
        </w:tc>
        <w:tc>
          <w:tcPr>
            <w:tcW w:w="2383" w:type="dxa"/>
          </w:tcPr>
          <w:p w14:paraId="7B276DCB" w14:textId="00DDE5DF" w:rsidR="0010109F" w:rsidRDefault="0010109F" w:rsidP="0010109F">
            <w:pPr>
              <w:jc w:val="center"/>
            </w:pPr>
            <w:r w:rsidRPr="00F757C2">
              <w:t>Not1</w:t>
            </w:r>
          </w:p>
        </w:tc>
        <w:tc>
          <w:tcPr>
            <w:tcW w:w="2430" w:type="dxa"/>
          </w:tcPr>
          <w:p w14:paraId="32ABF67D" w14:textId="1376A2DE" w:rsidR="0010109F" w:rsidRDefault="0010109F" w:rsidP="0010109F">
            <w:pPr>
              <w:jc w:val="center"/>
            </w:pPr>
            <w:r>
              <w:t>-</w:t>
            </w:r>
          </w:p>
        </w:tc>
        <w:tc>
          <w:tcPr>
            <w:tcW w:w="1890" w:type="dxa"/>
          </w:tcPr>
          <w:p w14:paraId="0A1BE910" w14:textId="4952E90D" w:rsidR="0010109F" w:rsidRDefault="0010109F" w:rsidP="0010109F">
            <w:pPr>
              <w:jc w:val="center"/>
            </w:pPr>
            <w:r>
              <w:t>2</w:t>
            </w:r>
          </w:p>
        </w:tc>
      </w:tr>
    </w:tbl>
    <w:p w14:paraId="3CC01FDB" w14:textId="77777777" w:rsidR="00E34AA4" w:rsidRDefault="00E34AA4" w:rsidP="00E34AA4">
      <w:pPr>
        <w:pBdr>
          <w:top w:val="nil"/>
          <w:left w:val="nil"/>
          <w:bottom w:val="nil"/>
          <w:right w:val="nil"/>
          <w:between w:val="nil"/>
        </w:pBdr>
        <w:jc w:val="left"/>
        <w:rPr>
          <w:color w:val="000000"/>
          <w:sz w:val="18"/>
          <w:szCs w:val="18"/>
        </w:rPr>
      </w:pPr>
    </w:p>
    <w:tbl>
      <w:tblPr>
        <w:tblStyle w:val="TableGrid"/>
        <w:tblpPr w:leftFromText="180" w:rightFromText="180" w:vertAnchor="text" w:horzAnchor="margin" w:tblpY="2"/>
        <w:tblW w:w="0" w:type="auto"/>
        <w:tblLook w:val="04A0" w:firstRow="1" w:lastRow="0" w:firstColumn="1" w:lastColumn="0" w:noHBand="0" w:noVBand="1"/>
      </w:tblPr>
      <w:tblGrid>
        <w:gridCol w:w="2358"/>
        <w:gridCol w:w="3690"/>
        <w:gridCol w:w="3528"/>
      </w:tblGrid>
      <w:tr w:rsidR="00E34AA4" w:rsidRPr="00682FE8" w14:paraId="093DA662" w14:textId="77777777" w:rsidTr="00BE460D">
        <w:tc>
          <w:tcPr>
            <w:tcW w:w="2358" w:type="dxa"/>
          </w:tcPr>
          <w:p w14:paraId="3192EF5F" w14:textId="77777777" w:rsidR="00E34AA4" w:rsidRPr="00682FE8" w:rsidRDefault="00E34AA4" w:rsidP="00BE460D">
            <w:pPr>
              <w:jc w:val="center"/>
              <w:rPr>
                <w:b/>
              </w:rPr>
            </w:pPr>
            <w:r w:rsidRPr="00682FE8">
              <w:rPr>
                <w:b/>
              </w:rPr>
              <w:t>Components</w:t>
            </w:r>
          </w:p>
        </w:tc>
        <w:tc>
          <w:tcPr>
            <w:tcW w:w="3690" w:type="dxa"/>
          </w:tcPr>
          <w:p w14:paraId="6CF5EF0B" w14:textId="77777777" w:rsidR="00E34AA4" w:rsidRPr="00682FE8" w:rsidRDefault="00E34AA4" w:rsidP="00BE460D">
            <w:pPr>
              <w:jc w:val="center"/>
              <w:rPr>
                <w:b/>
              </w:rPr>
            </w:pPr>
            <w:r w:rsidRPr="00682FE8">
              <w:rPr>
                <w:b/>
              </w:rPr>
              <w:t>Volumes in 1 reaction (</w:t>
            </w:r>
            <w:proofErr w:type="spellStart"/>
            <w:r w:rsidRPr="00682FE8">
              <w:rPr>
                <w:b/>
              </w:rPr>
              <w:t>uL</w:t>
            </w:r>
            <w:proofErr w:type="spellEnd"/>
            <w:r w:rsidRPr="00682FE8">
              <w:rPr>
                <w:b/>
              </w:rPr>
              <w:t>)</w:t>
            </w:r>
          </w:p>
        </w:tc>
        <w:tc>
          <w:tcPr>
            <w:tcW w:w="3528" w:type="dxa"/>
          </w:tcPr>
          <w:p w14:paraId="31E0698A" w14:textId="1A8C3446" w:rsidR="00E34AA4" w:rsidRPr="00682FE8" w:rsidRDefault="00E34AA4" w:rsidP="00BE460D">
            <w:pPr>
              <w:jc w:val="center"/>
              <w:rPr>
                <w:b/>
              </w:rPr>
            </w:pPr>
            <w:r w:rsidRPr="00682FE8">
              <w:rPr>
                <w:b/>
              </w:rPr>
              <w:t xml:space="preserve">Volumes in Master Mix </w:t>
            </w:r>
            <w:r w:rsidR="0010109F">
              <w:rPr>
                <w:b/>
              </w:rPr>
              <w:t>5</w:t>
            </w:r>
            <w:r w:rsidRPr="00682FE8">
              <w:rPr>
                <w:b/>
              </w:rPr>
              <w:t>x (</w:t>
            </w:r>
            <w:proofErr w:type="spellStart"/>
            <w:r w:rsidRPr="00682FE8">
              <w:rPr>
                <w:b/>
              </w:rPr>
              <w:t>uL</w:t>
            </w:r>
            <w:proofErr w:type="spellEnd"/>
            <w:r w:rsidRPr="00682FE8">
              <w:rPr>
                <w:b/>
              </w:rPr>
              <w:t>)</w:t>
            </w:r>
          </w:p>
        </w:tc>
      </w:tr>
      <w:tr w:rsidR="00E34AA4" w14:paraId="289CAC83" w14:textId="77777777" w:rsidTr="00BE460D">
        <w:tc>
          <w:tcPr>
            <w:tcW w:w="2358" w:type="dxa"/>
          </w:tcPr>
          <w:p w14:paraId="1D24A983" w14:textId="77777777" w:rsidR="00E34AA4" w:rsidRDefault="00E34AA4" w:rsidP="00BE460D">
            <w:pPr>
              <w:jc w:val="center"/>
            </w:pPr>
            <w:r>
              <w:t>H</w:t>
            </w:r>
            <w:r w:rsidRPr="00682FE8">
              <w:rPr>
                <w:vertAlign w:val="subscript"/>
              </w:rPr>
              <w:t>2</w:t>
            </w:r>
            <w:r>
              <w:t>O</w:t>
            </w:r>
          </w:p>
        </w:tc>
        <w:tc>
          <w:tcPr>
            <w:tcW w:w="3690" w:type="dxa"/>
          </w:tcPr>
          <w:p w14:paraId="2287CB00" w14:textId="1E0E0DE3" w:rsidR="00E34AA4" w:rsidRDefault="00E34AA4" w:rsidP="00BE460D">
            <w:pPr>
              <w:jc w:val="center"/>
            </w:pPr>
            <w:r>
              <w:t>15.</w:t>
            </w:r>
            <w:r w:rsidR="0010109F">
              <w:t>5</w:t>
            </w:r>
          </w:p>
        </w:tc>
        <w:tc>
          <w:tcPr>
            <w:tcW w:w="3528" w:type="dxa"/>
          </w:tcPr>
          <w:p w14:paraId="4E83929F" w14:textId="1AA9090A" w:rsidR="00E34AA4" w:rsidRDefault="0010109F" w:rsidP="00BE460D">
            <w:pPr>
              <w:jc w:val="center"/>
            </w:pPr>
            <w:r>
              <w:t>77.5</w:t>
            </w:r>
          </w:p>
        </w:tc>
      </w:tr>
      <w:tr w:rsidR="00E34AA4" w14:paraId="3168A6D0" w14:textId="77777777" w:rsidTr="00BE460D">
        <w:tc>
          <w:tcPr>
            <w:tcW w:w="2358" w:type="dxa"/>
          </w:tcPr>
          <w:p w14:paraId="1D92F3C3" w14:textId="77777777" w:rsidR="00E34AA4" w:rsidRDefault="00E34AA4" w:rsidP="00BE460D">
            <w:pPr>
              <w:jc w:val="center"/>
            </w:pPr>
            <w:r>
              <w:t>10x Buffer*</w:t>
            </w:r>
          </w:p>
        </w:tc>
        <w:tc>
          <w:tcPr>
            <w:tcW w:w="3690" w:type="dxa"/>
          </w:tcPr>
          <w:p w14:paraId="299E2EF9" w14:textId="77777777" w:rsidR="00E34AA4" w:rsidRDefault="00E34AA4" w:rsidP="00BE460D">
            <w:pPr>
              <w:jc w:val="center"/>
            </w:pPr>
            <w:r>
              <w:t>2.0</w:t>
            </w:r>
          </w:p>
        </w:tc>
        <w:tc>
          <w:tcPr>
            <w:tcW w:w="3528" w:type="dxa"/>
          </w:tcPr>
          <w:p w14:paraId="347CC399" w14:textId="12F79D93" w:rsidR="00E34AA4" w:rsidRDefault="0010109F" w:rsidP="00BE460D">
            <w:pPr>
              <w:jc w:val="center"/>
            </w:pPr>
            <w:r>
              <w:t>10</w:t>
            </w:r>
          </w:p>
        </w:tc>
      </w:tr>
      <w:tr w:rsidR="00E34AA4" w14:paraId="18595233" w14:textId="77777777" w:rsidTr="00BE460D">
        <w:tc>
          <w:tcPr>
            <w:tcW w:w="2358" w:type="dxa"/>
          </w:tcPr>
          <w:p w14:paraId="16D4586D" w14:textId="77777777" w:rsidR="00E34AA4" w:rsidRDefault="00E34AA4" w:rsidP="00BE460D">
            <w:pPr>
              <w:jc w:val="center"/>
            </w:pPr>
            <w:r>
              <w:t>DNA</w:t>
            </w:r>
          </w:p>
        </w:tc>
        <w:tc>
          <w:tcPr>
            <w:tcW w:w="3690" w:type="dxa"/>
          </w:tcPr>
          <w:p w14:paraId="6B50FF6C" w14:textId="77777777" w:rsidR="00E34AA4" w:rsidRDefault="00E34AA4" w:rsidP="00BE460D">
            <w:pPr>
              <w:jc w:val="center"/>
            </w:pPr>
            <w:r>
              <w:t>(2.0)</w:t>
            </w:r>
          </w:p>
        </w:tc>
        <w:tc>
          <w:tcPr>
            <w:tcW w:w="3528" w:type="dxa"/>
          </w:tcPr>
          <w:p w14:paraId="1D63CA6C" w14:textId="77777777" w:rsidR="00E34AA4" w:rsidRDefault="00E34AA4" w:rsidP="00BE460D">
            <w:pPr>
              <w:jc w:val="center"/>
            </w:pPr>
            <w:r>
              <w:t>-</w:t>
            </w:r>
          </w:p>
        </w:tc>
      </w:tr>
      <w:tr w:rsidR="00E34AA4" w14:paraId="16B20FB5" w14:textId="77777777" w:rsidTr="00BE460D">
        <w:tc>
          <w:tcPr>
            <w:tcW w:w="2358" w:type="dxa"/>
          </w:tcPr>
          <w:p w14:paraId="35B33483" w14:textId="77777777" w:rsidR="00E34AA4" w:rsidRDefault="00E34AA4" w:rsidP="00BE460D">
            <w:pPr>
              <w:jc w:val="center"/>
            </w:pPr>
            <w:r>
              <w:t>Enzyme 1</w:t>
            </w:r>
          </w:p>
        </w:tc>
        <w:tc>
          <w:tcPr>
            <w:tcW w:w="3690" w:type="dxa"/>
          </w:tcPr>
          <w:p w14:paraId="36F25218" w14:textId="77777777" w:rsidR="00E34AA4" w:rsidRDefault="00E34AA4" w:rsidP="00BE460D">
            <w:pPr>
              <w:jc w:val="center"/>
            </w:pPr>
            <w:r>
              <w:t>0.5</w:t>
            </w:r>
          </w:p>
        </w:tc>
        <w:tc>
          <w:tcPr>
            <w:tcW w:w="3528" w:type="dxa"/>
          </w:tcPr>
          <w:p w14:paraId="094427A8" w14:textId="67DCB7D5" w:rsidR="00E34AA4" w:rsidRDefault="0010109F" w:rsidP="00BE460D">
            <w:pPr>
              <w:jc w:val="center"/>
            </w:pPr>
            <w:r>
              <w:t>2.5</w:t>
            </w:r>
          </w:p>
        </w:tc>
      </w:tr>
      <w:tr w:rsidR="00E34AA4" w14:paraId="1EC01E7F" w14:textId="77777777" w:rsidTr="00BE460D">
        <w:tc>
          <w:tcPr>
            <w:tcW w:w="2358" w:type="dxa"/>
          </w:tcPr>
          <w:p w14:paraId="481144A8" w14:textId="77777777" w:rsidR="00E34AA4" w:rsidRDefault="00E34AA4" w:rsidP="00BE460D">
            <w:pPr>
              <w:jc w:val="center"/>
            </w:pPr>
            <w:r>
              <w:t>Enzyme 2</w:t>
            </w:r>
          </w:p>
        </w:tc>
        <w:tc>
          <w:tcPr>
            <w:tcW w:w="3690" w:type="dxa"/>
          </w:tcPr>
          <w:p w14:paraId="5983B9D2" w14:textId="77777777" w:rsidR="00E34AA4" w:rsidRDefault="00E34AA4" w:rsidP="00BE460D">
            <w:pPr>
              <w:jc w:val="center"/>
            </w:pPr>
            <w:r>
              <w:t>N/A</w:t>
            </w:r>
          </w:p>
        </w:tc>
        <w:tc>
          <w:tcPr>
            <w:tcW w:w="3528" w:type="dxa"/>
          </w:tcPr>
          <w:p w14:paraId="2D7C907F" w14:textId="77777777" w:rsidR="00E34AA4" w:rsidRDefault="00E34AA4" w:rsidP="00BE460D">
            <w:pPr>
              <w:jc w:val="center"/>
            </w:pPr>
            <w:r>
              <w:t>-</w:t>
            </w:r>
          </w:p>
        </w:tc>
      </w:tr>
      <w:tr w:rsidR="00E34AA4" w14:paraId="003DF5DD" w14:textId="77777777" w:rsidTr="00BE460D">
        <w:tc>
          <w:tcPr>
            <w:tcW w:w="2358" w:type="dxa"/>
          </w:tcPr>
          <w:p w14:paraId="4B5EB71E" w14:textId="77777777" w:rsidR="00E34AA4" w:rsidRDefault="00E34AA4" w:rsidP="00BE460D">
            <w:pPr>
              <w:jc w:val="center"/>
            </w:pPr>
            <w:r>
              <w:t>Total</w:t>
            </w:r>
          </w:p>
        </w:tc>
        <w:tc>
          <w:tcPr>
            <w:tcW w:w="3690" w:type="dxa"/>
          </w:tcPr>
          <w:p w14:paraId="0BA3D098" w14:textId="7D87010D" w:rsidR="00E34AA4" w:rsidRDefault="00E34AA4" w:rsidP="00BE460D">
            <w:pPr>
              <w:jc w:val="center"/>
            </w:pPr>
            <w:r>
              <w:t>20.0 (1</w:t>
            </w:r>
            <w:r w:rsidR="0010109F">
              <w:t>8)</w:t>
            </w:r>
            <w:r>
              <w:t xml:space="preserve"> actual b/c of DNA)</w:t>
            </w:r>
          </w:p>
        </w:tc>
        <w:tc>
          <w:tcPr>
            <w:tcW w:w="3528" w:type="dxa"/>
          </w:tcPr>
          <w:p w14:paraId="268610C4" w14:textId="0BFC1A17" w:rsidR="00E34AA4" w:rsidRDefault="00E34AA4" w:rsidP="00BE460D">
            <w:pPr>
              <w:jc w:val="center"/>
            </w:pPr>
          </w:p>
        </w:tc>
      </w:tr>
    </w:tbl>
    <w:p w14:paraId="640DDDC6" w14:textId="77777777" w:rsidR="00E34AA4" w:rsidRDefault="00E34AA4" w:rsidP="00E34AA4">
      <w:pPr>
        <w:pBdr>
          <w:top w:val="nil"/>
          <w:left w:val="nil"/>
          <w:bottom w:val="nil"/>
          <w:right w:val="nil"/>
          <w:between w:val="nil"/>
        </w:pBdr>
        <w:jc w:val="left"/>
        <w:rPr>
          <w:color w:val="000000"/>
          <w:sz w:val="18"/>
          <w:szCs w:val="18"/>
        </w:rPr>
      </w:pPr>
    </w:p>
    <w:p w14:paraId="0301E182" w14:textId="77777777" w:rsidR="00E34AA4" w:rsidRDefault="00E34AA4" w:rsidP="00E34AA4">
      <w:pPr>
        <w:pBdr>
          <w:top w:val="nil"/>
          <w:left w:val="nil"/>
          <w:bottom w:val="nil"/>
          <w:right w:val="nil"/>
          <w:between w:val="nil"/>
        </w:pBdr>
        <w:jc w:val="left"/>
        <w:rPr>
          <w:color w:val="000000"/>
          <w:sz w:val="18"/>
          <w:szCs w:val="18"/>
        </w:rPr>
      </w:pPr>
    </w:p>
    <w:p w14:paraId="7A34DB4A" w14:textId="77777777" w:rsidR="00E34AA4" w:rsidRDefault="00E34AA4" w:rsidP="00E34AA4">
      <w:pPr>
        <w:pBdr>
          <w:top w:val="nil"/>
          <w:left w:val="nil"/>
          <w:bottom w:val="nil"/>
          <w:right w:val="nil"/>
          <w:between w:val="nil"/>
        </w:pBdr>
        <w:jc w:val="left"/>
        <w:rPr>
          <w:color w:val="000000"/>
          <w:sz w:val="18"/>
          <w:szCs w:val="18"/>
        </w:rPr>
      </w:pPr>
    </w:p>
    <w:p w14:paraId="58CDA663" w14:textId="77777777" w:rsidR="00E34AA4" w:rsidRDefault="00E34AA4" w:rsidP="00E34AA4">
      <w:pPr>
        <w:pBdr>
          <w:top w:val="nil"/>
          <w:left w:val="nil"/>
          <w:bottom w:val="nil"/>
          <w:right w:val="nil"/>
          <w:between w:val="nil"/>
        </w:pBdr>
        <w:jc w:val="left"/>
        <w:rPr>
          <w:color w:val="000000"/>
          <w:sz w:val="18"/>
          <w:szCs w:val="18"/>
        </w:rPr>
      </w:pPr>
    </w:p>
    <w:p w14:paraId="64750226" w14:textId="77777777" w:rsidR="00E34AA4" w:rsidRDefault="00E34AA4" w:rsidP="00E34AA4">
      <w:pPr>
        <w:pStyle w:val="ListParagraph"/>
        <w:numPr>
          <w:ilvl w:val="0"/>
          <w:numId w:val="23"/>
        </w:numPr>
      </w:pPr>
      <w:r>
        <w:t>Add indicated amounts of H</w:t>
      </w:r>
      <w:r w:rsidRPr="00682FE8">
        <w:rPr>
          <w:vertAlign w:val="subscript"/>
        </w:rPr>
        <w:t>2</w:t>
      </w:r>
      <w:r>
        <w:t>O and 10x buffer to master mix tube (MM).</w:t>
      </w:r>
    </w:p>
    <w:p w14:paraId="77E05201" w14:textId="77777777" w:rsidR="00E34AA4" w:rsidRDefault="00E34AA4" w:rsidP="00E34AA4">
      <w:pPr>
        <w:pStyle w:val="ListParagraph"/>
        <w:numPr>
          <w:ilvl w:val="0"/>
          <w:numId w:val="23"/>
        </w:numPr>
      </w:pPr>
      <w:r>
        <w:t xml:space="preserve">Add indicated amount of DNA or </w:t>
      </w:r>
      <w:proofErr w:type="spellStart"/>
      <w:r>
        <w:t>DNA+water</w:t>
      </w:r>
      <w:proofErr w:type="spellEnd"/>
      <w:r>
        <w:t xml:space="preserve"> (for backbone tubes) to individual tubes for digest (1.5 mL microfuge tubes for digests in incubator, PCR strip tubes for reactions incubated in the thermocycler).</w:t>
      </w:r>
    </w:p>
    <w:p w14:paraId="73B6E746" w14:textId="77777777" w:rsidR="00E34AA4" w:rsidRDefault="00E34AA4" w:rsidP="00E34AA4">
      <w:pPr>
        <w:pStyle w:val="ListParagraph"/>
        <w:numPr>
          <w:ilvl w:val="0"/>
          <w:numId w:val="23"/>
        </w:numPr>
      </w:pPr>
      <w:r>
        <w:t>Add indicated amount of each enzyme (___</w:t>
      </w:r>
      <w:proofErr w:type="spellStart"/>
      <w:r>
        <w:t>uL</w:t>
      </w:r>
      <w:proofErr w:type="spellEnd"/>
      <w:r>
        <w:t>) to the master mix tube (MM).</w:t>
      </w:r>
    </w:p>
    <w:p w14:paraId="4AD34C75" w14:textId="77777777" w:rsidR="00E34AA4" w:rsidRDefault="00E34AA4" w:rsidP="00E34AA4">
      <w:pPr>
        <w:pStyle w:val="ListParagraph"/>
        <w:numPr>
          <w:ilvl w:val="0"/>
          <w:numId w:val="23"/>
        </w:numPr>
      </w:pPr>
      <w:r>
        <w:t>Mix the master mix by pipetting up and down.</w:t>
      </w:r>
    </w:p>
    <w:p w14:paraId="2729113A" w14:textId="77777777" w:rsidR="00E34AA4" w:rsidRDefault="00E34AA4" w:rsidP="00E34AA4">
      <w:pPr>
        <w:pStyle w:val="ListParagraph"/>
        <w:numPr>
          <w:ilvl w:val="0"/>
          <w:numId w:val="23"/>
        </w:numPr>
      </w:pPr>
      <w:r>
        <w:t>Add master mix to individual tubes. Volume to add to each tube is the volume in 1 reaction minus the DNA volume (____</w:t>
      </w:r>
      <w:proofErr w:type="spellStart"/>
      <w:r>
        <w:t>ul</w:t>
      </w:r>
      <w:proofErr w:type="spellEnd"/>
      <w:r>
        <w:t>).</w:t>
      </w:r>
    </w:p>
    <w:p w14:paraId="6D86A70C" w14:textId="77777777" w:rsidR="00E34AA4" w:rsidRDefault="00E34AA4" w:rsidP="00E34AA4">
      <w:pPr>
        <w:pStyle w:val="ListParagraph"/>
        <w:numPr>
          <w:ilvl w:val="0"/>
          <w:numId w:val="23"/>
        </w:numPr>
      </w:pPr>
      <w:r>
        <w:t xml:space="preserve">Incubate at 37°C for 1 hour or up to overnight. </w:t>
      </w:r>
    </w:p>
    <w:p w14:paraId="61C3746A" w14:textId="77777777" w:rsidR="00E34AA4" w:rsidRDefault="00E34AA4" w:rsidP="00E34AA4">
      <w:pPr>
        <w:pStyle w:val="ListParagraph"/>
        <w:numPr>
          <w:ilvl w:val="0"/>
          <w:numId w:val="23"/>
        </w:numPr>
        <w:rPr>
          <w:strike/>
        </w:rPr>
      </w:pPr>
      <w:r w:rsidRPr="002C46F7">
        <w:rPr>
          <w:strike/>
        </w:rPr>
        <w:t xml:space="preserve">If using digest for plasmid construction then after incubation at 37°C, add 0.5ul of CIP enzyme to backbone tube, mix by pipetting and put back in 37°C incubator for 10 minutes. (this step removes the phosphates from the ends of the plasmid to prevent re-ligation). If using the new Quick CIP – add 1 </w:t>
      </w:r>
      <w:proofErr w:type="spellStart"/>
      <w:r w:rsidRPr="002C46F7">
        <w:rPr>
          <w:strike/>
        </w:rPr>
        <w:t>uL</w:t>
      </w:r>
      <w:proofErr w:type="spellEnd"/>
      <w:r w:rsidRPr="002C46F7">
        <w:rPr>
          <w:strike/>
        </w:rPr>
        <w:t>, mix, incubate (</w:t>
      </w:r>
      <w:r w:rsidRPr="002C46F7">
        <w:rPr>
          <w:b/>
          <w:strike/>
        </w:rPr>
        <w:t>at 37º)</w:t>
      </w:r>
      <w:r w:rsidRPr="002C46F7">
        <w:rPr>
          <w:strike/>
        </w:rPr>
        <w:t xml:space="preserve"> for 10 mins, then put at 80C for 2 minutes to inactivate the CIP.</w:t>
      </w:r>
    </w:p>
    <w:p w14:paraId="2255E67E" w14:textId="77777777" w:rsidR="00E34AA4" w:rsidRPr="002C46F7" w:rsidRDefault="00E34AA4" w:rsidP="00E34AA4">
      <w:pPr>
        <w:pBdr>
          <w:top w:val="nil"/>
          <w:left w:val="nil"/>
          <w:bottom w:val="nil"/>
          <w:right w:val="nil"/>
          <w:between w:val="nil"/>
        </w:pBdr>
        <w:ind w:left="360"/>
        <w:jc w:val="left"/>
        <w:rPr>
          <w:color w:val="000000"/>
          <w:sz w:val="18"/>
          <w:szCs w:val="18"/>
        </w:rPr>
      </w:pPr>
    </w:p>
    <w:p w14:paraId="54783D66" w14:textId="7DAA9218" w:rsidR="00E34AA4" w:rsidRDefault="00DE29DF" w:rsidP="00E34AA4">
      <w:pPr>
        <w:pStyle w:val="ListParagraph"/>
        <w:pBdr>
          <w:top w:val="nil"/>
          <w:left w:val="nil"/>
          <w:bottom w:val="nil"/>
          <w:right w:val="nil"/>
          <w:between w:val="nil"/>
        </w:pBdr>
        <w:jc w:val="left"/>
        <w:rPr>
          <w:color w:val="000000"/>
        </w:rPr>
      </w:pPr>
      <w:r>
        <w:rPr>
          <w:color w:val="000000"/>
        </w:rPr>
        <w:t>*</w:t>
      </w:r>
      <w:r w:rsidR="00E34AA4" w:rsidRPr="002C46F7">
        <w:rPr>
          <w:color w:val="000000"/>
        </w:rPr>
        <w:t>Since this is only a diagnostic digest, there is no need to add CIP.</w:t>
      </w:r>
    </w:p>
    <w:p w14:paraId="0C98C6CC" w14:textId="77777777" w:rsidR="00B86DE8" w:rsidRDefault="00B86DE8" w:rsidP="00E34AA4">
      <w:pPr>
        <w:pStyle w:val="ListParagraph"/>
        <w:pBdr>
          <w:top w:val="nil"/>
          <w:left w:val="nil"/>
          <w:bottom w:val="nil"/>
          <w:right w:val="nil"/>
          <w:between w:val="nil"/>
        </w:pBdr>
        <w:jc w:val="left"/>
        <w:rPr>
          <w:color w:val="000000"/>
        </w:rPr>
      </w:pPr>
    </w:p>
    <w:p w14:paraId="4DDED74D" w14:textId="77777777" w:rsidR="00B86DE8" w:rsidRDefault="00B86DE8" w:rsidP="00E34AA4">
      <w:pPr>
        <w:pStyle w:val="ListParagraph"/>
        <w:pBdr>
          <w:top w:val="nil"/>
          <w:left w:val="nil"/>
          <w:bottom w:val="nil"/>
          <w:right w:val="nil"/>
          <w:between w:val="nil"/>
        </w:pBdr>
        <w:jc w:val="left"/>
        <w:rPr>
          <w:color w:val="000000"/>
        </w:rPr>
      </w:pPr>
    </w:p>
    <w:p w14:paraId="25DE670B" w14:textId="77777777" w:rsidR="00B86DE8" w:rsidRPr="002C46F7" w:rsidRDefault="00B86DE8" w:rsidP="00E34AA4">
      <w:pPr>
        <w:pStyle w:val="ListParagraph"/>
        <w:pBdr>
          <w:top w:val="nil"/>
          <w:left w:val="nil"/>
          <w:bottom w:val="nil"/>
          <w:right w:val="nil"/>
          <w:between w:val="nil"/>
        </w:pBdr>
        <w:jc w:val="left"/>
        <w:rPr>
          <w:color w:val="000000"/>
        </w:rPr>
      </w:pPr>
    </w:p>
    <w:p w14:paraId="25B98D13" w14:textId="3137B1C8" w:rsidR="00376767" w:rsidRDefault="00A3017B" w:rsidP="009B6FC3">
      <w:r>
        <w:rPr>
          <w:noProof/>
        </w:rPr>
        <w:lastRenderedPageBreak/>
        <w:drawing>
          <wp:inline distT="0" distB="0" distL="0" distR="0" wp14:anchorId="40AC1754" wp14:editId="327936D3">
            <wp:extent cx="3192237" cy="3282846"/>
            <wp:effectExtent l="0" t="0" r="0" b="0"/>
            <wp:docPr id="1110084427" name="Picture 5" descr="A close-up of a dn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0084427" name="Picture 5" descr="A close-up of a dna tes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195143" cy="3285834"/>
                    </a:xfrm>
                    <a:prstGeom prst="rect">
                      <a:avLst/>
                    </a:prstGeom>
                  </pic:spPr>
                </pic:pic>
              </a:graphicData>
            </a:graphic>
          </wp:inline>
        </w:drawing>
      </w:r>
    </w:p>
    <w:p w14:paraId="23CAB56B" w14:textId="04BBC4CA" w:rsidR="00A3017B" w:rsidRDefault="00A3017B" w:rsidP="009B6FC3">
      <w:r>
        <w:t>That’s a bust, looks like a primary integrant.</w:t>
      </w:r>
    </w:p>
    <w:p w14:paraId="27346DEE" w14:textId="77777777" w:rsidR="009B6FC3" w:rsidRDefault="009B6FC3" w:rsidP="009B6FC3">
      <w:pPr>
        <w:pStyle w:val="Heading2"/>
      </w:pPr>
      <w:bookmarkStart w:id="7" w:name="_Toc167967764"/>
      <w:bookmarkStart w:id="8" w:name="_Toc174443367"/>
      <w:bookmarkStart w:id="9" w:name="OLE_LINK2"/>
      <w:r>
        <w:t>Concentrating Samples with 100 K MWCO</w:t>
      </w:r>
      <w:bookmarkEnd w:id="7"/>
      <w:bookmarkEnd w:id="8"/>
      <w:r>
        <w:t xml:space="preserve"> </w:t>
      </w:r>
    </w:p>
    <w:p w14:paraId="216A0420" w14:textId="77777777" w:rsidR="009B6FC3" w:rsidRDefault="009B6FC3" w:rsidP="009B6FC3">
      <w:r>
        <w:t>Using Pierce Concentrator, 0.5 mL</w:t>
      </w:r>
    </w:p>
    <w:p w14:paraId="7B2D1018" w14:textId="77777777" w:rsidR="009B6FC3" w:rsidRDefault="009B6FC3" w:rsidP="009B6FC3">
      <w:r w:rsidRPr="00EE1799">
        <w:rPr>
          <w:b/>
          <w:bCs/>
        </w:rPr>
        <w:t xml:space="preserve">Note: </w:t>
      </w:r>
      <w:r w:rsidRPr="00B9439F">
        <w:rPr>
          <w:b/>
          <w:bCs/>
        </w:rPr>
        <w:t>spin steps are at 4ºC</w:t>
      </w:r>
      <w:r>
        <w:t>.</w:t>
      </w:r>
    </w:p>
    <w:p w14:paraId="0ACF6C12" w14:textId="77777777" w:rsidR="009B6FC3" w:rsidRDefault="009B6FC3" w:rsidP="009B6FC3">
      <w:pPr>
        <w:pStyle w:val="ListParagraph"/>
        <w:numPr>
          <w:ilvl w:val="0"/>
          <w:numId w:val="22"/>
        </w:numPr>
        <w:spacing w:after="160" w:line="259" w:lineRule="auto"/>
        <w:jc w:val="left"/>
      </w:pPr>
      <w:r>
        <w:t xml:space="preserve">Place sample into the Concentrator sample chamber </w:t>
      </w:r>
      <w:r w:rsidRPr="00EE1799">
        <w:rPr>
          <w:b/>
          <w:bCs/>
        </w:rPr>
        <w:t>(500ul)</w:t>
      </w:r>
      <w:r>
        <w:rPr>
          <w:b/>
          <w:bCs/>
        </w:rPr>
        <w:t>.</w:t>
      </w:r>
    </w:p>
    <w:p w14:paraId="5271B20C" w14:textId="77777777" w:rsidR="009B6FC3" w:rsidRDefault="009B6FC3" w:rsidP="009B6FC3">
      <w:pPr>
        <w:pStyle w:val="ListParagraph"/>
        <w:numPr>
          <w:ilvl w:val="0"/>
          <w:numId w:val="22"/>
        </w:numPr>
        <w:spacing w:after="160" w:line="259" w:lineRule="auto"/>
        <w:jc w:val="left"/>
      </w:pPr>
      <w:r>
        <w:t>Cap, then insert the Sample chamber into a collection tube.</w:t>
      </w:r>
    </w:p>
    <w:p w14:paraId="6EC86972" w14:textId="77777777" w:rsidR="009B6FC3" w:rsidRDefault="009B6FC3" w:rsidP="009B6FC3">
      <w:pPr>
        <w:pStyle w:val="ListParagraph"/>
        <w:numPr>
          <w:ilvl w:val="0"/>
          <w:numId w:val="22"/>
        </w:numPr>
        <w:spacing w:after="160" w:line="259" w:lineRule="auto"/>
        <w:jc w:val="left"/>
      </w:pPr>
      <w:r>
        <w:t xml:space="preserve">Place into the rotor, with a counterbalance of another Concentrator, and centrifuge at 12,000 </w:t>
      </w:r>
      <w:proofErr w:type="spellStart"/>
      <w:r>
        <w:t>xg</w:t>
      </w:r>
      <w:proofErr w:type="spellEnd"/>
      <w:r>
        <w:t xml:space="preserve"> until the desired concentration factor is achieved. For 100K molecular weight cutoff, start with 3 minutes </w:t>
      </w:r>
      <w:proofErr w:type="gramStart"/>
      <w:r>
        <w:t>in order to</w:t>
      </w:r>
      <w:proofErr w:type="gramEnd"/>
      <w:r>
        <w:t xml:space="preserve"> reduce volume without leading to precipitation. If volume is not reduced at least by half, spin longer.</w:t>
      </w:r>
    </w:p>
    <w:p w14:paraId="19823A9E" w14:textId="77777777" w:rsidR="009B6FC3" w:rsidRDefault="009B6FC3" w:rsidP="009B6FC3">
      <w:pPr>
        <w:pStyle w:val="ListParagraph"/>
        <w:numPr>
          <w:ilvl w:val="0"/>
          <w:numId w:val="22"/>
        </w:numPr>
        <w:spacing w:after="160" w:line="259" w:lineRule="auto"/>
        <w:jc w:val="left"/>
      </w:pPr>
      <w:r>
        <w:t>Decant filtrate.</w:t>
      </w:r>
    </w:p>
    <w:p w14:paraId="340F9125" w14:textId="77777777" w:rsidR="009B6FC3" w:rsidRPr="00EE1799" w:rsidRDefault="009B6FC3" w:rsidP="009B6FC3">
      <w:pPr>
        <w:pStyle w:val="ListParagraph"/>
        <w:numPr>
          <w:ilvl w:val="0"/>
          <w:numId w:val="22"/>
        </w:numPr>
        <w:spacing w:after="160" w:line="259" w:lineRule="auto"/>
        <w:jc w:val="left"/>
        <w:rPr>
          <w:b/>
          <w:bCs/>
        </w:rPr>
      </w:pPr>
      <w:r>
        <w:t xml:space="preserve">Dilute remaining sample in the sample chamber to the original volume (500 </w:t>
      </w:r>
      <w:proofErr w:type="spellStart"/>
      <w:r>
        <w:t>ul</w:t>
      </w:r>
      <w:proofErr w:type="spellEnd"/>
      <w:r>
        <w:t xml:space="preserve">) </w:t>
      </w:r>
      <w:r w:rsidRPr="00EE1799">
        <w:rPr>
          <w:strike/>
        </w:rPr>
        <w:t xml:space="preserve">with Exchange Buffer (i.e. if there is 100 </w:t>
      </w:r>
      <w:proofErr w:type="spellStart"/>
      <w:r w:rsidRPr="00EE1799">
        <w:rPr>
          <w:strike/>
        </w:rPr>
        <w:t>ul</w:t>
      </w:r>
      <w:proofErr w:type="spellEnd"/>
      <w:r w:rsidRPr="00EE1799">
        <w:rPr>
          <w:strike/>
        </w:rPr>
        <w:t xml:space="preserve"> left in the chamber, add 400 </w:t>
      </w:r>
      <w:proofErr w:type="spellStart"/>
      <w:r w:rsidRPr="00EE1799">
        <w:rPr>
          <w:strike/>
        </w:rPr>
        <w:t>ul</w:t>
      </w:r>
      <w:proofErr w:type="spellEnd"/>
      <w:r w:rsidRPr="00EE1799">
        <w:rPr>
          <w:strike/>
        </w:rPr>
        <w:t xml:space="preserve"> of exchange buffer).</w:t>
      </w:r>
      <w:r>
        <w:t xml:space="preserve">  </w:t>
      </w:r>
      <w:r w:rsidRPr="00EE1799">
        <w:rPr>
          <w:b/>
          <w:bCs/>
        </w:rPr>
        <w:t>I am using the rest of the sample until it is all concentrated.</w:t>
      </w:r>
    </w:p>
    <w:p w14:paraId="544018CC" w14:textId="77777777" w:rsidR="009B6FC3" w:rsidRDefault="009B6FC3" w:rsidP="009B6FC3">
      <w:pPr>
        <w:pStyle w:val="ListParagraph"/>
        <w:numPr>
          <w:ilvl w:val="0"/>
          <w:numId w:val="22"/>
        </w:numPr>
        <w:spacing w:after="160" w:line="259" w:lineRule="auto"/>
        <w:jc w:val="left"/>
      </w:pPr>
      <w:r>
        <w:t>Repeat Steps 3-5 at least 3 times until the solute is reduced.</w:t>
      </w:r>
    </w:p>
    <w:p w14:paraId="3A043A94" w14:textId="77777777" w:rsidR="009B6FC3" w:rsidRDefault="009B6FC3" w:rsidP="009B6FC3">
      <w:pPr>
        <w:pStyle w:val="ListParagraph"/>
        <w:numPr>
          <w:ilvl w:val="1"/>
          <w:numId w:val="22"/>
        </w:numPr>
        <w:spacing w:after="160" w:line="259" w:lineRule="auto"/>
        <w:jc w:val="left"/>
        <w:rPr>
          <w:strike/>
        </w:rPr>
      </w:pPr>
      <w:r w:rsidRPr="00EE1799">
        <w:rPr>
          <w:strike/>
        </w:rPr>
        <w:t xml:space="preserve">For sucrose gradients, imagine that you are beginning with 50% sucrose with a goal of reducing to 0.5% sucrose. If each replacement is reducing 1:5 (as in the example above), then must spin a total of 3 times to reach 0.4%. If each replacement is reducing 1:2 (i.e. 250 </w:t>
      </w:r>
      <w:proofErr w:type="spellStart"/>
      <w:r w:rsidRPr="00EE1799">
        <w:rPr>
          <w:strike/>
        </w:rPr>
        <w:t>ul</w:t>
      </w:r>
      <w:proofErr w:type="spellEnd"/>
      <w:r w:rsidRPr="00EE1799">
        <w:rPr>
          <w:strike/>
        </w:rPr>
        <w:t xml:space="preserve"> left in chamber after each spin), then must spin a total of 7 times to reach 0.39%.</w:t>
      </w:r>
    </w:p>
    <w:p w14:paraId="4F480BE4" w14:textId="77777777" w:rsidR="009B6FC3" w:rsidRPr="00EE1799" w:rsidRDefault="009B6FC3" w:rsidP="009B6FC3">
      <w:pPr>
        <w:pStyle w:val="ListParagraph"/>
        <w:numPr>
          <w:ilvl w:val="0"/>
          <w:numId w:val="22"/>
        </w:numPr>
        <w:spacing w:after="160" w:line="259" w:lineRule="auto"/>
        <w:jc w:val="left"/>
        <w:rPr>
          <w:strike/>
        </w:rPr>
      </w:pPr>
      <w:r>
        <w:t>Move sample to new, clean microfuge tube and store in -80ºC.</w:t>
      </w:r>
    </w:p>
    <w:p w14:paraId="10264B53" w14:textId="43CA7161" w:rsidR="00376767" w:rsidRDefault="00D81519" w:rsidP="009B6FC3">
      <w:r>
        <w:t>I started with about 100ul and ended with about 50ul.</w:t>
      </w:r>
    </w:p>
    <w:bookmarkEnd w:id="9"/>
    <w:p w14:paraId="166FD198" w14:textId="0064B538" w:rsidR="00376767" w:rsidRDefault="00DC731D" w:rsidP="00DC731D">
      <w:r>
        <w:t>I made some more Lysis buffer in anticipation of performing another IP soon.</w:t>
      </w:r>
    </w:p>
    <w:p w14:paraId="592365AE" w14:textId="77777777" w:rsidR="00DC731D" w:rsidRPr="008771C3" w:rsidRDefault="00DC731D" w:rsidP="00DC731D">
      <w:pPr>
        <w:rPr>
          <w:b/>
        </w:rPr>
      </w:pPr>
      <w:r w:rsidRPr="008771C3">
        <w:rPr>
          <w:b/>
        </w:rPr>
        <w:lastRenderedPageBreak/>
        <w:t xml:space="preserve">Buffer </w:t>
      </w:r>
      <w:r>
        <w:rPr>
          <w:b/>
        </w:rPr>
        <w:t>A</w:t>
      </w:r>
      <w:r w:rsidRPr="008771C3">
        <w:rPr>
          <w:b/>
        </w:rPr>
        <w:t xml:space="preserve"> + PI +BB</w:t>
      </w:r>
      <w:r>
        <w:rPr>
          <w:b/>
        </w:rPr>
        <w:t xml:space="preserve"> (Lysis)</w:t>
      </w:r>
    </w:p>
    <w:tbl>
      <w:tblPr>
        <w:tblW w:w="5935" w:type="dxa"/>
        <w:tblLook w:val="04A0" w:firstRow="1" w:lastRow="0" w:firstColumn="1" w:lastColumn="0" w:noHBand="0" w:noVBand="1"/>
      </w:tblPr>
      <w:tblGrid>
        <w:gridCol w:w="2605"/>
        <w:gridCol w:w="2070"/>
        <w:gridCol w:w="1260"/>
      </w:tblGrid>
      <w:tr w:rsidR="00DC731D" w:rsidRPr="00E609D7" w14:paraId="28EC156F" w14:textId="77777777" w:rsidTr="00BE460D">
        <w:trPr>
          <w:trHeight w:val="320"/>
        </w:trPr>
        <w:tc>
          <w:tcPr>
            <w:tcW w:w="26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00A83E" w14:textId="77777777" w:rsidR="00DC731D" w:rsidRPr="00E609D7" w:rsidRDefault="00DC731D" w:rsidP="00BE460D">
            <w:pPr>
              <w:rPr>
                <w:rFonts w:ascii="Calibri" w:eastAsia="Times New Roman" w:hAnsi="Calibri" w:cs="Calibri"/>
                <w:b/>
                <w:bCs/>
                <w:color w:val="000000"/>
              </w:rPr>
            </w:pPr>
            <w:r w:rsidRPr="00E609D7">
              <w:rPr>
                <w:rFonts w:ascii="Calibri" w:eastAsia="Times New Roman" w:hAnsi="Calibri" w:cs="Calibri"/>
                <w:b/>
                <w:bCs/>
                <w:color w:val="000000"/>
              </w:rPr>
              <w:t>Final composition</w:t>
            </w:r>
          </w:p>
        </w:tc>
        <w:tc>
          <w:tcPr>
            <w:tcW w:w="2070" w:type="dxa"/>
            <w:tcBorders>
              <w:top w:val="single" w:sz="4" w:space="0" w:color="auto"/>
              <w:left w:val="nil"/>
              <w:bottom w:val="single" w:sz="4" w:space="0" w:color="auto"/>
              <w:right w:val="single" w:sz="4" w:space="0" w:color="auto"/>
            </w:tcBorders>
            <w:shd w:val="clear" w:color="auto" w:fill="auto"/>
            <w:noWrap/>
            <w:vAlign w:val="bottom"/>
            <w:hideMark/>
          </w:tcPr>
          <w:p w14:paraId="3A4318CF" w14:textId="77777777" w:rsidR="00DC731D" w:rsidRPr="00E609D7" w:rsidRDefault="00DC731D" w:rsidP="00BE460D">
            <w:pPr>
              <w:rPr>
                <w:rFonts w:ascii="Calibri" w:eastAsia="Times New Roman" w:hAnsi="Calibri" w:cs="Calibri"/>
                <w:b/>
                <w:bCs/>
                <w:color w:val="000000"/>
              </w:rPr>
            </w:pPr>
            <w:r w:rsidRPr="00E609D7">
              <w:rPr>
                <w:rFonts w:ascii="Calibri" w:eastAsia="Times New Roman" w:hAnsi="Calibri" w:cs="Calibri"/>
                <w:b/>
                <w:bCs/>
                <w:color w:val="000000"/>
              </w:rPr>
              <w:t>Stock solutions</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3B1B7F36" w14:textId="77777777" w:rsidR="00DC731D" w:rsidRPr="00E609D7" w:rsidRDefault="00DC731D" w:rsidP="00BE460D">
            <w:pPr>
              <w:jc w:val="center"/>
              <w:rPr>
                <w:rFonts w:ascii="Calibri" w:eastAsia="Times New Roman" w:hAnsi="Calibri" w:cs="Calibri"/>
                <w:b/>
                <w:bCs/>
                <w:color w:val="000000"/>
              </w:rPr>
            </w:pPr>
            <w:r w:rsidRPr="00E609D7">
              <w:rPr>
                <w:rFonts w:ascii="Calibri" w:eastAsia="Times New Roman" w:hAnsi="Calibri" w:cs="Calibri"/>
                <w:b/>
                <w:bCs/>
                <w:color w:val="000000"/>
              </w:rPr>
              <w:t xml:space="preserve">For </w:t>
            </w:r>
            <w:r>
              <w:rPr>
                <w:rFonts w:ascii="Calibri" w:eastAsia="Times New Roman" w:hAnsi="Calibri" w:cs="Calibri"/>
                <w:b/>
                <w:bCs/>
                <w:color w:val="000000"/>
              </w:rPr>
              <w:t>25</w:t>
            </w:r>
            <w:r w:rsidRPr="00E609D7">
              <w:rPr>
                <w:rFonts w:ascii="Calibri" w:eastAsia="Times New Roman" w:hAnsi="Calibri" w:cs="Calibri"/>
                <w:b/>
                <w:bCs/>
                <w:color w:val="000000"/>
              </w:rPr>
              <w:t xml:space="preserve"> mL</w:t>
            </w:r>
          </w:p>
        </w:tc>
      </w:tr>
      <w:tr w:rsidR="00DC731D" w:rsidRPr="00E609D7" w14:paraId="1C970504" w14:textId="77777777" w:rsidTr="00BE460D">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03FEFC80" w14:textId="77777777" w:rsidR="00DC731D" w:rsidRPr="00E609D7" w:rsidRDefault="00DC731D" w:rsidP="00BE460D">
            <w:pPr>
              <w:rPr>
                <w:rFonts w:ascii="Calibri" w:eastAsia="Times New Roman" w:hAnsi="Calibri" w:cs="Calibri"/>
                <w:color w:val="000000"/>
              </w:rPr>
            </w:pPr>
            <w:r w:rsidRPr="00E609D7">
              <w:rPr>
                <w:rFonts w:ascii="Calibri" w:eastAsia="Times New Roman" w:hAnsi="Calibri" w:cs="Calibri"/>
                <w:color w:val="000000"/>
              </w:rPr>
              <w:t>2</w:t>
            </w:r>
            <w:r>
              <w:rPr>
                <w:rFonts w:ascii="Calibri" w:eastAsia="Times New Roman" w:hAnsi="Calibri" w:cs="Calibri"/>
                <w:color w:val="000000"/>
              </w:rPr>
              <w:t>5</w:t>
            </w:r>
            <w:r w:rsidRPr="00E609D7">
              <w:rPr>
                <w:rFonts w:ascii="Calibri" w:eastAsia="Times New Roman" w:hAnsi="Calibri" w:cs="Calibri"/>
                <w:color w:val="000000"/>
              </w:rPr>
              <w:t xml:space="preserve"> mM KHEPES pH </w:t>
            </w:r>
            <w:r>
              <w:rPr>
                <w:rFonts w:ascii="Calibri" w:eastAsia="Times New Roman" w:hAnsi="Calibri" w:cs="Calibri"/>
                <w:color w:val="000000"/>
              </w:rPr>
              <w:t>7</w:t>
            </w:r>
            <w:r w:rsidRPr="00E609D7">
              <w:rPr>
                <w:rFonts w:ascii="Calibri" w:eastAsia="Times New Roman" w:hAnsi="Calibri" w:cs="Calibri"/>
                <w:color w:val="000000"/>
              </w:rPr>
              <w:t>.9</w:t>
            </w:r>
          </w:p>
        </w:tc>
        <w:tc>
          <w:tcPr>
            <w:tcW w:w="2070" w:type="dxa"/>
            <w:tcBorders>
              <w:top w:val="nil"/>
              <w:left w:val="nil"/>
              <w:bottom w:val="single" w:sz="4" w:space="0" w:color="auto"/>
              <w:right w:val="single" w:sz="4" w:space="0" w:color="auto"/>
            </w:tcBorders>
            <w:shd w:val="clear" w:color="auto" w:fill="auto"/>
            <w:noWrap/>
            <w:vAlign w:val="bottom"/>
            <w:hideMark/>
          </w:tcPr>
          <w:p w14:paraId="68295E50" w14:textId="77777777" w:rsidR="00DC731D" w:rsidRPr="00E609D7" w:rsidRDefault="00DC731D" w:rsidP="00BE460D">
            <w:pPr>
              <w:rPr>
                <w:rFonts w:ascii="Calibri" w:eastAsia="Times New Roman" w:hAnsi="Calibri" w:cs="Calibri"/>
                <w:color w:val="000000"/>
              </w:rPr>
            </w:pPr>
            <w:r w:rsidRPr="00E609D7">
              <w:rPr>
                <w:rFonts w:ascii="Calibri" w:eastAsia="Times New Roman" w:hAnsi="Calibri" w:cs="Calibri"/>
                <w:color w:val="000000"/>
              </w:rPr>
              <w:t>1 M KHEPES</w:t>
            </w:r>
          </w:p>
        </w:tc>
        <w:tc>
          <w:tcPr>
            <w:tcW w:w="1260" w:type="dxa"/>
            <w:tcBorders>
              <w:top w:val="nil"/>
              <w:left w:val="nil"/>
              <w:bottom w:val="single" w:sz="4" w:space="0" w:color="auto"/>
              <w:right w:val="single" w:sz="4" w:space="0" w:color="auto"/>
            </w:tcBorders>
            <w:shd w:val="clear" w:color="auto" w:fill="auto"/>
            <w:noWrap/>
            <w:vAlign w:val="bottom"/>
            <w:hideMark/>
          </w:tcPr>
          <w:p w14:paraId="16141C86" w14:textId="77777777" w:rsidR="00DC731D" w:rsidRPr="00E609D7" w:rsidRDefault="00DC731D" w:rsidP="00BE460D">
            <w:pPr>
              <w:jc w:val="center"/>
              <w:rPr>
                <w:rFonts w:ascii="Calibri" w:eastAsia="Times New Roman" w:hAnsi="Calibri" w:cs="Calibri"/>
                <w:color w:val="000000"/>
              </w:rPr>
            </w:pPr>
            <w:r>
              <w:rPr>
                <w:rFonts w:ascii="Calibri" w:eastAsia="Times New Roman" w:hAnsi="Calibri" w:cs="Calibri"/>
                <w:color w:val="000000"/>
              </w:rPr>
              <w:t xml:space="preserve">625 </w:t>
            </w:r>
            <w:proofErr w:type="spellStart"/>
            <w:r>
              <w:rPr>
                <w:rFonts w:ascii="Calibri" w:eastAsia="Times New Roman" w:hAnsi="Calibri" w:cs="Calibri"/>
                <w:color w:val="000000"/>
              </w:rPr>
              <w:t>uL</w:t>
            </w:r>
            <w:proofErr w:type="spellEnd"/>
          </w:p>
        </w:tc>
      </w:tr>
      <w:tr w:rsidR="00DC731D" w:rsidRPr="00E609D7" w14:paraId="602B0560" w14:textId="77777777" w:rsidTr="00BE460D">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tcPr>
          <w:p w14:paraId="68A8371A" w14:textId="77777777" w:rsidR="00DC731D" w:rsidRPr="00E609D7" w:rsidRDefault="00DC731D" w:rsidP="00BE460D">
            <w:pPr>
              <w:rPr>
                <w:rFonts w:ascii="Calibri" w:eastAsia="Times New Roman" w:hAnsi="Calibri" w:cs="Calibri"/>
                <w:color w:val="000000"/>
              </w:rPr>
            </w:pPr>
            <w:r>
              <w:rPr>
                <w:rFonts w:ascii="Calibri" w:eastAsia="Times New Roman" w:hAnsi="Calibri" w:cs="Calibri"/>
                <w:color w:val="000000"/>
              </w:rPr>
              <w:t>10 mM MgCl</w:t>
            </w:r>
            <w:r w:rsidRPr="00FF5964">
              <w:rPr>
                <w:rFonts w:ascii="Calibri" w:eastAsia="Times New Roman" w:hAnsi="Calibri" w:cs="Calibri"/>
                <w:color w:val="000000"/>
                <w:vertAlign w:val="subscript"/>
              </w:rPr>
              <w:t>2</w:t>
            </w:r>
          </w:p>
        </w:tc>
        <w:tc>
          <w:tcPr>
            <w:tcW w:w="2070" w:type="dxa"/>
            <w:tcBorders>
              <w:top w:val="nil"/>
              <w:left w:val="nil"/>
              <w:bottom w:val="single" w:sz="4" w:space="0" w:color="auto"/>
              <w:right w:val="single" w:sz="4" w:space="0" w:color="auto"/>
            </w:tcBorders>
            <w:shd w:val="clear" w:color="auto" w:fill="auto"/>
            <w:noWrap/>
            <w:vAlign w:val="bottom"/>
          </w:tcPr>
          <w:p w14:paraId="1856D9AF" w14:textId="77777777" w:rsidR="00DC731D" w:rsidRPr="00E609D7" w:rsidRDefault="00DC731D" w:rsidP="00BE460D">
            <w:pPr>
              <w:rPr>
                <w:rFonts w:ascii="Calibri" w:eastAsia="Times New Roman" w:hAnsi="Calibri" w:cs="Calibri"/>
                <w:color w:val="000000"/>
              </w:rPr>
            </w:pPr>
            <w:r>
              <w:rPr>
                <w:rFonts w:ascii="Calibri" w:eastAsia="Times New Roman" w:hAnsi="Calibri" w:cs="Calibri"/>
                <w:color w:val="000000"/>
              </w:rPr>
              <w:t>1 M MgCl</w:t>
            </w:r>
            <w:r w:rsidRPr="00877AC9">
              <w:rPr>
                <w:rFonts w:ascii="Calibri" w:eastAsia="Times New Roman" w:hAnsi="Calibri" w:cs="Calibri"/>
                <w:color w:val="000000"/>
                <w:vertAlign w:val="subscript"/>
              </w:rPr>
              <w:t>2</w:t>
            </w:r>
          </w:p>
        </w:tc>
        <w:tc>
          <w:tcPr>
            <w:tcW w:w="1260" w:type="dxa"/>
            <w:tcBorders>
              <w:top w:val="nil"/>
              <w:left w:val="nil"/>
              <w:bottom w:val="single" w:sz="4" w:space="0" w:color="auto"/>
              <w:right w:val="single" w:sz="4" w:space="0" w:color="auto"/>
            </w:tcBorders>
            <w:shd w:val="clear" w:color="auto" w:fill="auto"/>
            <w:noWrap/>
            <w:vAlign w:val="bottom"/>
          </w:tcPr>
          <w:p w14:paraId="56E9BE01" w14:textId="77777777" w:rsidR="00DC731D" w:rsidRPr="00E609D7" w:rsidRDefault="00DC731D" w:rsidP="00BE460D">
            <w:pPr>
              <w:jc w:val="center"/>
              <w:rPr>
                <w:rFonts w:ascii="Calibri" w:eastAsia="Times New Roman" w:hAnsi="Calibri" w:cs="Calibri"/>
                <w:color w:val="000000"/>
              </w:rPr>
            </w:pPr>
            <w:r>
              <w:rPr>
                <w:rFonts w:ascii="Calibri" w:eastAsia="Times New Roman" w:hAnsi="Calibri" w:cs="Calibri"/>
                <w:color w:val="000000"/>
              </w:rPr>
              <w:t xml:space="preserve">250 </w:t>
            </w:r>
            <w:proofErr w:type="spellStart"/>
            <w:r>
              <w:rPr>
                <w:rFonts w:ascii="Calibri" w:eastAsia="Times New Roman" w:hAnsi="Calibri" w:cs="Calibri"/>
                <w:color w:val="000000"/>
              </w:rPr>
              <w:t>uL</w:t>
            </w:r>
            <w:proofErr w:type="spellEnd"/>
          </w:p>
        </w:tc>
      </w:tr>
      <w:tr w:rsidR="00DC731D" w:rsidRPr="00E609D7" w14:paraId="6A8FC9D5" w14:textId="77777777" w:rsidTr="00BE460D">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6D7A2BFC" w14:textId="77777777" w:rsidR="00DC731D" w:rsidRPr="00E609D7" w:rsidRDefault="00DC731D" w:rsidP="00BE460D">
            <w:pPr>
              <w:rPr>
                <w:rFonts w:ascii="Calibri" w:eastAsia="Times New Roman" w:hAnsi="Calibri" w:cs="Calibri"/>
                <w:color w:val="000000"/>
              </w:rPr>
            </w:pPr>
            <w:r>
              <w:rPr>
                <w:rFonts w:ascii="Calibri" w:eastAsia="Times New Roman" w:hAnsi="Calibri" w:cs="Calibri"/>
                <w:color w:val="000000"/>
              </w:rPr>
              <w:t>10</w:t>
            </w:r>
            <w:r w:rsidRPr="00E609D7">
              <w:rPr>
                <w:rFonts w:ascii="Calibri" w:eastAsia="Times New Roman" w:hAnsi="Calibri" w:cs="Calibri"/>
                <w:color w:val="000000"/>
              </w:rPr>
              <w:t xml:space="preserve"> mM </w:t>
            </w:r>
            <w:r>
              <w:rPr>
                <w:rFonts w:ascii="Calibri" w:eastAsia="Times New Roman" w:hAnsi="Calibri" w:cs="Calibri"/>
                <w:color w:val="000000"/>
              </w:rPr>
              <w:t>NH</w:t>
            </w:r>
            <w:r w:rsidRPr="00FF5964">
              <w:rPr>
                <w:rFonts w:ascii="Calibri" w:eastAsia="Times New Roman" w:hAnsi="Calibri" w:cs="Calibri"/>
                <w:color w:val="000000"/>
                <w:vertAlign w:val="subscript"/>
              </w:rPr>
              <w:t>4</w:t>
            </w:r>
            <w:r>
              <w:rPr>
                <w:rFonts w:ascii="Calibri" w:eastAsia="Times New Roman" w:hAnsi="Calibri" w:cs="Calibri"/>
                <w:color w:val="000000"/>
              </w:rPr>
              <w:t>Cl</w:t>
            </w:r>
          </w:p>
        </w:tc>
        <w:tc>
          <w:tcPr>
            <w:tcW w:w="2070" w:type="dxa"/>
            <w:tcBorders>
              <w:top w:val="nil"/>
              <w:left w:val="nil"/>
              <w:bottom w:val="single" w:sz="4" w:space="0" w:color="auto"/>
              <w:right w:val="single" w:sz="4" w:space="0" w:color="auto"/>
            </w:tcBorders>
            <w:shd w:val="clear" w:color="auto" w:fill="auto"/>
            <w:noWrap/>
            <w:vAlign w:val="bottom"/>
            <w:hideMark/>
          </w:tcPr>
          <w:p w14:paraId="02F642E9" w14:textId="77777777" w:rsidR="00DC731D" w:rsidRPr="00E609D7" w:rsidRDefault="00DC731D" w:rsidP="00BE460D">
            <w:pPr>
              <w:rPr>
                <w:rFonts w:ascii="Calibri" w:eastAsia="Times New Roman" w:hAnsi="Calibri" w:cs="Calibri"/>
                <w:color w:val="000000"/>
              </w:rPr>
            </w:pPr>
            <w:r>
              <w:rPr>
                <w:rFonts w:ascii="Calibri" w:eastAsia="Times New Roman" w:hAnsi="Calibri" w:cs="Calibri"/>
                <w:color w:val="000000"/>
              </w:rPr>
              <w:t>1 M NH</w:t>
            </w:r>
            <w:r w:rsidRPr="00877AC9">
              <w:rPr>
                <w:rFonts w:ascii="Calibri" w:eastAsia="Times New Roman" w:hAnsi="Calibri" w:cs="Calibri"/>
                <w:color w:val="000000"/>
                <w:vertAlign w:val="subscript"/>
              </w:rPr>
              <w:t>4</w:t>
            </w:r>
            <w:r>
              <w:rPr>
                <w:rFonts w:ascii="Calibri" w:eastAsia="Times New Roman" w:hAnsi="Calibri" w:cs="Calibri"/>
                <w:color w:val="000000"/>
              </w:rPr>
              <w:t>Cl</w:t>
            </w:r>
          </w:p>
        </w:tc>
        <w:tc>
          <w:tcPr>
            <w:tcW w:w="1260" w:type="dxa"/>
            <w:tcBorders>
              <w:top w:val="nil"/>
              <w:left w:val="nil"/>
              <w:bottom w:val="single" w:sz="4" w:space="0" w:color="auto"/>
              <w:right w:val="single" w:sz="4" w:space="0" w:color="auto"/>
            </w:tcBorders>
            <w:shd w:val="clear" w:color="auto" w:fill="auto"/>
            <w:noWrap/>
            <w:vAlign w:val="bottom"/>
            <w:hideMark/>
          </w:tcPr>
          <w:p w14:paraId="3C718889" w14:textId="77777777" w:rsidR="00DC731D" w:rsidRPr="00E609D7" w:rsidRDefault="00DC731D" w:rsidP="00BE460D">
            <w:pPr>
              <w:jc w:val="center"/>
              <w:rPr>
                <w:rFonts w:ascii="Calibri" w:eastAsia="Times New Roman" w:hAnsi="Calibri" w:cs="Calibri"/>
                <w:color w:val="000000"/>
              </w:rPr>
            </w:pPr>
            <w:r>
              <w:rPr>
                <w:rFonts w:ascii="Calibri" w:eastAsia="Times New Roman" w:hAnsi="Calibri" w:cs="Calibri"/>
                <w:color w:val="000000"/>
              </w:rPr>
              <w:t xml:space="preserve">250 </w:t>
            </w:r>
            <w:proofErr w:type="spellStart"/>
            <w:r>
              <w:rPr>
                <w:rFonts w:ascii="Calibri" w:eastAsia="Times New Roman" w:hAnsi="Calibri" w:cs="Calibri"/>
                <w:color w:val="000000"/>
              </w:rPr>
              <w:t>uL</w:t>
            </w:r>
            <w:proofErr w:type="spellEnd"/>
          </w:p>
        </w:tc>
      </w:tr>
      <w:tr w:rsidR="00DC731D" w:rsidRPr="00E609D7" w14:paraId="23BC5F91" w14:textId="77777777" w:rsidTr="00BE460D">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293EEDF6" w14:textId="77777777" w:rsidR="00DC731D" w:rsidRPr="00E609D7" w:rsidRDefault="00DC731D" w:rsidP="00BE460D">
            <w:pPr>
              <w:rPr>
                <w:rFonts w:ascii="Calibri" w:eastAsia="Times New Roman" w:hAnsi="Calibri" w:cs="Calibri"/>
                <w:color w:val="000000"/>
              </w:rPr>
            </w:pPr>
            <w:r w:rsidRPr="00E609D7">
              <w:rPr>
                <w:rFonts w:ascii="Calibri" w:eastAsia="Times New Roman" w:hAnsi="Calibri" w:cs="Calibri"/>
                <w:color w:val="000000"/>
              </w:rPr>
              <w:t>1X Bug Buster</w:t>
            </w:r>
          </w:p>
        </w:tc>
        <w:tc>
          <w:tcPr>
            <w:tcW w:w="2070" w:type="dxa"/>
            <w:tcBorders>
              <w:top w:val="nil"/>
              <w:left w:val="nil"/>
              <w:bottom w:val="single" w:sz="4" w:space="0" w:color="auto"/>
              <w:right w:val="single" w:sz="4" w:space="0" w:color="auto"/>
            </w:tcBorders>
            <w:shd w:val="clear" w:color="auto" w:fill="auto"/>
            <w:noWrap/>
            <w:vAlign w:val="bottom"/>
            <w:hideMark/>
          </w:tcPr>
          <w:p w14:paraId="6E3BBA53" w14:textId="77777777" w:rsidR="00DC731D" w:rsidRPr="00E609D7" w:rsidRDefault="00DC731D" w:rsidP="00BE460D">
            <w:pPr>
              <w:rPr>
                <w:rFonts w:ascii="Calibri" w:eastAsia="Times New Roman" w:hAnsi="Calibri" w:cs="Calibri"/>
                <w:color w:val="000000"/>
              </w:rPr>
            </w:pPr>
            <w:r w:rsidRPr="00E609D7">
              <w:rPr>
                <w:rFonts w:ascii="Calibri" w:eastAsia="Times New Roman" w:hAnsi="Calibri" w:cs="Calibri"/>
                <w:color w:val="000000"/>
              </w:rPr>
              <w:t>10X Bug Buster</w:t>
            </w:r>
          </w:p>
        </w:tc>
        <w:tc>
          <w:tcPr>
            <w:tcW w:w="1260" w:type="dxa"/>
            <w:tcBorders>
              <w:top w:val="nil"/>
              <w:left w:val="nil"/>
              <w:bottom w:val="single" w:sz="4" w:space="0" w:color="auto"/>
              <w:right w:val="single" w:sz="4" w:space="0" w:color="auto"/>
            </w:tcBorders>
            <w:shd w:val="clear" w:color="auto" w:fill="auto"/>
            <w:noWrap/>
            <w:vAlign w:val="bottom"/>
            <w:hideMark/>
          </w:tcPr>
          <w:p w14:paraId="0467F8B1" w14:textId="77777777" w:rsidR="00DC731D" w:rsidRPr="00E609D7" w:rsidRDefault="00DC731D" w:rsidP="00BE460D">
            <w:pPr>
              <w:jc w:val="center"/>
              <w:rPr>
                <w:rFonts w:ascii="Calibri" w:eastAsia="Times New Roman" w:hAnsi="Calibri" w:cs="Calibri"/>
                <w:color w:val="000000"/>
              </w:rPr>
            </w:pPr>
            <w:r>
              <w:rPr>
                <w:rFonts w:ascii="Calibri" w:eastAsia="Times New Roman" w:hAnsi="Calibri" w:cs="Calibri"/>
                <w:color w:val="000000"/>
              </w:rPr>
              <w:t>2.5</w:t>
            </w:r>
            <w:r w:rsidRPr="00E609D7">
              <w:rPr>
                <w:rFonts w:ascii="Calibri" w:eastAsia="Times New Roman" w:hAnsi="Calibri" w:cs="Calibri"/>
                <w:color w:val="000000"/>
              </w:rPr>
              <w:t xml:space="preserve"> mL</w:t>
            </w:r>
          </w:p>
        </w:tc>
      </w:tr>
      <w:tr w:rsidR="00DC731D" w:rsidRPr="00E609D7" w14:paraId="19F4EF0F" w14:textId="77777777" w:rsidTr="00BE460D">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0CAAF92C" w14:textId="77777777" w:rsidR="00DC731D" w:rsidRPr="00E609D7" w:rsidRDefault="00DC731D" w:rsidP="00BE460D">
            <w:pPr>
              <w:rPr>
                <w:rFonts w:ascii="Calibri" w:eastAsia="Times New Roman" w:hAnsi="Calibri" w:cs="Calibri"/>
                <w:color w:val="000000"/>
              </w:rPr>
            </w:pPr>
            <w:r w:rsidRPr="00E609D7">
              <w:rPr>
                <w:rFonts w:ascii="Calibri" w:eastAsia="Times New Roman" w:hAnsi="Calibri" w:cs="Calibri"/>
                <w:color w:val="000000"/>
              </w:rPr>
              <w:t>10% glycerol</w:t>
            </w:r>
          </w:p>
        </w:tc>
        <w:tc>
          <w:tcPr>
            <w:tcW w:w="2070" w:type="dxa"/>
            <w:tcBorders>
              <w:top w:val="nil"/>
              <w:left w:val="nil"/>
              <w:bottom w:val="single" w:sz="4" w:space="0" w:color="auto"/>
              <w:right w:val="single" w:sz="4" w:space="0" w:color="auto"/>
            </w:tcBorders>
            <w:shd w:val="clear" w:color="auto" w:fill="auto"/>
            <w:noWrap/>
            <w:vAlign w:val="bottom"/>
            <w:hideMark/>
          </w:tcPr>
          <w:p w14:paraId="1625C901" w14:textId="77777777" w:rsidR="00DC731D" w:rsidRPr="00E609D7" w:rsidRDefault="00DC731D" w:rsidP="00BE460D">
            <w:pPr>
              <w:rPr>
                <w:rFonts w:ascii="Calibri" w:eastAsia="Times New Roman" w:hAnsi="Calibri" w:cs="Calibri"/>
                <w:color w:val="000000"/>
              </w:rPr>
            </w:pPr>
            <w:r>
              <w:rPr>
                <w:rFonts w:ascii="Calibri" w:eastAsia="Times New Roman" w:hAnsi="Calibri" w:cs="Calibri"/>
                <w:color w:val="000000"/>
              </w:rPr>
              <w:t>75</w:t>
            </w:r>
            <w:r w:rsidRPr="00E609D7">
              <w:rPr>
                <w:rFonts w:ascii="Calibri" w:eastAsia="Times New Roman" w:hAnsi="Calibri" w:cs="Calibri"/>
                <w:color w:val="000000"/>
              </w:rPr>
              <w:t>% glycerol</w:t>
            </w:r>
          </w:p>
        </w:tc>
        <w:tc>
          <w:tcPr>
            <w:tcW w:w="1260" w:type="dxa"/>
            <w:tcBorders>
              <w:top w:val="nil"/>
              <w:left w:val="nil"/>
              <w:bottom w:val="single" w:sz="4" w:space="0" w:color="auto"/>
              <w:right w:val="single" w:sz="4" w:space="0" w:color="auto"/>
            </w:tcBorders>
            <w:shd w:val="clear" w:color="auto" w:fill="auto"/>
            <w:noWrap/>
            <w:vAlign w:val="bottom"/>
            <w:hideMark/>
          </w:tcPr>
          <w:p w14:paraId="429CF1CC" w14:textId="77777777" w:rsidR="00DC731D" w:rsidRPr="00E609D7" w:rsidRDefault="00DC731D" w:rsidP="00BE460D">
            <w:pPr>
              <w:jc w:val="center"/>
              <w:rPr>
                <w:rFonts w:ascii="Calibri" w:eastAsia="Times New Roman" w:hAnsi="Calibri" w:cs="Calibri"/>
                <w:color w:val="000000"/>
              </w:rPr>
            </w:pPr>
            <w:r>
              <w:rPr>
                <w:rFonts w:ascii="Calibri" w:eastAsia="Times New Roman" w:hAnsi="Calibri" w:cs="Calibri"/>
                <w:color w:val="000000"/>
              </w:rPr>
              <w:t>3.3</w:t>
            </w:r>
            <w:r w:rsidRPr="00E609D7">
              <w:rPr>
                <w:rFonts w:ascii="Calibri" w:eastAsia="Times New Roman" w:hAnsi="Calibri" w:cs="Calibri"/>
                <w:color w:val="000000"/>
              </w:rPr>
              <w:t xml:space="preserve"> mL</w:t>
            </w:r>
          </w:p>
        </w:tc>
      </w:tr>
      <w:tr w:rsidR="00DC731D" w:rsidRPr="00E609D7" w14:paraId="1B639595" w14:textId="77777777" w:rsidTr="00BE460D">
        <w:trPr>
          <w:trHeight w:val="320"/>
        </w:trPr>
        <w:tc>
          <w:tcPr>
            <w:tcW w:w="467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83E505" w14:textId="77777777" w:rsidR="00DC731D" w:rsidRPr="00E609D7" w:rsidRDefault="00DC731D" w:rsidP="00BE460D">
            <w:pPr>
              <w:rPr>
                <w:rFonts w:ascii="Calibri" w:eastAsia="Times New Roman" w:hAnsi="Calibri" w:cs="Calibri"/>
                <w:color w:val="000000"/>
              </w:rPr>
            </w:pPr>
            <w:r w:rsidRPr="00E609D7">
              <w:rPr>
                <w:rFonts w:ascii="Calibri" w:eastAsia="Times New Roman" w:hAnsi="Calibri" w:cs="Calibri"/>
                <w:color w:val="000000"/>
              </w:rPr>
              <w:t>Water</w:t>
            </w:r>
          </w:p>
        </w:tc>
        <w:tc>
          <w:tcPr>
            <w:tcW w:w="1260" w:type="dxa"/>
            <w:tcBorders>
              <w:top w:val="nil"/>
              <w:left w:val="nil"/>
              <w:bottom w:val="single" w:sz="4" w:space="0" w:color="auto"/>
              <w:right w:val="single" w:sz="4" w:space="0" w:color="auto"/>
            </w:tcBorders>
            <w:shd w:val="clear" w:color="auto" w:fill="auto"/>
            <w:noWrap/>
            <w:vAlign w:val="bottom"/>
            <w:hideMark/>
          </w:tcPr>
          <w:p w14:paraId="32F5D11A" w14:textId="77777777" w:rsidR="00DC731D" w:rsidRPr="00E609D7" w:rsidRDefault="00DC731D" w:rsidP="00BE460D">
            <w:pPr>
              <w:jc w:val="center"/>
              <w:rPr>
                <w:rFonts w:ascii="Calibri" w:eastAsia="Times New Roman" w:hAnsi="Calibri" w:cs="Calibri"/>
                <w:color w:val="000000"/>
              </w:rPr>
            </w:pPr>
            <w:r>
              <w:rPr>
                <w:rFonts w:ascii="Calibri" w:eastAsia="Times New Roman" w:hAnsi="Calibri" w:cs="Calibri"/>
                <w:color w:val="000000"/>
              </w:rPr>
              <w:t>18 mL</w:t>
            </w:r>
          </w:p>
        </w:tc>
      </w:tr>
      <w:tr w:rsidR="00DC731D" w:rsidRPr="00E609D7" w14:paraId="4290B396" w14:textId="77777777" w:rsidTr="00BE460D">
        <w:trPr>
          <w:trHeight w:val="320"/>
        </w:trPr>
        <w:tc>
          <w:tcPr>
            <w:tcW w:w="2605" w:type="dxa"/>
            <w:tcBorders>
              <w:top w:val="nil"/>
              <w:left w:val="nil"/>
              <w:bottom w:val="nil"/>
              <w:right w:val="nil"/>
            </w:tcBorders>
            <w:shd w:val="clear" w:color="auto" w:fill="auto"/>
            <w:noWrap/>
            <w:vAlign w:val="bottom"/>
            <w:hideMark/>
          </w:tcPr>
          <w:p w14:paraId="566E4560" w14:textId="77777777" w:rsidR="00DC731D" w:rsidRPr="00E609D7" w:rsidRDefault="00DC731D" w:rsidP="00BE460D">
            <w:pPr>
              <w:jc w:val="right"/>
              <w:rPr>
                <w:rFonts w:ascii="Calibri" w:eastAsia="Times New Roman" w:hAnsi="Calibri" w:cs="Calibri"/>
                <w:color w:val="000000"/>
              </w:rPr>
            </w:pPr>
          </w:p>
        </w:tc>
        <w:tc>
          <w:tcPr>
            <w:tcW w:w="3330" w:type="dxa"/>
            <w:gridSpan w:val="2"/>
            <w:tcBorders>
              <w:top w:val="nil"/>
              <w:left w:val="nil"/>
              <w:bottom w:val="nil"/>
              <w:right w:val="nil"/>
            </w:tcBorders>
            <w:shd w:val="clear" w:color="auto" w:fill="auto"/>
            <w:noWrap/>
            <w:vAlign w:val="bottom"/>
            <w:hideMark/>
          </w:tcPr>
          <w:p w14:paraId="5F686251" w14:textId="77777777" w:rsidR="00DC731D" w:rsidRPr="00E609D7" w:rsidRDefault="00DC731D" w:rsidP="00BE460D">
            <w:pPr>
              <w:rPr>
                <w:rFonts w:ascii="Calibri" w:eastAsia="Times New Roman" w:hAnsi="Calibri" w:cs="Calibri"/>
                <w:color w:val="000000"/>
              </w:rPr>
            </w:pPr>
            <w:r w:rsidRPr="00E609D7">
              <w:rPr>
                <w:rFonts w:ascii="Calibri" w:eastAsia="Times New Roman" w:hAnsi="Calibri" w:cs="Calibri"/>
                <w:color w:val="000000"/>
              </w:rPr>
              <w:t xml:space="preserve">+ </w:t>
            </w:r>
            <w:r>
              <w:rPr>
                <w:rFonts w:ascii="Calibri" w:eastAsia="Times New Roman" w:hAnsi="Calibri" w:cs="Calibri"/>
                <w:color w:val="000000"/>
              </w:rPr>
              <w:t>2</w:t>
            </w:r>
            <w:r w:rsidRPr="00E609D7">
              <w:rPr>
                <w:rFonts w:ascii="Calibri" w:eastAsia="Times New Roman" w:hAnsi="Calibri" w:cs="Calibri"/>
                <w:color w:val="000000"/>
              </w:rPr>
              <w:t xml:space="preserve"> tablets protease inhibitor</w:t>
            </w:r>
          </w:p>
        </w:tc>
      </w:tr>
    </w:tbl>
    <w:p w14:paraId="581EC83A" w14:textId="77777777" w:rsidR="00376767" w:rsidRDefault="00376767" w:rsidP="00DC731D"/>
    <w:p w14:paraId="2584B3CB" w14:textId="77777777" w:rsidR="0063661F" w:rsidRDefault="0063661F" w:rsidP="00DC731D"/>
    <w:p w14:paraId="08B13EF0" w14:textId="43CD1779" w:rsidR="00787F7F" w:rsidRPr="007B216F" w:rsidRDefault="00787F7F" w:rsidP="00787F7F">
      <w:pPr>
        <w:rPr>
          <w:b/>
        </w:rPr>
      </w:pPr>
      <w:r>
        <w:rPr>
          <w:b/>
          <w:highlight w:val="green"/>
        </w:rPr>
        <w:t>Tuesday</w:t>
      </w:r>
      <w:r w:rsidRPr="007A68D0">
        <w:rPr>
          <w:b/>
          <w:highlight w:val="green"/>
        </w:rPr>
        <w:t xml:space="preserve">, </w:t>
      </w:r>
      <w:r>
        <w:rPr>
          <w:b/>
          <w:highlight w:val="green"/>
        </w:rPr>
        <w:t>July 16,</w:t>
      </w:r>
      <w:r w:rsidRPr="007A68D0">
        <w:rPr>
          <w:b/>
          <w:highlight w:val="green"/>
        </w:rPr>
        <w:t xml:space="preserve"> 20</w:t>
      </w:r>
      <w:r>
        <w:rPr>
          <w:b/>
          <w:highlight w:val="green"/>
        </w:rPr>
        <w:t>24</w:t>
      </w:r>
    </w:p>
    <w:p w14:paraId="12C82EDE" w14:textId="77777777" w:rsidR="00787F7F" w:rsidRPr="001D3A86" w:rsidRDefault="00787F7F" w:rsidP="00787F7F">
      <w:pPr>
        <w:rPr>
          <w:b/>
          <w:sz w:val="18"/>
          <w:szCs w:val="18"/>
        </w:rPr>
      </w:pPr>
      <w:r w:rsidRPr="007B216F">
        <w:rPr>
          <w:b/>
          <w:sz w:val="18"/>
          <w:szCs w:val="18"/>
        </w:rPr>
        <w:t>To Do:</w:t>
      </w:r>
    </w:p>
    <w:p w14:paraId="24BABE89" w14:textId="77777777" w:rsidR="00787F7F" w:rsidRPr="009C482A" w:rsidRDefault="00787F7F" w:rsidP="00787F7F">
      <w:pPr>
        <w:pStyle w:val="ListParagraph"/>
        <w:spacing w:before="240"/>
        <w:rPr>
          <w:strike/>
          <w:sz w:val="18"/>
          <w:szCs w:val="18"/>
        </w:rPr>
      </w:pPr>
    </w:p>
    <w:p w14:paraId="2B2C56FA" w14:textId="77777777" w:rsidR="00787F7F" w:rsidRPr="00787F7F" w:rsidRDefault="00787F7F" w:rsidP="00787F7F">
      <w:pPr>
        <w:pStyle w:val="ListParagraph"/>
        <w:numPr>
          <w:ilvl w:val="0"/>
          <w:numId w:val="24"/>
        </w:numPr>
        <w:spacing w:before="240"/>
        <w:rPr>
          <w:strike/>
          <w:sz w:val="18"/>
          <w:szCs w:val="18"/>
        </w:rPr>
      </w:pPr>
      <w:r w:rsidRPr="00787F7F">
        <w:rPr>
          <w:strike/>
          <w:sz w:val="18"/>
          <w:szCs w:val="18"/>
        </w:rPr>
        <w:t>Boil prep presumptive 2ndary recombinant DNA</w:t>
      </w:r>
    </w:p>
    <w:p w14:paraId="5F117A0D" w14:textId="77777777" w:rsidR="00787F7F" w:rsidRPr="00787F7F" w:rsidRDefault="00787F7F" w:rsidP="00787F7F">
      <w:pPr>
        <w:pStyle w:val="ListParagraph"/>
        <w:numPr>
          <w:ilvl w:val="0"/>
          <w:numId w:val="24"/>
        </w:numPr>
        <w:spacing w:before="240"/>
        <w:rPr>
          <w:strike/>
          <w:sz w:val="18"/>
          <w:szCs w:val="18"/>
        </w:rPr>
      </w:pPr>
      <w:r w:rsidRPr="00787F7F">
        <w:rPr>
          <w:strike/>
          <w:sz w:val="18"/>
          <w:szCs w:val="18"/>
        </w:rPr>
        <w:t>Amplify DNA for diagnostic digest</w:t>
      </w:r>
    </w:p>
    <w:p w14:paraId="3C843EA2" w14:textId="77777777" w:rsidR="00787F7F" w:rsidRPr="00787F7F" w:rsidRDefault="00787F7F" w:rsidP="00787F7F">
      <w:pPr>
        <w:pStyle w:val="ListParagraph"/>
        <w:numPr>
          <w:ilvl w:val="0"/>
          <w:numId w:val="24"/>
        </w:numPr>
        <w:spacing w:before="240"/>
        <w:rPr>
          <w:strike/>
          <w:sz w:val="18"/>
          <w:szCs w:val="18"/>
        </w:rPr>
      </w:pPr>
      <w:r w:rsidRPr="00787F7F">
        <w:rPr>
          <w:strike/>
          <w:sz w:val="18"/>
          <w:szCs w:val="18"/>
        </w:rPr>
        <w:t xml:space="preserve">PCR </w:t>
      </w:r>
      <w:proofErr w:type="gramStart"/>
      <w:r w:rsidRPr="00787F7F">
        <w:rPr>
          <w:strike/>
          <w:sz w:val="18"/>
          <w:szCs w:val="18"/>
        </w:rPr>
        <w:t>purify</w:t>
      </w:r>
      <w:proofErr w:type="gramEnd"/>
    </w:p>
    <w:p w14:paraId="386394A2" w14:textId="77777777" w:rsidR="00787F7F" w:rsidRPr="00787F7F" w:rsidRDefault="00787F7F" w:rsidP="00787F7F">
      <w:pPr>
        <w:pStyle w:val="ListParagraph"/>
        <w:numPr>
          <w:ilvl w:val="0"/>
          <w:numId w:val="24"/>
        </w:numPr>
        <w:spacing w:before="240"/>
        <w:rPr>
          <w:strike/>
          <w:sz w:val="18"/>
          <w:szCs w:val="18"/>
        </w:rPr>
      </w:pPr>
      <w:r w:rsidRPr="00787F7F">
        <w:rPr>
          <w:strike/>
          <w:sz w:val="18"/>
          <w:szCs w:val="18"/>
        </w:rPr>
        <w:t>Diagnostic digest and gel</w:t>
      </w:r>
    </w:p>
    <w:p w14:paraId="5F49E523" w14:textId="77777777" w:rsidR="00787F7F" w:rsidRPr="00787F7F" w:rsidRDefault="00787F7F" w:rsidP="00787F7F">
      <w:pPr>
        <w:pStyle w:val="ListParagraph"/>
        <w:numPr>
          <w:ilvl w:val="0"/>
          <w:numId w:val="24"/>
        </w:numPr>
        <w:spacing w:before="240"/>
        <w:rPr>
          <w:strike/>
          <w:sz w:val="18"/>
          <w:szCs w:val="18"/>
        </w:rPr>
      </w:pPr>
      <w:r w:rsidRPr="00787F7F">
        <w:rPr>
          <w:strike/>
          <w:sz w:val="18"/>
          <w:szCs w:val="18"/>
        </w:rPr>
        <w:t>Streak out new KRSA2 and KRSA12 plates (or maybe start overnights from refrigerated colonies?)</w:t>
      </w:r>
    </w:p>
    <w:p w14:paraId="30E86B33" w14:textId="77777777" w:rsidR="00787F7F" w:rsidRPr="00787F7F" w:rsidRDefault="00787F7F" w:rsidP="00787F7F">
      <w:pPr>
        <w:pStyle w:val="ListParagraph"/>
        <w:numPr>
          <w:ilvl w:val="0"/>
          <w:numId w:val="24"/>
        </w:numPr>
        <w:spacing w:before="240"/>
        <w:rPr>
          <w:strike/>
          <w:sz w:val="18"/>
          <w:szCs w:val="18"/>
        </w:rPr>
      </w:pPr>
      <w:r w:rsidRPr="00787F7F">
        <w:rPr>
          <w:strike/>
          <w:sz w:val="18"/>
          <w:szCs w:val="18"/>
        </w:rPr>
        <w:t>Concentrate IP sample for sucrose gradient</w:t>
      </w:r>
    </w:p>
    <w:p w14:paraId="5F654430" w14:textId="77777777" w:rsidR="00787F7F" w:rsidRPr="00787F7F" w:rsidRDefault="00787F7F" w:rsidP="00787F7F">
      <w:pPr>
        <w:pStyle w:val="ListParagraph"/>
        <w:numPr>
          <w:ilvl w:val="0"/>
          <w:numId w:val="24"/>
        </w:numPr>
        <w:spacing w:before="240"/>
        <w:rPr>
          <w:strike/>
          <w:sz w:val="18"/>
          <w:szCs w:val="18"/>
        </w:rPr>
      </w:pPr>
      <w:r w:rsidRPr="00787F7F">
        <w:rPr>
          <w:strike/>
          <w:sz w:val="18"/>
          <w:szCs w:val="18"/>
        </w:rPr>
        <w:t>Make Buffer B</w:t>
      </w:r>
    </w:p>
    <w:p w14:paraId="4AF5DC46" w14:textId="77777777" w:rsidR="00787F7F" w:rsidRPr="00787F7F" w:rsidRDefault="00787F7F" w:rsidP="00787F7F">
      <w:pPr>
        <w:pStyle w:val="ListParagraph"/>
        <w:numPr>
          <w:ilvl w:val="0"/>
          <w:numId w:val="24"/>
        </w:numPr>
        <w:spacing w:before="240"/>
        <w:rPr>
          <w:strike/>
          <w:sz w:val="18"/>
          <w:szCs w:val="18"/>
        </w:rPr>
      </w:pPr>
      <w:r w:rsidRPr="00787F7F">
        <w:rPr>
          <w:strike/>
          <w:sz w:val="18"/>
          <w:szCs w:val="18"/>
        </w:rPr>
        <w:t>Patch LVS and rpsU2-HA</w:t>
      </w:r>
    </w:p>
    <w:p w14:paraId="5CFB89ED" w14:textId="5BF8534C" w:rsidR="00787F7F" w:rsidRDefault="00787F7F" w:rsidP="00787F7F">
      <w:pPr>
        <w:pStyle w:val="ListParagraph"/>
        <w:numPr>
          <w:ilvl w:val="0"/>
          <w:numId w:val="24"/>
        </w:numPr>
        <w:spacing w:before="240"/>
        <w:rPr>
          <w:sz w:val="18"/>
          <w:szCs w:val="18"/>
        </w:rPr>
      </w:pPr>
      <w:r>
        <w:rPr>
          <w:sz w:val="18"/>
          <w:szCs w:val="18"/>
        </w:rPr>
        <w:t>Supplement MHB</w:t>
      </w:r>
    </w:p>
    <w:p w14:paraId="04CFDABA" w14:textId="67A882F6" w:rsidR="00787F7F" w:rsidRDefault="00787F7F" w:rsidP="00787F7F">
      <w:pPr>
        <w:pStyle w:val="ListParagraph"/>
        <w:numPr>
          <w:ilvl w:val="0"/>
          <w:numId w:val="24"/>
        </w:numPr>
        <w:spacing w:before="240"/>
        <w:rPr>
          <w:sz w:val="18"/>
          <w:szCs w:val="18"/>
        </w:rPr>
      </w:pPr>
      <w:r>
        <w:rPr>
          <w:sz w:val="18"/>
          <w:szCs w:val="18"/>
        </w:rPr>
        <w:t>Start overnights of S. aureus</w:t>
      </w:r>
    </w:p>
    <w:p w14:paraId="2835AD34" w14:textId="5DEE7865" w:rsidR="00787F7F" w:rsidRDefault="00787F7F" w:rsidP="00787F7F">
      <w:pPr>
        <w:pStyle w:val="ListParagraph"/>
        <w:numPr>
          <w:ilvl w:val="0"/>
          <w:numId w:val="24"/>
        </w:numPr>
        <w:spacing w:before="240"/>
        <w:rPr>
          <w:sz w:val="18"/>
          <w:szCs w:val="18"/>
        </w:rPr>
      </w:pPr>
      <w:r>
        <w:rPr>
          <w:sz w:val="18"/>
          <w:szCs w:val="18"/>
        </w:rPr>
        <w:t>Start overnights of LVS</w:t>
      </w:r>
    </w:p>
    <w:p w14:paraId="2ED35EFA" w14:textId="77777777" w:rsidR="0063661F" w:rsidRDefault="0063661F" w:rsidP="00DC731D"/>
    <w:p w14:paraId="01FEB693" w14:textId="77777777" w:rsidR="00736128" w:rsidRDefault="00736128" w:rsidP="00DC731D"/>
    <w:tbl>
      <w:tblPr>
        <w:tblStyle w:val="TableGrid"/>
        <w:tblW w:w="0" w:type="auto"/>
        <w:tblLook w:val="04A0" w:firstRow="1" w:lastRow="0" w:firstColumn="1" w:lastColumn="0" w:noHBand="0" w:noVBand="1"/>
      </w:tblPr>
      <w:tblGrid>
        <w:gridCol w:w="2020"/>
        <w:gridCol w:w="1300"/>
        <w:gridCol w:w="1300"/>
        <w:gridCol w:w="1300"/>
      </w:tblGrid>
      <w:tr w:rsidR="00BF607D" w:rsidRPr="00BF607D" w14:paraId="7E80CAF2" w14:textId="77777777" w:rsidTr="00BF607D">
        <w:trPr>
          <w:trHeight w:val="640"/>
        </w:trPr>
        <w:tc>
          <w:tcPr>
            <w:tcW w:w="2020" w:type="dxa"/>
            <w:noWrap/>
            <w:hideMark/>
          </w:tcPr>
          <w:p w14:paraId="18EF32CC" w14:textId="77777777" w:rsidR="00BF607D" w:rsidRPr="00BF607D" w:rsidRDefault="00BF607D" w:rsidP="00BF607D">
            <w:r w:rsidRPr="00BF607D">
              <w:t>Sample</w:t>
            </w:r>
          </w:p>
        </w:tc>
        <w:tc>
          <w:tcPr>
            <w:tcW w:w="1300" w:type="dxa"/>
            <w:hideMark/>
          </w:tcPr>
          <w:p w14:paraId="2B7C701C" w14:textId="77777777" w:rsidR="00BF607D" w:rsidRPr="00BF607D" w:rsidRDefault="00BF607D">
            <w:r w:rsidRPr="00BF607D">
              <w:t>Observed OD600</w:t>
            </w:r>
          </w:p>
        </w:tc>
        <w:tc>
          <w:tcPr>
            <w:tcW w:w="1300" w:type="dxa"/>
            <w:hideMark/>
          </w:tcPr>
          <w:p w14:paraId="5FE5BE42" w14:textId="77777777" w:rsidR="00BF607D" w:rsidRPr="00BF607D" w:rsidRDefault="00BF607D">
            <w:r w:rsidRPr="00BF607D">
              <w:t>Calculated OD600</w:t>
            </w:r>
          </w:p>
        </w:tc>
        <w:tc>
          <w:tcPr>
            <w:tcW w:w="1300" w:type="dxa"/>
            <w:hideMark/>
          </w:tcPr>
          <w:p w14:paraId="0BC0CCE3" w14:textId="77777777" w:rsidR="00BF607D" w:rsidRPr="00BF607D" w:rsidRDefault="00BF607D">
            <w:r w:rsidRPr="00BF607D">
              <w:t>Starting Volume for OD600 0.003 (</w:t>
            </w:r>
            <w:proofErr w:type="spellStart"/>
            <w:r w:rsidRPr="00BF607D">
              <w:t>ul</w:t>
            </w:r>
            <w:proofErr w:type="spellEnd"/>
            <w:r w:rsidRPr="00BF607D">
              <w:t>)</w:t>
            </w:r>
          </w:p>
        </w:tc>
      </w:tr>
      <w:tr w:rsidR="00BF607D" w:rsidRPr="00BF607D" w14:paraId="6BBC6AC0" w14:textId="77777777" w:rsidTr="00BF607D">
        <w:trPr>
          <w:trHeight w:val="320"/>
        </w:trPr>
        <w:tc>
          <w:tcPr>
            <w:tcW w:w="2020" w:type="dxa"/>
            <w:noWrap/>
            <w:hideMark/>
          </w:tcPr>
          <w:p w14:paraId="2DF6A5BE" w14:textId="77777777" w:rsidR="00BF607D" w:rsidRPr="00BF607D" w:rsidRDefault="00BF607D">
            <w:r w:rsidRPr="00BF607D">
              <w:t xml:space="preserve">LVS </w:t>
            </w:r>
            <w:proofErr w:type="spellStart"/>
            <w:r w:rsidRPr="00BF607D">
              <w:t>wt</w:t>
            </w:r>
            <w:proofErr w:type="spellEnd"/>
          </w:p>
        </w:tc>
        <w:tc>
          <w:tcPr>
            <w:tcW w:w="1300" w:type="dxa"/>
            <w:noWrap/>
            <w:hideMark/>
          </w:tcPr>
          <w:p w14:paraId="6A413F5D" w14:textId="77777777" w:rsidR="00BF607D" w:rsidRPr="00BF607D" w:rsidRDefault="00BF607D" w:rsidP="00BF607D">
            <w:r w:rsidRPr="00BF607D">
              <w:t>0.02</w:t>
            </w:r>
          </w:p>
        </w:tc>
        <w:tc>
          <w:tcPr>
            <w:tcW w:w="1300" w:type="dxa"/>
            <w:noWrap/>
            <w:hideMark/>
          </w:tcPr>
          <w:p w14:paraId="6428CEB7" w14:textId="77777777" w:rsidR="00BF607D" w:rsidRPr="00BF607D" w:rsidRDefault="00BF607D" w:rsidP="00BF607D">
            <w:r w:rsidRPr="00BF607D">
              <w:t>0.4</w:t>
            </w:r>
          </w:p>
        </w:tc>
        <w:tc>
          <w:tcPr>
            <w:tcW w:w="1300" w:type="dxa"/>
            <w:noWrap/>
            <w:hideMark/>
          </w:tcPr>
          <w:p w14:paraId="0C8F2CF5" w14:textId="77777777" w:rsidR="00BF607D" w:rsidRPr="00BF607D" w:rsidRDefault="00BF607D" w:rsidP="00BF607D">
            <w:r w:rsidRPr="00BF607D">
              <w:t>600</w:t>
            </w:r>
          </w:p>
        </w:tc>
      </w:tr>
      <w:tr w:rsidR="00BF607D" w:rsidRPr="00BF607D" w14:paraId="7ABA1E7C" w14:textId="77777777" w:rsidTr="00BF607D">
        <w:trPr>
          <w:trHeight w:val="320"/>
        </w:trPr>
        <w:tc>
          <w:tcPr>
            <w:tcW w:w="2020" w:type="dxa"/>
            <w:noWrap/>
            <w:hideMark/>
          </w:tcPr>
          <w:p w14:paraId="365826FC" w14:textId="77777777" w:rsidR="00BF607D" w:rsidRPr="00BF607D" w:rsidRDefault="00BF607D" w:rsidP="00BF607D">
            <w:r w:rsidRPr="00BF607D">
              <w:t xml:space="preserve">LVS </w:t>
            </w:r>
            <w:r w:rsidRPr="00BF607D">
              <w:rPr>
                <w:i/>
                <w:iCs/>
              </w:rPr>
              <w:t>rpsU2</w:t>
            </w:r>
            <w:r w:rsidRPr="00BF607D">
              <w:t>-HA</w:t>
            </w:r>
          </w:p>
        </w:tc>
        <w:tc>
          <w:tcPr>
            <w:tcW w:w="1300" w:type="dxa"/>
            <w:noWrap/>
            <w:hideMark/>
          </w:tcPr>
          <w:p w14:paraId="6EDC664A" w14:textId="77777777" w:rsidR="00BF607D" w:rsidRPr="00BF607D" w:rsidRDefault="00BF607D" w:rsidP="00BF607D">
            <w:r w:rsidRPr="00BF607D">
              <w:t>0.023</w:t>
            </w:r>
          </w:p>
        </w:tc>
        <w:tc>
          <w:tcPr>
            <w:tcW w:w="1300" w:type="dxa"/>
            <w:noWrap/>
            <w:hideMark/>
          </w:tcPr>
          <w:p w14:paraId="184D0F6F" w14:textId="77777777" w:rsidR="00BF607D" w:rsidRPr="00BF607D" w:rsidRDefault="00BF607D" w:rsidP="00BF607D">
            <w:r w:rsidRPr="00BF607D">
              <w:t>0.46</w:t>
            </w:r>
          </w:p>
        </w:tc>
        <w:tc>
          <w:tcPr>
            <w:tcW w:w="1300" w:type="dxa"/>
            <w:noWrap/>
            <w:hideMark/>
          </w:tcPr>
          <w:p w14:paraId="5F55D430" w14:textId="77777777" w:rsidR="00BF607D" w:rsidRPr="00BF607D" w:rsidRDefault="00BF607D" w:rsidP="00BF607D">
            <w:r w:rsidRPr="00BF607D">
              <w:t>522</w:t>
            </w:r>
          </w:p>
        </w:tc>
      </w:tr>
    </w:tbl>
    <w:p w14:paraId="61C2BB73" w14:textId="2F34BBAF" w:rsidR="0063661F" w:rsidRDefault="00736128" w:rsidP="00DC731D">
      <w:r>
        <w:t xml:space="preserve">I know this isn’t in the linear range, but I went with it anyway. Also </w:t>
      </w:r>
      <w:proofErr w:type="gramStart"/>
      <w:r>
        <w:t>have to</w:t>
      </w:r>
      <w:proofErr w:type="gramEnd"/>
      <w:r>
        <w:t xml:space="preserve"> hope that the shaker doesn’t shut itself off overnight.</w:t>
      </w:r>
    </w:p>
    <w:p w14:paraId="7BE6BC3C" w14:textId="77777777" w:rsidR="0063661F" w:rsidRDefault="0063661F" w:rsidP="00DC731D"/>
    <w:p w14:paraId="07671547" w14:textId="5BF27BD7" w:rsidR="00C55F2E" w:rsidRPr="007B216F" w:rsidRDefault="00C55F2E" w:rsidP="00C55F2E">
      <w:pPr>
        <w:rPr>
          <w:b/>
        </w:rPr>
      </w:pPr>
      <w:r>
        <w:rPr>
          <w:b/>
          <w:highlight w:val="green"/>
        </w:rPr>
        <w:t>Wednesday</w:t>
      </w:r>
      <w:r w:rsidRPr="007A68D0">
        <w:rPr>
          <w:b/>
          <w:highlight w:val="green"/>
        </w:rPr>
        <w:t xml:space="preserve">, </w:t>
      </w:r>
      <w:r>
        <w:rPr>
          <w:b/>
          <w:highlight w:val="green"/>
        </w:rPr>
        <w:t>July 17,</w:t>
      </w:r>
      <w:r w:rsidRPr="007A68D0">
        <w:rPr>
          <w:b/>
          <w:highlight w:val="green"/>
        </w:rPr>
        <w:t xml:space="preserve"> 20</w:t>
      </w:r>
      <w:r>
        <w:rPr>
          <w:b/>
          <w:highlight w:val="green"/>
        </w:rPr>
        <w:t>24</w:t>
      </w:r>
    </w:p>
    <w:p w14:paraId="18A7FA72" w14:textId="77777777" w:rsidR="00C55F2E" w:rsidRPr="001D3A86" w:rsidRDefault="00C55F2E" w:rsidP="00C55F2E">
      <w:pPr>
        <w:rPr>
          <w:b/>
          <w:sz w:val="18"/>
          <w:szCs w:val="18"/>
        </w:rPr>
      </w:pPr>
      <w:r w:rsidRPr="007B216F">
        <w:rPr>
          <w:b/>
          <w:sz w:val="18"/>
          <w:szCs w:val="18"/>
        </w:rPr>
        <w:t>To Do:</w:t>
      </w:r>
    </w:p>
    <w:p w14:paraId="7F3F9CFC" w14:textId="77777777" w:rsidR="00C55F2E" w:rsidRPr="009C482A" w:rsidRDefault="00C55F2E" w:rsidP="00C55F2E">
      <w:pPr>
        <w:pStyle w:val="ListParagraph"/>
        <w:spacing w:before="240"/>
        <w:rPr>
          <w:strike/>
          <w:sz w:val="18"/>
          <w:szCs w:val="18"/>
        </w:rPr>
      </w:pPr>
    </w:p>
    <w:p w14:paraId="1B6356ED" w14:textId="77777777" w:rsidR="00C55F2E" w:rsidRPr="00C55F2E" w:rsidRDefault="00C55F2E" w:rsidP="00C55F2E">
      <w:pPr>
        <w:pStyle w:val="ListParagraph"/>
        <w:numPr>
          <w:ilvl w:val="0"/>
          <w:numId w:val="25"/>
        </w:numPr>
        <w:spacing w:before="240"/>
        <w:rPr>
          <w:strike/>
          <w:sz w:val="18"/>
          <w:szCs w:val="18"/>
        </w:rPr>
      </w:pPr>
      <w:r w:rsidRPr="00C55F2E">
        <w:rPr>
          <w:strike/>
          <w:sz w:val="18"/>
          <w:szCs w:val="18"/>
        </w:rPr>
        <w:t>Supplement MHB</w:t>
      </w:r>
    </w:p>
    <w:p w14:paraId="4D0A8036" w14:textId="77777777" w:rsidR="00C55F2E" w:rsidRPr="00C55F2E" w:rsidRDefault="00C55F2E" w:rsidP="00C55F2E">
      <w:pPr>
        <w:pStyle w:val="ListParagraph"/>
        <w:numPr>
          <w:ilvl w:val="0"/>
          <w:numId w:val="25"/>
        </w:numPr>
        <w:spacing w:before="240"/>
        <w:rPr>
          <w:strike/>
          <w:sz w:val="18"/>
          <w:szCs w:val="18"/>
        </w:rPr>
      </w:pPr>
      <w:r w:rsidRPr="00C55F2E">
        <w:rPr>
          <w:strike/>
          <w:sz w:val="18"/>
          <w:szCs w:val="18"/>
        </w:rPr>
        <w:t>Start overnights of S. aureus</w:t>
      </w:r>
    </w:p>
    <w:p w14:paraId="26E587B6" w14:textId="77777777" w:rsidR="00C55F2E" w:rsidRPr="00C55F2E" w:rsidRDefault="00C55F2E" w:rsidP="00C55F2E">
      <w:pPr>
        <w:pStyle w:val="ListParagraph"/>
        <w:numPr>
          <w:ilvl w:val="0"/>
          <w:numId w:val="25"/>
        </w:numPr>
        <w:spacing w:before="240"/>
        <w:rPr>
          <w:strike/>
          <w:sz w:val="18"/>
          <w:szCs w:val="18"/>
        </w:rPr>
      </w:pPr>
      <w:r w:rsidRPr="00C55F2E">
        <w:rPr>
          <w:strike/>
          <w:sz w:val="18"/>
          <w:szCs w:val="18"/>
        </w:rPr>
        <w:t>Start overnights of LVS</w:t>
      </w:r>
    </w:p>
    <w:p w14:paraId="1F71BB35" w14:textId="03CCCE6D" w:rsidR="00C55F2E" w:rsidRDefault="00C55F2E" w:rsidP="00C55F2E">
      <w:pPr>
        <w:pStyle w:val="ListParagraph"/>
        <w:numPr>
          <w:ilvl w:val="0"/>
          <w:numId w:val="25"/>
        </w:numPr>
        <w:spacing w:before="240"/>
        <w:rPr>
          <w:sz w:val="18"/>
          <w:szCs w:val="18"/>
        </w:rPr>
      </w:pPr>
      <w:r>
        <w:rPr>
          <w:sz w:val="18"/>
          <w:szCs w:val="18"/>
        </w:rPr>
        <w:t>Make IP cell pellets</w:t>
      </w:r>
    </w:p>
    <w:p w14:paraId="2759BC1E" w14:textId="7F2AC8AE" w:rsidR="00C55F2E" w:rsidRDefault="00C55F2E" w:rsidP="00C55F2E">
      <w:pPr>
        <w:pStyle w:val="ListParagraph"/>
        <w:numPr>
          <w:ilvl w:val="0"/>
          <w:numId w:val="25"/>
        </w:numPr>
        <w:spacing w:before="240"/>
        <w:rPr>
          <w:sz w:val="18"/>
          <w:szCs w:val="18"/>
        </w:rPr>
      </w:pPr>
      <w:r>
        <w:rPr>
          <w:sz w:val="18"/>
          <w:szCs w:val="18"/>
        </w:rPr>
        <w:t>Sucrose gradient</w:t>
      </w:r>
    </w:p>
    <w:p w14:paraId="75C083AA" w14:textId="09FCAF6C" w:rsidR="00C55F2E" w:rsidRDefault="00C55F2E" w:rsidP="00C55F2E">
      <w:pPr>
        <w:pStyle w:val="ListParagraph"/>
        <w:numPr>
          <w:ilvl w:val="0"/>
          <w:numId w:val="25"/>
        </w:numPr>
        <w:spacing w:before="240"/>
        <w:rPr>
          <w:sz w:val="18"/>
          <w:szCs w:val="18"/>
        </w:rPr>
      </w:pPr>
      <w:r>
        <w:rPr>
          <w:sz w:val="18"/>
          <w:szCs w:val="18"/>
        </w:rPr>
        <w:t>Growth curve on S. aureus</w:t>
      </w:r>
    </w:p>
    <w:p w14:paraId="177D98BD" w14:textId="77777777" w:rsidR="0063661F" w:rsidRDefault="0063661F" w:rsidP="00DC731D"/>
    <w:p w14:paraId="58D2C7D0" w14:textId="6D7C69AF" w:rsidR="005D187B" w:rsidRDefault="005D187B" w:rsidP="00DC731D">
      <w:r>
        <w:t>The shaker was still shaking when I came in this morning. I checked the OD on the LVS cultures at 9:30 but they needed more time.</w:t>
      </w:r>
    </w:p>
    <w:tbl>
      <w:tblPr>
        <w:tblStyle w:val="TableGrid"/>
        <w:tblW w:w="0" w:type="auto"/>
        <w:tblLook w:val="04A0" w:firstRow="1" w:lastRow="0" w:firstColumn="1" w:lastColumn="0" w:noHBand="0" w:noVBand="1"/>
      </w:tblPr>
      <w:tblGrid>
        <w:gridCol w:w="2020"/>
        <w:gridCol w:w="1300"/>
        <w:gridCol w:w="1300"/>
        <w:gridCol w:w="1300"/>
        <w:gridCol w:w="1300"/>
        <w:gridCol w:w="1280"/>
        <w:gridCol w:w="1380"/>
      </w:tblGrid>
      <w:tr w:rsidR="00C84B35" w:rsidRPr="00C84B35" w14:paraId="6650D647" w14:textId="77777777" w:rsidTr="00C84B35">
        <w:trPr>
          <w:trHeight w:val="640"/>
        </w:trPr>
        <w:tc>
          <w:tcPr>
            <w:tcW w:w="2020" w:type="dxa"/>
            <w:noWrap/>
            <w:hideMark/>
          </w:tcPr>
          <w:p w14:paraId="4E27E24E" w14:textId="77777777" w:rsidR="00C84B35" w:rsidRPr="00C84B35" w:rsidRDefault="00C84B35" w:rsidP="00C84B35">
            <w:r w:rsidRPr="00C84B35">
              <w:t>Sample</w:t>
            </w:r>
          </w:p>
        </w:tc>
        <w:tc>
          <w:tcPr>
            <w:tcW w:w="1300" w:type="dxa"/>
            <w:hideMark/>
          </w:tcPr>
          <w:p w14:paraId="6B21B2C9" w14:textId="77777777" w:rsidR="00C84B35" w:rsidRPr="00C84B35" w:rsidRDefault="00C84B35">
            <w:r w:rsidRPr="00C84B35">
              <w:t>Observed OD600</w:t>
            </w:r>
          </w:p>
        </w:tc>
        <w:tc>
          <w:tcPr>
            <w:tcW w:w="1300" w:type="dxa"/>
            <w:hideMark/>
          </w:tcPr>
          <w:p w14:paraId="06D4AACE" w14:textId="77777777" w:rsidR="00C84B35" w:rsidRPr="00C84B35" w:rsidRDefault="00C84B35">
            <w:r w:rsidRPr="00C84B35">
              <w:t>Calculated OD600</w:t>
            </w:r>
          </w:p>
        </w:tc>
        <w:tc>
          <w:tcPr>
            <w:tcW w:w="1300" w:type="dxa"/>
            <w:hideMark/>
          </w:tcPr>
          <w:p w14:paraId="27A955F6" w14:textId="77777777" w:rsidR="00C84B35" w:rsidRPr="00C84B35" w:rsidRDefault="00C84B35">
            <w:r w:rsidRPr="00C84B35">
              <w:t>Starting Volume for OD600 0.003 (</w:t>
            </w:r>
            <w:proofErr w:type="spellStart"/>
            <w:r w:rsidRPr="00C84B35">
              <w:t>ul</w:t>
            </w:r>
            <w:proofErr w:type="spellEnd"/>
            <w:r w:rsidRPr="00C84B35">
              <w:t>)</w:t>
            </w:r>
          </w:p>
        </w:tc>
        <w:tc>
          <w:tcPr>
            <w:tcW w:w="1300" w:type="dxa"/>
            <w:hideMark/>
          </w:tcPr>
          <w:p w14:paraId="26538FE4" w14:textId="77777777" w:rsidR="00C84B35" w:rsidRPr="00C84B35" w:rsidRDefault="00C84B35">
            <w:r w:rsidRPr="00C84B35">
              <w:t>OD600 9:30 am next day</w:t>
            </w:r>
          </w:p>
        </w:tc>
        <w:tc>
          <w:tcPr>
            <w:tcW w:w="1280" w:type="dxa"/>
            <w:hideMark/>
          </w:tcPr>
          <w:p w14:paraId="6EC3E947" w14:textId="77777777" w:rsidR="00C84B35" w:rsidRPr="00C84B35" w:rsidRDefault="00C84B35">
            <w:r w:rsidRPr="00C84B35">
              <w:t>OD600 at 11 am</w:t>
            </w:r>
          </w:p>
        </w:tc>
        <w:tc>
          <w:tcPr>
            <w:tcW w:w="1380" w:type="dxa"/>
            <w:hideMark/>
          </w:tcPr>
          <w:p w14:paraId="6CD9459F" w14:textId="77777777" w:rsidR="00C84B35" w:rsidRPr="00C84B35" w:rsidRDefault="00C84B35">
            <w:r w:rsidRPr="00C84B35">
              <w:t>OD600 12pm</w:t>
            </w:r>
          </w:p>
        </w:tc>
      </w:tr>
      <w:tr w:rsidR="00C84B35" w:rsidRPr="00C84B35" w14:paraId="2EEFA80E" w14:textId="77777777" w:rsidTr="00C84B35">
        <w:trPr>
          <w:trHeight w:val="320"/>
        </w:trPr>
        <w:tc>
          <w:tcPr>
            <w:tcW w:w="2020" w:type="dxa"/>
            <w:noWrap/>
            <w:hideMark/>
          </w:tcPr>
          <w:p w14:paraId="463942D3" w14:textId="77777777" w:rsidR="00C84B35" w:rsidRPr="00C84B35" w:rsidRDefault="00C84B35">
            <w:r w:rsidRPr="00C84B35">
              <w:t xml:space="preserve">LVS </w:t>
            </w:r>
            <w:proofErr w:type="spellStart"/>
            <w:r w:rsidRPr="00C84B35">
              <w:t>wt</w:t>
            </w:r>
            <w:proofErr w:type="spellEnd"/>
          </w:p>
        </w:tc>
        <w:tc>
          <w:tcPr>
            <w:tcW w:w="1300" w:type="dxa"/>
            <w:noWrap/>
            <w:hideMark/>
          </w:tcPr>
          <w:p w14:paraId="1DC57B1C" w14:textId="77777777" w:rsidR="00C84B35" w:rsidRPr="00C84B35" w:rsidRDefault="00C84B35" w:rsidP="00C84B35">
            <w:r w:rsidRPr="00C84B35">
              <w:t>0.02</w:t>
            </w:r>
          </w:p>
        </w:tc>
        <w:tc>
          <w:tcPr>
            <w:tcW w:w="1300" w:type="dxa"/>
            <w:noWrap/>
            <w:hideMark/>
          </w:tcPr>
          <w:p w14:paraId="3C10AE93" w14:textId="77777777" w:rsidR="00C84B35" w:rsidRPr="00C84B35" w:rsidRDefault="00C84B35" w:rsidP="00C84B35">
            <w:r w:rsidRPr="00C84B35">
              <w:t>0.4</w:t>
            </w:r>
          </w:p>
        </w:tc>
        <w:tc>
          <w:tcPr>
            <w:tcW w:w="1300" w:type="dxa"/>
            <w:noWrap/>
            <w:hideMark/>
          </w:tcPr>
          <w:p w14:paraId="6706093A" w14:textId="77777777" w:rsidR="00C84B35" w:rsidRPr="00C84B35" w:rsidRDefault="00C84B35" w:rsidP="00C84B35">
            <w:r w:rsidRPr="00C84B35">
              <w:t>600</w:t>
            </w:r>
          </w:p>
        </w:tc>
        <w:tc>
          <w:tcPr>
            <w:tcW w:w="1300" w:type="dxa"/>
            <w:noWrap/>
            <w:hideMark/>
          </w:tcPr>
          <w:p w14:paraId="6D9CEF60" w14:textId="77777777" w:rsidR="00C84B35" w:rsidRPr="00C84B35" w:rsidRDefault="00C84B35" w:rsidP="00C84B35">
            <w:r w:rsidRPr="00C84B35">
              <w:t>0.216</w:t>
            </w:r>
          </w:p>
        </w:tc>
        <w:tc>
          <w:tcPr>
            <w:tcW w:w="1280" w:type="dxa"/>
            <w:noWrap/>
            <w:hideMark/>
          </w:tcPr>
          <w:p w14:paraId="38983900" w14:textId="77777777" w:rsidR="00C84B35" w:rsidRPr="00C84B35" w:rsidRDefault="00C84B35" w:rsidP="00C84B35">
            <w:r w:rsidRPr="00C84B35">
              <w:t>0.264</w:t>
            </w:r>
          </w:p>
        </w:tc>
        <w:tc>
          <w:tcPr>
            <w:tcW w:w="1380" w:type="dxa"/>
            <w:noWrap/>
            <w:hideMark/>
          </w:tcPr>
          <w:p w14:paraId="42CF8A0B" w14:textId="77777777" w:rsidR="00C84B35" w:rsidRPr="00C84B35" w:rsidRDefault="00C84B35" w:rsidP="00C84B35">
            <w:r w:rsidRPr="00C84B35">
              <w:t>0.309</w:t>
            </w:r>
          </w:p>
        </w:tc>
      </w:tr>
      <w:tr w:rsidR="00C84B35" w:rsidRPr="00C84B35" w14:paraId="3D693DB6" w14:textId="77777777" w:rsidTr="00C84B35">
        <w:trPr>
          <w:trHeight w:val="320"/>
        </w:trPr>
        <w:tc>
          <w:tcPr>
            <w:tcW w:w="2020" w:type="dxa"/>
            <w:noWrap/>
            <w:hideMark/>
          </w:tcPr>
          <w:p w14:paraId="3B0EF5AE" w14:textId="77777777" w:rsidR="00C84B35" w:rsidRPr="00C84B35" w:rsidRDefault="00C84B35" w:rsidP="00C84B35">
            <w:r w:rsidRPr="00C84B35">
              <w:t xml:space="preserve">LVS </w:t>
            </w:r>
            <w:r w:rsidRPr="00C84B35">
              <w:rPr>
                <w:i/>
                <w:iCs/>
              </w:rPr>
              <w:t>rpsU2</w:t>
            </w:r>
            <w:r w:rsidRPr="00C84B35">
              <w:t>-HA</w:t>
            </w:r>
          </w:p>
        </w:tc>
        <w:tc>
          <w:tcPr>
            <w:tcW w:w="1300" w:type="dxa"/>
            <w:noWrap/>
            <w:hideMark/>
          </w:tcPr>
          <w:p w14:paraId="47F3F0D2" w14:textId="77777777" w:rsidR="00C84B35" w:rsidRPr="00C84B35" w:rsidRDefault="00C84B35" w:rsidP="00C84B35">
            <w:r w:rsidRPr="00C84B35">
              <w:t>0.023</w:t>
            </w:r>
          </w:p>
        </w:tc>
        <w:tc>
          <w:tcPr>
            <w:tcW w:w="1300" w:type="dxa"/>
            <w:noWrap/>
            <w:hideMark/>
          </w:tcPr>
          <w:p w14:paraId="746A959B" w14:textId="77777777" w:rsidR="00C84B35" w:rsidRPr="00C84B35" w:rsidRDefault="00C84B35" w:rsidP="00C84B35">
            <w:r w:rsidRPr="00C84B35">
              <w:t>0.46</w:t>
            </w:r>
          </w:p>
        </w:tc>
        <w:tc>
          <w:tcPr>
            <w:tcW w:w="1300" w:type="dxa"/>
            <w:noWrap/>
            <w:hideMark/>
          </w:tcPr>
          <w:p w14:paraId="37FA5C09" w14:textId="77777777" w:rsidR="00C84B35" w:rsidRPr="00C84B35" w:rsidRDefault="00C84B35" w:rsidP="00C84B35">
            <w:r w:rsidRPr="00C84B35">
              <w:t>522</w:t>
            </w:r>
          </w:p>
        </w:tc>
        <w:tc>
          <w:tcPr>
            <w:tcW w:w="1300" w:type="dxa"/>
            <w:noWrap/>
            <w:hideMark/>
          </w:tcPr>
          <w:p w14:paraId="1AA9A182" w14:textId="77777777" w:rsidR="00C84B35" w:rsidRPr="00C84B35" w:rsidRDefault="00C84B35" w:rsidP="00C84B35">
            <w:r w:rsidRPr="00C84B35">
              <w:t>0.231</w:t>
            </w:r>
          </w:p>
        </w:tc>
        <w:tc>
          <w:tcPr>
            <w:tcW w:w="1280" w:type="dxa"/>
            <w:noWrap/>
            <w:hideMark/>
          </w:tcPr>
          <w:p w14:paraId="78A5C2B4" w14:textId="77777777" w:rsidR="00C84B35" w:rsidRPr="00C84B35" w:rsidRDefault="00C84B35" w:rsidP="00C84B35">
            <w:r w:rsidRPr="00C84B35">
              <w:t>0.286</w:t>
            </w:r>
          </w:p>
        </w:tc>
        <w:tc>
          <w:tcPr>
            <w:tcW w:w="1380" w:type="dxa"/>
            <w:noWrap/>
            <w:hideMark/>
          </w:tcPr>
          <w:p w14:paraId="0A2B625D" w14:textId="77777777" w:rsidR="00C84B35" w:rsidRPr="00C84B35" w:rsidRDefault="00C84B35" w:rsidP="00C84B35">
            <w:r w:rsidRPr="00C84B35">
              <w:t>0.343</w:t>
            </w:r>
          </w:p>
        </w:tc>
      </w:tr>
    </w:tbl>
    <w:p w14:paraId="6E95D22F" w14:textId="77777777" w:rsidR="005D187B" w:rsidRDefault="005D187B" w:rsidP="00DC731D"/>
    <w:p w14:paraId="4A66A9D1" w14:textId="0F8C3D86" w:rsidR="005D187B" w:rsidRDefault="007C43B6" w:rsidP="005D187B">
      <w:pPr>
        <w:pStyle w:val="Heading2"/>
      </w:pPr>
      <w:bookmarkStart w:id="10" w:name="_Toc161658342"/>
      <w:bookmarkStart w:id="11" w:name="_Toc174443368"/>
      <w:r w:rsidRPr="007C43B6">
        <w:rPr>
          <w:i/>
          <w:iCs/>
        </w:rPr>
        <w:t>S. aureus</w:t>
      </w:r>
      <w:r>
        <w:t xml:space="preserve"> </w:t>
      </w:r>
      <w:r w:rsidR="005D187B">
        <w:t>Growth Curve:</w:t>
      </w:r>
      <w:bookmarkEnd w:id="10"/>
      <w:bookmarkEnd w:id="11"/>
    </w:p>
    <w:p w14:paraId="5F8D993B" w14:textId="77777777" w:rsidR="005D187B" w:rsidRDefault="005D187B" w:rsidP="005D187B">
      <w:r>
        <w:t>Check OD600:</w:t>
      </w:r>
    </w:p>
    <w:p w14:paraId="563C5243" w14:textId="70E86FF2" w:rsidR="005D187B" w:rsidRPr="005D187B" w:rsidRDefault="005D187B" w:rsidP="005D187B">
      <w:pPr>
        <w:rPr>
          <w:b/>
          <w:bCs/>
        </w:rPr>
      </w:pPr>
      <w:r>
        <w:tab/>
        <w:t>Dilute resuspended cells 1:</w:t>
      </w:r>
      <w:r w:rsidR="00E756AD">
        <w:t>2</w:t>
      </w:r>
      <w:r>
        <w:t>0 in MHB (</w:t>
      </w:r>
      <w:r w:rsidR="00E756AD">
        <w:t>5</w:t>
      </w:r>
      <w:r>
        <w:t xml:space="preserve">0 </w:t>
      </w:r>
      <w:proofErr w:type="spellStart"/>
      <w:r>
        <w:t>uL</w:t>
      </w:r>
      <w:proofErr w:type="spellEnd"/>
      <w:r>
        <w:t xml:space="preserve"> cells, 9</w:t>
      </w:r>
      <w:r w:rsidR="00E756AD">
        <w:t>5</w:t>
      </w:r>
      <w:r>
        <w:t xml:space="preserve">0 </w:t>
      </w:r>
      <w:proofErr w:type="spellStart"/>
      <w:r>
        <w:t>uL</w:t>
      </w:r>
      <w:proofErr w:type="spellEnd"/>
      <w:r>
        <w:t xml:space="preserve"> MHB) </w:t>
      </w:r>
      <w:r>
        <w:rPr>
          <w:b/>
          <w:bCs/>
        </w:rPr>
        <w:t>I’m using BHI</w:t>
      </w:r>
    </w:p>
    <w:p w14:paraId="632CA868" w14:textId="58FFC505" w:rsidR="005D187B" w:rsidRDefault="005D187B" w:rsidP="005D187B">
      <w:r>
        <w:tab/>
        <w:t xml:space="preserve">Check OD600 using 1 mL </w:t>
      </w:r>
      <w:r w:rsidRPr="005D187B">
        <w:rPr>
          <w:strike/>
        </w:rPr>
        <w:t>MHB</w:t>
      </w:r>
      <w:r>
        <w:t xml:space="preserve"> BHI as blank</w:t>
      </w:r>
    </w:p>
    <w:p w14:paraId="43459657" w14:textId="6E03CE35" w:rsidR="005D187B" w:rsidRDefault="005D187B" w:rsidP="005D187B">
      <w:r>
        <w:tab/>
        <w:t>Calculate actual OD600 (measured OD600 multiplied by dilution factor [</w:t>
      </w:r>
      <w:r w:rsidR="00E511B1">
        <w:t>2</w:t>
      </w:r>
      <w:r>
        <w:t>0</w:t>
      </w:r>
      <w:proofErr w:type="gramStart"/>
      <w:r>
        <w:t>])*</w:t>
      </w:r>
      <w:proofErr w:type="gramEnd"/>
    </w:p>
    <w:p w14:paraId="5FA56B69" w14:textId="77777777" w:rsidR="005D187B" w:rsidRDefault="005D187B" w:rsidP="005D187B">
      <w:pPr>
        <w:ind w:firstLine="720"/>
      </w:pPr>
      <w:r>
        <w:t>Calculate what volume of cells you need to obtain an OD600 of 0.08 in 10 mL*</w:t>
      </w:r>
    </w:p>
    <w:p w14:paraId="681672E2" w14:textId="77777777" w:rsidR="005D187B" w:rsidRDefault="005D187B" w:rsidP="005D187B"/>
    <w:p w14:paraId="40423CD7" w14:textId="77777777" w:rsidR="005D187B" w:rsidRDefault="005D187B" w:rsidP="005D187B">
      <w:r>
        <w:t>For each sample, inoculate one glass culture tube so that the final OD600 is 0.08</w:t>
      </w:r>
    </w:p>
    <w:p w14:paraId="4824DDCB" w14:textId="77777777" w:rsidR="005D187B" w:rsidRDefault="005D187B" w:rsidP="005D187B">
      <w:r>
        <w:tab/>
        <w:t>Example:</w:t>
      </w:r>
    </w:p>
    <w:p w14:paraId="495D9ED8" w14:textId="77777777" w:rsidR="005D187B" w:rsidRDefault="005D187B" w:rsidP="005D187B">
      <w:r>
        <w:tab/>
      </w:r>
      <w:r>
        <w:tab/>
        <w:t>OD600 of resuspended cells: 4.0</w:t>
      </w:r>
    </w:p>
    <w:p w14:paraId="27A3A61A" w14:textId="77777777" w:rsidR="005D187B" w:rsidRDefault="005D187B" w:rsidP="005D187B">
      <w:r>
        <w:tab/>
      </w:r>
      <w:r>
        <w:tab/>
        <w:t xml:space="preserve">(9 </w:t>
      </w:r>
      <w:proofErr w:type="gramStart"/>
      <w:r>
        <w:t>mL )</w:t>
      </w:r>
      <w:proofErr w:type="gramEnd"/>
      <w:r>
        <w:t xml:space="preserve">(0.08 OD600) / (4.0 OD600) = 0.18 mL resuspended cells (180 </w:t>
      </w:r>
      <w:proofErr w:type="spellStart"/>
      <w:r>
        <w:t>uL</w:t>
      </w:r>
      <w:proofErr w:type="spellEnd"/>
      <w:r>
        <w:t>)</w:t>
      </w:r>
    </w:p>
    <w:p w14:paraId="4C2800EC" w14:textId="77777777" w:rsidR="005D187B" w:rsidRDefault="005D187B" w:rsidP="005D187B">
      <w:r>
        <w:tab/>
      </w:r>
      <w:r>
        <w:tab/>
        <w:t>Either:</w:t>
      </w:r>
    </w:p>
    <w:p w14:paraId="35B83088" w14:textId="590CF2AD" w:rsidR="005D187B" w:rsidRDefault="005D187B" w:rsidP="005D187B">
      <w:pPr>
        <w:ind w:firstLine="720"/>
      </w:pPr>
      <w:r>
        <w:t xml:space="preserve">-Add 9 mL </w:t>
      </w:r>
      <w:r w:rsidRPr="005D187B">
        <w:rPr>
          <w:strike/>
        </w:rPr>
        <w:t>MHB</w:t>
      </w:r>
      <w:r>
        <w:t xml:space="preserve"> BHI per tube and add 820 </w:t>
      </w:r>
      <w:proofErr w:type="spellStart"/>
      <w:r>
        <w:t>uL</w:t>
      </w:r>
      <w:proofErr w:type="spellEnd"/>
      <w:r>
        <w:t xml:space="preserve"> more MHB and 180 </w:t>
      </w:r>
      <w:proofErr w:type="spellStart"/>
      <w:r>
        <w:t>uL</w:t>
      </w:r>
      <w:proofErr w:type="spellEnd"/>
      <w:r>
        <w:t xml:space="preserve"> resuspended cells</w:t>
      </w:r>
    </w:p>
    <w:p w14:paraId="762AA03A" w14:textId="77777777" w:rsidR="005D187B" w:rsidRDefault="005D187B" w:rsidP="005D187B">
      <w:pPr>
        <w:ind w:left="720" w:firstLine="720"/>
      </w:pPr>
      <w:r>
        <w:lastRenderedPageBreak/>
        <w:t>OR</w:t>
      </w:r>
    </w:p>
    <w:p w14:paraId="214E3E5A" w14:textId="77777777" w:rsidR="005D187B" w:rsidRDefault="005D187B" w:rsidP="005D187B">
      <w:pPr>
        <w:ind w:firstLine="720"/>
      </w:pPr>
      <w:r>
        <w:t xml:space="preserve">-Add 10 mL </w:t>
      </w:r>
      <w:r w:rsidRPr="005D187B">
        <w:rPr>
          <w:strike/>
        </w:rPr>
        <w:t>MHB</w:t>
      </w:r>
      <w:r>
        <w:t xml:space="preserve"> BHI</w:t>
      </w:r>
    </w:p>
    <w:p w14:paraId="5C51D491" w14:textId="7914780B" w:rsidR="005D187B" w:rsidRDefault="005D187B" w:rsidP="005D187B">
      <w:pPr>
        <w:ind w:firstLine="720"/>
      </w:pPr>
      <w:r>
        <w:t xml:space="preserve"> per tube, remove 180 </w:t>
      </w:r>
      <w:proofErr w:type="spellStart"/>
      <w:r>
        <w:t>uL</w:t>
      </w:r>
      <w:proofErr w:type="spellEnd"/>
      <w:r>
        <w:t xml:space="preserve">, and add back 180 </w:t>
      </w:r>
      <w:proofErr w:type="spellStart"/>
      <w:r>
        <w:t>uL</w:t>
      </w:r>
      <w:proofErr w:type="spellEnd"/>
      <w:r>
        <w:t xml:space="preserve"> resuspended cells</w:t>
      </w:r>
    </w:p>
    <w:p w14:paraId="3097CB80" w14:textId="73E5378B" w:rsidR="005D187B" w:rsidRDefault="007D303C" w:rsidP="00DC731D">
      <w:r>
        <w:rPr>
          <w:noProof/>
        </w:rPr>
        <w:drawing>
          <wp:inline distT="0" distB="0" distL="0" distR="0" wp14:anchorId="3B90B70C" wp14:editId="1EE2BCD8">
            <wp:extent cx="6492240" cy="3991610"/>
            <wp:effectExtent l="0" t="0" r="0" b="0"/>
            <wp:docPr id="1262005020" name="Picture 6"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005020" name="Picture 6" descr="A graph with lines and numbers&#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6492240" cy="3991610"/>
                    </a:xfrm>
                    <a:prstGeom prst="rect">
                      <a:avLst/>
                    </a:prstGeom>
                  </pic:spPr>
                </pic:pic>
              </a:graphicData>
            </a:graphic>
          </wp:inline>
        </w:drawing>
      </w:r>
    </w:p>
    <w:p w14:paraId="14D953BA" w14:textId="3E823BF1" w:rsidR="007D303C" w:rsidRDefault="007D303C" w:rsidP="007D303C">
      <w:pPr>
        <w:pStyle w:val="Heading3"/>
      </w:pPr>
      <w:bookmarkStart w:id="12" w:name="_Toc174443369"/>
      <w:r>
        <w:t>Figure</w:t>
      </w:r>
      <w:r w:rsidR="004200C2">
        <w:t xml:space="preserve"> </w:t>
      </w:r>
      <w:r>
        <w:t>1: Sucrose Gradient of HA-IP 6/17/24</w:t>
      </w:r>
      <w:bookmarkEnd w:id="12"/>
    </w:p>
    <w:p w14:paraId="69D13AA1" w14:textId="77777777" w:rsidR="007D303C" w:rsidRPr="007D303C" w:rsidRDefault="007D303C" w:rsidP="007D303C"/>
    <w:p w14:paraId="22137D80" w14:textId="77777777" w:rsidR="0063661F" w:rsidRDefault="0063661F" w:rsidP="00DC731D"/>
    <w:p w14:paraId="1DEA8F22" w14:textId="77777777" w:rsidR="0063661F" w:rsidRDefault="0063661F" w:rsidP="00DC731D"/>
    <w:p w14:paraId="3234C089" w14:textId="1BD9D260" w:rsidR="004660B9" w:rsidRPr="007B216F" w:rsidRDefault="004660B9" w:rsidP="004660B9">
      <w:pPr>
        <w:rPr>
          <w:b/>
        </w:rPr>
      </w:pPr>
      <w:r>
        <w:rPr>
          <w:b/>
          <w:highlight w:val="green"/>
        </w:rPr>
        <w:t>Thursday</w:t>
      </w:r>
      <w:r w:rsidRPr="007A68D0">
        <w:rPr>
          <w:b/>
          <w:highlight w:val="green"/>
        </w:rPr>
        <w:t xml:space="preserve">, </w:t>
      </w:r>
      <w:r>
        <w:rPr>
          <w:b/>
          <w:highlight w:val="green"/>
        </w:rPr>
        <w:t>July 18,</w:t>
      </w:r>
      <w:r w:rsidRPr="007A68D0">
        <w:rPr>
          <w:b/>
          <w:highlight w:val="green"/>
        </w:rPr>
        <w:t xml:space="preserve"> 20</w:t>
      </w:r>
      <w:r>
        <w:rPr>
          <w:b/>
          <w:highlight w:val="green"/>
        </w:rPr>
        <w:t>24</w:t>
      </w:r>
    </w:p>
    <w:p w14:paraId="2CCB17A5" w14:textId="77777777" w:rsidR="004660B9" w:rsidRPr="001D3A86" w:rsidRDefault="004660B9" w:rsidP="004660B9">
      <w:pPr>
        <w:rPr>
          <w:b/>
          <w:sz w:val="18"/>
          <w:szCs w:val="18"/>
        </w:rPr>
      </w:pPr>
      <w:r w:rsidRPr="007B216F">
        <w:rPr>
          <w:b/>
          <w:sz w:val="18"/>
          <w:szCs w:val="18"/>
        </w:rPr>
        <w:t>To Do:</w:t>
      </w:r>
    </w:p>
    <w:p w14:paraId="0656E08C" w14:textId="77777777" w:rsidR="004660B9" w:rsidRPr="009C482A" w:rsidRDefault="004660B9" w:rsidP="004660B9">
      <w:pPr>
        <w:pStyle w:val="ListParagraph"/>
        <w:spacing w:before="240"/>
        <w:rPr>
          <w:strike/>
          <w:sz w:val="18"/>
          <w:szCs w:val="18"/>
        </w:rPr>
      </w:pPr>
    </w:p>
    <w:p w14:paraId="58FFDFDE" w14:textId="77777777" w:rsidR="004660B9" w:rsidRPr="000343B1" w:rsidRDefault="004660B9" w:rsidP="004660B9">
      <w:pPr>
        <w:pStyle w:val="ListParagraph"/>
        <w:numPr>
          <w:ilvl w:val="0"/>
          <w:numId w:val="26"/>
        </w:numPr>
        <w:spacing w:before="240"/>
        <w:rPr>
          <w:strike/>
          <w:sz w:val="18"/>
          <w:szCs w:val="18"/>
        </w:rPr>
      </w:pPr>
      <w:r w:rsidRPr="000343B1">
        <w:rPr>
          <w:strike/>
          <w:sz w:val="18"/>
          <w:szCs w:val="18"/>
        </w:rPr>
        <w:t>Make IP cell pellets</w:t>
      </w:r>
    </w:p>
    <w:p w14:paraId="6B3C3BEF" w14:textId="77777777" w:rsidR="004660B9" w:rsidRPr="000343B1" w:rsidRDefault="004660B9" w:rsidP="004660B9">
      <w:pPr>
        <w:pStyle w:val="ListParagraph"/>
        <w:numPr>
          <w:ilvl w:val="0"/>
          <w:numId w:val="26"/>
        </w:numPr>
        <w:spacing w:before="240"/>
        <w:rPr>
          <w:strike/>
          <w:sz w:val="18"/>
          <w:szCs w:val="18"/>
        </w:rPr>
      </w:pPr>
      <w:r w:rsidRPr="000343B1">
        <w:rPr>
          <w:strike/>
          <w:sz w:val="18"/>
          <w:szCs w:val="18"/>
        </w:rPr>
        <w:t>Sucrose gradient</w:t>
      </w:r>
    </w:p>
    <w:p w14:paraId="00D43C6F" w14:textId="77777777" w:rsidR="004660B9" w:rsidRPr="000343B1" w:rsidRDefault="004660B9" w:rsidP="004660B9">
      <w:pPr>
        <w:pStyle w:val="ListParagraph"/>
        <w:numPr>
          <w:ilvl w:val="0"/>
          <w:numId w:val="26"/>
        </w:numPr>
        <w:spacing w:before="240"/>
        <w:rPr>
          <w:strike/>
          <w:sz w:val="18"/>
          <w:szCs w:val="18"/>
        </w:rPr>
      </w:pPr>
      <w:r w:rsidRPr="000343B1">
        <w:rPr>
          <w:strike/>
          <w:sz w:val="18"/>
          <w:szCs w:val="18"/>
        </w:rPr>
        <w:t>Growth curve on S. aureus</w:t>
      </w:r>
    </w:p>
    <w:p w14:paraId="5441150A" w14:textId="4E3A5273" w:rsidR="000343B1" w:rsidRDefault="000343B1" w:rsidP="004660B9">
      <w:pPr>
        <w:pStyle w:val="ListParagraph"/>
        <w:numPr>
          <w:ilvl w:val="0"/>
          <w:numId w:val="26"/>
        </w:numPr>
        <w:spacing w:before="240"/>
        <w:rPr>
          <w:sz w:val="18"/>
          <w:szCs w:val="18"/>
        </w:rPr>
      </w:pPr>
      <w:r>
        <w:rPr>
          <w:sz w:val="18"/>
          <w:szCs w:val="18"/>
        </w:rPr>
        <w:t>HA-IP</w:t>
      </w:r>
    </w:p>
    <w:p w14:paraId="726DCF8D" w14:textId="77777777" w:rsidR="0063661F" w:rsidRDefault="0063661F" w:rsidP="00DC731D"/>
    <w:p w14:paraId="123E7265" w14:textId="44A50999" w:rsidR="000343B1" w:rsidRDefault="000343B1" w:rsidP="000343B1">
      <w:pPr>
        <w:pStyle w:val="Heading2"/>
      </w:pPr>
      <w:bookmarkStart w:id="13" w:name="_Toc167967774"/>
      <w:bookmarkStart w:id="14" w:name="_Toc170127331"/>
      <w:bookmarkStart w:id="15" w:name="_Toc174443370"/>
      <w:r>
        <w:lastRenderedPageBreak/>
        <w:t>Immunoprecipitation with HA antibody</w:t>
      </w:r>
      <w:bookmarkEnd w:id="13"/>
      <w:bookmarkEnd w:id="14"/>
      <w:r>
        <w:t xml:space="preserve"> 7/18/24</w:t>
      </w:r>
      <w:bookmarkEnd w:id="15"/>
    </w:p>
    <w:p w14:paraId="00B75A19" w14:textId="77777777" w:rsidR="000343B1" w:rsidRPr="001F2BCE" w:rsidRDefault="000343B1" w:rsidP="000343B1">
      <w:r>
        <w:t>**Note this is scaled down from previous IPs</w:t>
      </w:r>
    </w:p>
    <w:p w14:paraId="1508168D" w14:textId="77777777" w:rsidR="000343B1" w:rsidRPr="004340E2" w:rsidRDefault="000343B1" w:rsidP="000343B1">
      <w:pPr>
        <w:rPr>
          <w:b/>
        </w:rPr>
      </w:pPr>
      <w:r w:rsidRPr="004340E2">
        <w:rPr>
          <w:b/>
        </w:rPr>
        <w:t>Prepare cell lysate</w:t>
      </w:r>
      <w:r>
        <w:rPr>
          <w:b/>
        </w:rPr>
        <w:t xml:space="preserve"> (Day 3)</w:t>
      </w:r>
    </w:p>
    <w:p w14:paraId="7255CBCE" w14:textId="77777777" w:rsidR="000343B1" w:rsidRPr="00120379" w:rsidRDefault="000343B1" w:rsidP="000343B1">
      <w:pPr>
        <w:rPr>
          <w:u w:val="single"/>
        </w:rPr>
      </w:pPr>
      <w:r>
        <w:rPr>
          <w:u w:val="single"/>
        </w:rPr>
        <w:t>Required reagents</w:t>
      </w:r>
      <w:r w:rsidRPr="00120379">
        <w:rPr>
          <w:u w:val="single"/>
        </w:rPr>
        <w:t>:</w:t>
      </w:r>
    </w:p>
    <w:p w14:paraId="60788619" w14:textId="77777777" w:rsidR="000343B1" w:rsidRDefault="000343B1" w:rsidP="000343B1">
      <w:r>
        <w:t>Buffer A + PI + BB Bug Buster (see recipe at end)</w:t>
      </w:r>
    </w:p>
    <w:p w14:paraId="0ABD50AA" w14:textId="77777777" w:rsidR="000343B1" w:rsidRDefault="000343B1" w:rsidP="000343B1">
      <w:r>
        <w:t>DNase I (</w:t>
      </w:r>
      <w:proofErr w:type="spellStart"/>
      <w:r>
        <w:t>Lucigen</w:t>
      </w:r>
      <w:proofErr w:type="spellEnd"/>
      <w:r>
        <w:t xml:space="preserve"> Corporation # D9905K)</w:t>
      </w:r>
    </w:p>
    <w:p w14:paraId="1BCC4C99" w14:textId="77777777" w:rsidR="000343B1" w:rsidRDefault="000343B1" w:rsidP="000343B1">
      <w:r>
        <w:t>30 mL syringe</w:t>
      </w:r>
    </w:p>
    <w:p w14:paraId="07A33DF6" w14:textId="77777777" w:rsidR="000343B1" w:rsidRDefault="000343B1" w:rsidP="000343B1">
      <w:proofErr w:type="spellStart"/>
      <w:r>
        <w:t>MillexGP</w:t>
      </w:r>
      <w:proofErr w:type="spellEnd"/>
      <w:r>
        <w:t xml:space="preserve"> 0.22 micrometer syringe filter</w:t>
      </w:r>
    </w:p>
    <w:p w14:paraId="1C8CB892" w14:textId="77777777" w:rsidR="000343B1" w:rsidRDefault="000343B1" w:rsidP="000343B1">
      <w:r>
        <w:t>Nonsterile 50 mL conical tubes</w:t>
      </w:r>
    </w:p>
    <w:p w14:paraId="5D918756" w14:textId="77777777" w:rsidR="000343B1" w:rsidRDefault="000343B1" w:rsidP="000343B1">
      <w:r>
        <w:t>Microfuge tubes</w:t>
      </w:r>
    </w:p>
    <w:p w14:paraId="3301E754" w14:textId="77777777" w:rsidR="000343B1" w:rsidRDefault="000343B1" w:rsidP="000343B1">
      <w:pPr>
        <w:rPr>
          <w:vanish/>
          <w:u w:val="single"/>
        </w:rPr>
      </w:pPr>
    </w:p>
    <w:p w14:paraId="6B14495F" w14:textId="77777777" w:rsidR="000343B1" w:rsidRDefault="000343B1" w:rsidP="000343B1">
      <w:r>
        <w:t>1M NH</w:t>
      </w:r>
      <w:r w:rsidRPr="00746E54">
        <w:rPr>
          <w:vertAlign w:val="subscript"/>
        </w:rPr>
        <w:t>4</w:t>
      </w:r>
      <w:r>
        <w:t>Cl</w:t>
      </w:r>
    </w:p>
    <w:p w14:paraId="044FA2C6" w14:textId="77777777" w:rsidR="000343B1" w:rsidRDefault="000343B1" w:rsidP="000343B1">
      <w:r>
        <w:t>10% NP-40</w:t>
      </w:r>
    </w:p>
    <w:p w14:paraId="7E2430B6" w14:textId="77777777" w:rsidR="000343B1" w:rsidRDefault="000343B1" w:rsidP="000343B1"/>
    <w:p w14:paraId="4D6DAB74" w14:textId="77777777" w:rsidR="000343B1" w:rsidRDefault="000343B1" w:rsidP="000343B1">
      <w:pPr>
        <w:pStyle w:val="ListParagraph"/>
        <w:numPr>
          <w:ilvl w:val="0"/>
          <w:numId w:val="27"/>
        </w:numPr>
        <w:spacing w:after="0" w:line="240" w:lineRule="auto"/>
        <w:jc w:val="left"/>
      </w:pPr>
      <w:r>
        <w:t xml:space="preserve">Check for stock solutions; make </w:t>
      </w:r>
      <w:r w:rsidRPr="009D3F29">
        <w:t xml:space="preserve">Buffer </w:t>
      </w:r>
      <w:r>
        <w:t>A</w:t>
      </w:r>
      <w:r w:rsidRPr="009D3F29">
        <w:t>+ PI +BB</w:t>
      </w:r>
      <w:r>
        <w:t xml:space="preserve"> if not enough in freezer (~10 mL per sample), prepare Buffer B if not enough at 4°C. </w:t>
      </w:r>
    </w:p>
    <w:p w14:paraId="03576C5E" w14:textId="77777777" w:rsidR="000343B1" w:rsidRDefault="000343B1" w:rsidP="000343B1">
      <w:pPr>
        <w:pStyle w:val="ListParagraph"/>
        <w:numPr>
          <w:ilvl w:val="0"/>
          <w:numId w:val="27"/>
        </w:numPr>
        <w:spacing w:after="0" w:line="240" w:lineRule="auto"/>
        <w:jc w:val="left"/>
      </w:pPr>
      <w:r>
        <w:t>Write out samples in table:</w:t>
      </w:r>
    </w:p>
    <w:p w14:paraId="4BE502DA" w14:textId="77777777" w:rsidR="000343B1" w:rsidRDefault="000343B1" w:rsidP="000343B1">
      <w:pPr>
        <w:spacing w:after="0" w:line="240" w:lineRule="auto"/>
        <w:jc w:val="left"/>
      </w:pPr>
    </w:p>
    <w:p w14:paraId="2BAB4195" w14:textId="77777777" w:rsidR="000343B1" w:rsidRDefault="000343B1" w:rsidP="000343B1">
      <w:pPr>
        <w:spacing w:after="0" w:line="240" w:lineRule="auto"/>
        <w:jc w:val="left"/>
      </w:pPr>
    </w:p>
    <w:p w14:paraId="63FFC98B" w14:textId="77777777" w:rsidR="000343B1" w:rsidRPr="006E60FB" w:rsidRDefault="000343B1" w:rsidP="000343B1">
      <w:pPr>
        <w:ind w:left="360"/>
        <w:rPr>
          <w:u w:val="single"/>
        </w:rPr>
      </w:pPr>
      <w:r w:rsidRPr="006E60FB">
        <w:rPr>
          <w:u w:val="single"/>
        </w:rPr>
        <w:t>Sample#</w:t>
      </w:r>
      <w:r w:rsidRPr="006E60FB">
        <w:rPr>
          <w:u w:val="single"/>
        </w:rPr>
        <w:tab/>
        <w:t xml:space="preserve">Date </w:t>
      </w:r>
      <w:r>
        <w:rPr>
          <w:u w:val="single"/>
        </w:rPr>
        <w:tab/>
      </w:r>
      <w:r w:rsidRPr="006E60FB">
        <w:rPr>
          <w:u w:val="single"/>
        </w:rPr>
        <w:tab/>
      </w:r>
      <w:r>
        <w:rPr>
          <w:u w:val="single"/>
        </w:rPr>
        <w:t>Genotype of cells</w:t>
      </w:r>
      <w:r w:rsidRPr="006E60FB">
        <w:rPr>
          <w:u w:val="single"/>
        </w:rPr>
        <w:tab/>
        <w:t>Volume of cells</w:t>
      </w:r>
      <w:r w:rsidRPr="006E60FB">
        <w:rPr>
          <w:u w:val="single"/>
        </w:rPr>
        <w:tab/>
        <w:t>OD600 at harvest</w:t>
      </w:r>
    </w:p>
    <w:p w14:paraId="66E3C039" w14:textId="428DC188" w:rsidR="000343B1" w:rsidRPr="000343B1" w:rsidRDefault="000343B1" w:rsidP="000343B1">
      <w:pPr>
        <w:ind w:firstLine="360"/>
        <w:rPr>
          <w:lang w:val="es-419"/>
        </w:rPr>
      </w:pPr>
      <w:r w:rsidRPr="000343B1">
        <w:rPr>
          <w:lang w:val="es-419"/>
        </w:rPr>
        <w:t>1</w:t>
      </w:r>
      <w:r w:rsidRPr="000343B1">
        <w:rPr>
          <w:lang w:val="es-419"/>
        </w:rPr>
        <w:tab/>
      </w:r>
      <w:r w:rsidRPr="000343B1">
        <w:rPr>
          <w:lang w:val="es-419"/>
        </w:rPr>
        <w:tab/>
        <w:t>07/17/2024</w:t>
      </w:r>
      <w:r w:rsidRPr="000343B1">
        <w:rPr>
          <w:lang w:val="es-419"/>
        </w:rPr>
        <w:tab/>
        <w:t>LVS wt</w:t>
      </w:r>
      <w:r w:rsidRPr="000343B1">
        <w:rPr>
          <w:lang w:val="es-419"/>
        </w:rPr>
        <w:tab/>
        <w:t xml:space="preserve">                        80 mL</w:t>
      </w:r>
      <w:r w:rsidRPr="000343B1">
        <w:rPr>
          <w:lang w:val="es-419"/>
        </w:rPr>
        <w:tab/>
      </w:r>
      <w:r w:rsidRPr="000343B1">
        <w:rPr>
          <w:lang w:val="es-419"/>
        </w:rPr>
        <w:tab/>
      </w:r>
      <w:r w:rsidRPr="000343B1">
        <w:rPr>
          <w:lang w:val="es-419"/>
        </w:rPr>
        <w:tab/>
        <w:t>0.309</w:t>
      </w:r>
    </w:p>
    <w:p w14:paraId="4A5225AB" w14:textId="243A878B" w:rsidR="000343B1" w:rsidRPr="000343B1" w:rsidRDefault="000343B1" w:rsidP="000343B1">
      <w:pPr>
        <w:ind w:firstLine="360"/>
        <w:rPr>
          <w:lang w:val="es-419"/>
        </w:rPr>
      </w:pPr>
      <w:r w:rsidRPr="000343B1">
        <w:rPr>
          <w:lang w:val="es-419"/>
        </w:rPr>
        <w:t xml:space="preserve">2. </w:t>
      </w:r>
      <w:r w:rsidRPr="000343B1">
        <w:rPr>
          <w:lang w:val="es-419"/>
        </w:rPr>
        <w:tab/>
      </w:r>
      <w:r w:rsidRPr="000343B1">
        <w:rPr>
          <w:lang w:val="es-419"/>
        </w:rPr>
        <w:tab/>
        <w:t>07/17/2024</w:t>
      </w:r>
      <w:r w:rsidRPr="000343B1">
        <w:rPr>
          <w:lang w:val="es-419"/>
        </w:rPr>
        <w:tab/>
        <w:t xml:space="preserve">LVS </w:t>
      </w:r>
      <w:r w:rsidRPr="000343B1">
        <w:rPr>
          <w:i/>
          <w:iCs/>
          <w:lang w:val="es-419"/>
        </w:rPr>
        <w:t>rpsU</w:t>
      </w:r>
      <w:r w:rsidRPr="000343B1">
        <w:rPr>
          <w:i/>
          <w:iCs/>
          <w:u w:val="single"/>
          <w:lang w:val="es-419"/>
        </w:rPr>
        <w:t>2</w:t>
      </w:r>
      <w:r w:rsidRPr="000343B1">
        <w:rPr>
          <w:u w:val="single"/>
          <w:lang w:val="es-419"/>
        </w:rPr>
        <w:t>-HA</w:t>
      </w:r>
      <w:r w:rsidRPr="000343B1">
        <w:rPr>
          <w:lang w:val="es-419"/>
        </w:rPr>
        <w:tab/>
        <w:t xml:space="preserve"> 80 mL</w:t>
      </w:r>
      <w:r w:rsidRPr="000343B1">
        <w:rPr>
          <w:lang w:val="es-419"/>
        </w:rPr>
        <w:tab/>
      </w:r>
      <w:r w:rsidRPr="000343B1">
        <w:rPr>
          <w:lang w:val="es-419"/>
        </w:rPr>
        <w:tab/>
      </w:r>
      <w:r w:rsidRPr="000343B1">
        <w:rPr>
          <w:lang w:val="es-419"/>
        </w:rPr>
        <w:tab/>
        <w:t>0.</w:t>
      </w:r>
      <w:r>
        <w:rPr>
          <w:lang w:val="es-419"/>
        </w:rPr>
        <w:t>343</w:t>
      </w:r>
    </w:p>
    <w:p w14:paraId="4C7BFE97" w14:textId="77777777" w:rsidR="000343B1" w:rsidRPr="000343B1" w:rsidRDefault="000343B1" w:rsidP="000343B1">
      <w:pPr>
        <w:pStyle w:val="ListParagraph"/>
        <w:rPr>
          <w:sz w:val="18"/>
          <w:szCs w:val="18"/>
          <w:lang w:val="es-419"/>
        </w:rPr>
      </w:pPr>
    </w:p>
    <w:p w14:paraId="4BE2CF28" w14:textId="77777777" w:rsidR="000343B1" w:rsidRPr="000343B1" w:rsidRDefault="000343B1" w:rsidP="000343B1">
      <w:pPr>
        <w:rPr>
          <w:b/>
          <w:sz w:val="16"/>
          <w:szCs w:val="16"/>
          <w:lang w:val="es-419"/>
        </w:rPr>
      </w:pPr>
    </w:p>
    <w:p w14:paraId="57320560" w14:textId="77777777" w:rsidR="000343B1" w:rsidRDefault="000343B1" w:rsidP="000343B1">
      <w:pPr>
        <w:pStyle w:val="ListParagraph"/>
        <w:numPr>
          <w:ilvl w:val="0"/>
          <w:numId w:val="27"/>
        </w:numPr>
        <w:spacing w:after="0" w:line="240" w:lineRule="auto"/>
        <w:jc w:val="left"/>
      </w:pPr>
      <w:r>
        <w:t xml:space="preserve">Resuspend samples in </w:t>
      </w:r>
      <w:r w:rsidRPr="008042E5">
        <w:rPr>
          <w:b/>
          <w:bCs/>
        </w:rPr>
        <w:t>1.5 mL</w:t>
      </w:r>
      <w:r>
        <w:t xml:space="preserve"> Buffer A + PI + BB by pipetting with P1000 pipette. Be sure no clumps remain.</w:t>
      </w:r>
    </w:p>
    <w:p w14:paraId="35051788" w14:textId="77777777" w:rsidR="000343B1" w:rsidRDefault="000343B1" w:rsidP="000343B1">
      <w:pPr>
        <w:pStyle w:val="ListParagraph"/>
        <w:numPr>
          <w:ilvl w:val="0"/>
          <w:numId w:val="27"/>
        </w:numPr>
        <w:spacing w:after="0" w:line="240" w:lineRule="auto"/>
        <w:jc w:val="left"/>
      </w:pPr>
      <w:r>
        <w:t xml:space="preserve">Add </w:t>
      </w:r>
      <w:r w:rsidRPr="008042E5">
        <w:rPr>
          <w:b/>
          <w:bCs/>
        </w:rPr>
        <w:t xml:space="preserve">1.5 </w:t>
      </w:r>
      <w:proofErr w:type="spellStart"/>
      <w:r w:rsidRPr="008042E5">
        <w:rPr>
          <w:b/>
          <w:bCs/>
        </w:rPr>
        <w:t>uL</w:t>
      </w:r>
      <w:proofErr w:type="spellEnd"/>
      <w:r>
        <w:t xml:space="preserve"> DNase I (</w:t>
      </w:r>
      <w:proofErr w:type="spellStart"/>
      <w:r>
        <w:t>Lucigen</w:t>
      </w:r>
      <w:proofErr w:type="spellEnd"/>
      <w:r>
        <w:t>/</w:t>
      </w:r>
      <w:proofErr w:type="spellStart"/>
      <w:r>
        <w:t>Epiceter</w:t>
      </w:r>
      <w:proofErr w:type="spellEnd"/>
      <w:r>
        <w:t>), mix by pipetting.</w:t>
      </w:r>
    </w:p>
    <w:p w14:paraId="1F648637" w14:textId="77777777" w:rsidR="000343B1" w:rsidRDefault="000343B1" w:rsidP="000343B1">
      <w:pPr>
        <w:pStyle w:val="ListParagraph"/>
        <w:numPr>
          <w:ilvl w:val="0"/>
          <w:numId w:val="27"/>
        </w:numPr>
        <w:spacing w:after="0" w:line="240" w:lineRule="auto"/>
        <w:jc w:val="left"/>
      </w:pPr>
      <w:r>
        <w:t xml:space="preserve">Incubate at 37°C for 30’. Cool down centrifuge while waiting. </w:t>
      </w:r>
    </w:p>
    <w:p w14:paraId="6E7D9C3B" w14:textId="5E3B718C" w:rsidR="000343B1" w:rsidRDefault="000343B1" w:rsidP="00FE17B4">
      <w:pPr>
        <w:pStyle w:val="ListParagraph"/>
        <w:numPr>
          <w:ilvl w:val="0"/>
          <w:numId w:val="27"/>
        </w:numPr>
        <w:spacing w:after="0" w:line="240" w:lineRule="auto"/>
        <w:jc w:val="left"/>
      </w:pPr>
      <w:r>
        <w:t>Spin conical tubes at 4°C fo</w:t>
      </w:r>
      <w:r w:rsidR="00FE17B4">
        <w:t xml:space="preserve">r </w:t>
      </w:r>
      <w:r>
        <w:t xml:space="preserve">20’ at max speed. </w:t>
      </w:r>
    </w:p>
    <w:p w14:paraId="63DF82BC" w14:textId="77777777" w:rsidR="000343B1" w:rsidRDefault="000343B1" w:rsidP="000343B1">
      <w:pPr>
        <w:pStyle w:val="ListParagraph"/>
        <w:numPr>
          <w:ilvl w:val="0"/>
          <w:numId w:val="27"/>
        </w:numPr>
        <w:spacing w:after="0" w:line="240" w:lineRule="auto"/>
        <w:jc w:val="left"/>
      </w:pPr>
      <w:r>
        <w:t>Transfer lysates into new 1.5 mL micro centrifuge tubes, leaving behind insoluble material at bottom (okay to leave some behind; better than taking too much).</w:t>
      </w:r>
    </w:p>
    <w:p w14:paraId="10A75784" w14:textId="77777777" w:rsidR="000343B1" w:rsidRDefault="000343B1" w:rsidP="000343B1">
      <w:pPr>
        <w:pStyle w:val="ListParagraph"/>
        <w:numPr>
          <w:ilvl w:val="0"/>
          <w:numId w:val="27"/>
        </w:numPr>
        <w:spacing w:after="0" w:line="240" w:lineRule="auto"/>
        <w:jc w:val="left"/>
      </w:pPr>
      <w:r>
        <w:t xml:space="preserve">Filter-sterilize lysates using 3mL syringe and syringe filter into new (nonsterile) 1.5mL microcentrifuge tube. Specifically, pull plunger out from 3mL syringe, thread tip of syringe onto syringe use filter (use </w:t>
      </w:r>
      <w:proofErr w:type="spellStart"/>
      <w:r>
        <w:t>MillexGP</w:t>
      </w:r>
      <w:proofErr w:type="spellEnd"/>
      <w:r>
        <w:t xml:space="preserve"> 0.22 micrometer filter, has 33mm diameter), pour/pipette lysate into syringe, insert plunger and recover filtered lysate into new (nonsterile) 1.5mL microcentrifuge tube.</w:t>
      </w:r>
    </w:p>
    <w:p w14:paraId="7ED52809" w14:textId="00275FFD" w:rsidR="000343B1" w:rsidRDefault="000343B1" w:rsidP="000343B1">
      <w:pPr>
        <w:pStyle w:val="ListParagraph"/>
        <w:numPr>
          <w:ilvl w:val="0"/>
          <w:numId w:val="27"/>
        </w:numPr>
        <w:spacing w:after="0" w:line="240" w:lineRule="auto"/>
        <w:jc w:val="left"/>
      </w:pPr>
      <w:r>
        <w:lastRenderedPageBreak/>
        <w:t xml:space="preserve">Obtain a good estimate of sample volume using pipette. </w:t>
      </w:r>
      <w:r>
        <w:rPr>
          <w:b/>
          <w:bCs/>
        </w:rPr>
        <w:t>HA</w:t>
      </w:r>
      <w:r w:rsidR="005F09FC">
        <w:rPr>
          <w:b/>
          <w:bCs/>
        </w:rPr>
        <w:t>=75</w:t>
      </w:r>
      <w:r w:rsidR="001143BF">
        <w:rPr>
          <w:b/>
          <w:bCs/>
        </w:rPr>
        <w:t>0</w:t>
      </w:r>
      <w:r w:rsidR="005F09FC">
        <w:rPr>
          <w:b/>
          <w:bCs/>
        </w:rPr>
        <w:t>ul</w:t>
      </w:r>
      <w:r>
        <w:rPr>
          <w:b/>
          <w:bCs/>
        </w:rPr>
        <w:t>, Neg=75</w:t>
      </w:r>
      <w:r w:rsidR="001143BF">
        <w:rPr>
          <w:b/>
          <w:bCs/>
        </w:rPr>
        <w:t>0</w:t>
      </w:r>
      <w:r>
        <w:rPr>
          <w:b/>
          <w:bCs/>
        </w:rPr>
        <w:t>ul</w:t>
      </w:r>
    </w:p>
    <w:p w14:paraId="526DCD3E" w14:textId="77777777" w:rsidR="000343B1" w:rsidRDefault="000343B1" w:rsidP="000343B1">
      <w:pPr>
        <w:pStyle w:val="ListParagraph"/>
        <w:numPr>
          <w:ilvl w:val="0"/>
          <w:numId w:val="27"/>
        </w:numPr>
        <w:spacing w:after="0" w:line="240" w:lineRule="auto"/>
        <w:jc w:val="left"/>
      </w:pPr>
      <w:r>
        <w:t>Adjust buffer concentration to Buffer B by adding to each sample:</w:t>
      </w:r>
    </w:p>
    <w:p w14:paraId="5967939F" w14:textId="7FD4C188" w:rsidR="000343B1" w:rsidRPr="00C326F4" w:rsidRDefault="000343B1" w:rsidP="000343B1">
      <w:pPr>
        <w:ind w:left="1080"/>
        <w:rPr>
          <w:b/>
          <w:bCs/>
        </w:rPr>
      </w:pPr>
      <w:r>
        <w:t xml:space="preserve">10 </w:t>
      </w:r>
      <w:proofErr w:type="spellStart"/>
      <w:r>
        <w:t>uL</w:t>
      </w:r>
      <w:proofErr w:type="spellEnd"/>
      <w:r>
        <w:t xml:space="preserve"> 1M NH</w:t>
      </w:r>
      <w:r w:rsidRPr="00746E54">
        <w:rPr>
          <w:vertAlign w:val="subscript"/>
        </w:rPr>
        <w:t>4</w:t>
      </w:r>
      <w:r>
        <w:t>Cl / mL sample for final concentration of 100 mM NH</w:t>
      </w:r>
      <w:r w:rsidRPr="00B244A3">
        <w:rPr>
          <w:vertAlign w:val="subscript"/>
        </w:rPr>
        <w:t>4</w:t>
      </w:r>
      <w:r>
        <w:t xml:space="preserve">Cl </w:t>
      </w:r>
      <w:r>
        <w:rPr>
          <w:b/>
          <w:bCs/>
        </w:rPr>
        <w:t>HA=</w:t>
      </w:r>
      <w:r w:rsidR="005F09FC">
        <w:rPr>
          <w:b/>
          <w:bCs/>
        </w:rPr>
        <w:t>75</w:t>
      </w:r>
      <w:r>
        <w:rPr>
          <w:b/>
          <w:bCs/>
        </w:rPr>
        <w:t>ul, Neg=75ul</w:t>
      </w:r>
    </w:p>
    <w:p w14:paraId="75971B44" w14:textId="2C88FB6F" w:rsidR="000343B1" w:rsidRPr="00C326F4" w:rsidRDefault="000343B1" w:rsidP="000343B1">
      <w:pPr>
        <w:ind w:left="1080"/>
        <w:rPr>
          <w:b/>
          <w:bCs/>
        </w:rPr>
      </w:pPr>
      <w:r>
        <w:t xml:space="preserve">1 </w:t>
      </w:r>
      <w:proofErr w:type="spellStart"/>
      <w:r>
        <w:t>uL</w:t>
      </w:r>
      <w:proofErr w:type="spellEnd"/>
      <w:r>
        <w:t xml:space="preserve"> 10% NP-40 /mL sample final concentration of 0.1% NP-40 </w:t>
      </w:r>
      <w:r>
        <w:rPr>
          <w:b/>
          <w:bCs/>
        </w:rPr>
        <w:t>HA=</w:t>
      </w:r>
      <w:r w:rsidR="005F09FC">
        <w:rPr>
          <w:b/>
          <w:bCs/>
        </w:rPr>
        <w:t>7.5</w:t>
      </w:r>
      <w:r>
        <w:rPr>
          <w:b/>
          <w:bCs/>
        </w:rPr>
        <w:t>ul, Neg=7.5ul</w:t>
      </w:r>
    </w:p>
    <w:p w14:paraId="40FDFE1C" w14:textId="77777777" w:rsidR="000343B1" w:rsidRDefault="000343B1" w:rsidP="000343B1">
      <w:pPr>
        <w:pStyle w:val="ListParagraph"/>
        <w:numPr>
          <w:ilvl w:val="0"/>
          <w:numId w:val="27"/>
        </w:numPr>
        <w:spacing w:after="0" w:line="240" w:lineRule="auto"/>
        <w:jc w:val="left"/>
      </w:pPr>
      <w:r>
        <w:t xml:space="preserve">Remove 25 </w:t>
      </w:r>
      <w:proofErr w:type="spellStart"/>
      <w:r>
        <w:t>uL</w:t>
      </w:r>
      <w:proofErr w:type="spellEnd"/>
      <w:r>
        <w:t xml:space="preserve"> into microfuge tube for control analysis (</w:t>
      </w:r>
      <w:r w:rsidRPr="00FF20D6">
        <w:rPr>
          <w:b/>
          <w:bCs/>
        </w:rPr>
        <w:t>LYS</w:t>
      </w:r>
      <w:r>
        <w:t xml:space="preserve">). </w:t>
      </w:r>
    </w:p>
    <w:p w14:paraId="6B0A3C21" w14:textId="77777777" w:rsidR="000343B1" w:rsidRDefault="000343B1" w:rsidP="000343B1">
      <w:pPr>
        <w:pStyle w:val="Heading1"/>
      </w:pPr>
    </w:p>
    <w:p w14:paraId="02B1B487" w14:textId="77777777" w:rsidR="000343B1" w:rsidRPr="00A00768" w:rsidRDefault="000343B1" w:rsidP="000343B1">
      <w:pPr>
        <w:rPr>
          <w:b/>
        </w:rPr>
      </w:pPr>
      <w:r w:rsidRPr="00A00768">
        <w:rPr>
          <w:b/>
        </w:rPr>
        <w:t>In cold room</w:t>
      </w:r>
    </w:p>
    <w:p w14:paraId="7667604D" w14:textId="77777777" w:rsidR="000343B1" w:rsidRDefault="000343B1" w:rsidP="000343B1">
      <w:pPr>
        <w:pStyle w:val="ListParagraph"/>
        <w:numPr>
          <w:ilvl w:val="0"/>
          <w:numId w:val="28"/>
        </w:numPr>
        <w:spacing w:after="0" w:line="240" w:lineRule="auto"/>
        <w:jc w:val="left"/>
      </w:pPr>
      <w:r>
        <w:t>Cut tip of 1mL pipette tip slightly.</w:t>
      </w:r>
    </w:p>
    <w:p w14:paraId="76E67231" w14:textId="77777777" w:rsidR="000343B1" w:rsidRPr="00EF0228" w:rsidRDefault="000343B1" w:rsidP="000343B1">
      <w:pPr>
        <w:pStyle w:val="ListParagraph"/>
        <w:numPr>
          <w:ilvl w:val="0"/>
          <w:numId w:val="28"/>
        </w:numPr>
        <w:spacing w:after="0" w:line="240" w:lineRule="auto"/>
        <w:jc w:val="left"/>
      </w:pPr>
      <w:r w:rsidRPr="00EF0228">
        <w:t>Resuspend</w:t>
      </w:r>
      <w:r>
        <w:t xml:space="preserve"> Anti-HA </w:t>
      </w:r>
      <w:r w:rsidRPr="00EF0228">
        <w:t>m</w:t>
      </w:r>
      <w:r>
        <w:t>agnet</w:t>
      </w:r>
      <w:r w:rsidRPr="00EF0228">
        <w:t xml:space="preserve">ic </w:t>
      </w:r>
      <w:r>
        <w:t>beads</w:t>
      </w:r>
      <w:r w:rsidRPr="00EF0228">
        <w:t xml:space="preserve"> in storage solution</w:t>
      </w:r>
      <w:r>
        <w:t xml:space="preserve"> by repeated inversion.</w:t>
      </w:r>
    </w:p>
    <w:p w14:paraId="01B7BB44" w14:textId="77777777" w:rsidR="000343B1" w:rsidRPr="00EF0228" w:rsidRDefault="000343B1" w:rsidP="000343B1">
      <w:pPr>
        <w:pStyle w:val="ListParagraph"/>
        <w:numPr>
          <w:ilvl w:val="0"/>
          <w:numId w:val="28"/>
        </w:numPr>
        <w:spacing w:after="0" w:line="240" w:lineRule="auto"/>
        <w:jc w:val="left"/>
      </w:pPr>
      <w:r w:rsidRPr="00EF0228">
        <w:t xml:space="preserve">Pipette </w:t>
      </w:r>
      <w:r>
        <w:t>75</w:t>
      </w:r>
      <w:r w:rsidRPr="00EF0228">
        <w:t xml:space="preserve"> </w:t>
      </w:r>
      <w:proofErr w:type="spellStart"/>
      <w:r w:rsidRPr="00EF0228">
        <w:t>uL</w:t>
      </w:r>
      <w:proofErr w:type="spellEnd"/>
      <w:r w:rsidRPr="00EF0228">
        <w:t xml:space="preserve"> m</w:t>
      </w:r>
      <w:r>
        <w:t>agnet</w:t>
      </w:r>
      <w:r w:rsidRPr="00EF0228">
        <w:t xml:space="preserve">ic </w:t>
      </w:r>
      <w:r>
        <w:t>beads</w:t>
      </w:r>
      <w:r w:rsidRPr="00EF0228">
        <w:t xml:space="preserve"> into </w:t>
      </w:r>
      <w:r>
        <w:t>1.5ml microcentrifuge tube</w:t>
      </w:r>
      <w:r w:rsidRPr="00EF0228">
        <w:t>.</w:t>
      </w:r>
    </w:p>
    <w:p w14:paraId="0097BDC1" w14:textId="77777777" w:rsidR="000343B1" w:rsidRDefault="000343B1" w:rsidP="000343B1">
      <w:pPr>
        <w:pStyle w:val="ListParagraph"/>
        <w:numPr>
          <w:ilvl w:val="0"/>
          <w:numId w:val="28"/>
        </w:numPr>
        <w:spacing w:after="0" w:line="240" w:lineRule="auto"/>
        <w:jc w:val="left"/>
      </w:pPr>
      <w:r w:rsidRPr="00EF0228">
        <w:t xml:space="preserve">Wash beads with </w:t>
      </w:r>
      <w:r>
        <w:t>1 m</w:t>
      </w:r>
      <w:r w:rsidRPr="00EF0228">
        <w:t>L of Buffer B</w:t>
      </w:r>
      <w:r>
        <w:t>. Using the magnetic rack, wait until the beads have completely gone towards the magnet before removing the liquid.</w:t>
      </w:r>
    </w:p>
    <w:p w14:paraId="5857425F" w14:textId="77777777" w:rsidR="000343B1" w:rsidRPr="00EF0228" w:rsidRDefault="000343B1" w:rsidP="000343B1">
      <w:pPr>
        <w:pStyle w:val="ListParagraph"/>
        <w:numPr>
          <w:ilvl w:val="0"/>
          <w:numId w:val="28"/>
        </w:numPr>
        <w:spacing w:after="0" w:line="240" w:lineRule="auto"/>
        <w:jc w:val="left"/>
      </w:pPr>
      <w:r>
        <w:t>Invert tubes for 1 minute, discard supernatant.</w:t>
      </w:r>
    </w:p>
    <w:p w14:paraId="269A1C43" w14:textId="77777777" w:rsidR="000343B1" w:rsidRDefault="000343B1" w:rsidP="000343B1">
      <w:pPr>
        <w:pStyle w:val="ListParagraph"/>
        <w:numPr>
          <w:ilvl w:val="0"/>
          <w:numId w:val="28"/>
        </w:numPr>
        <w:spacing w:after="0" w:line="240" w:lineRule="auto"/>
        <w:jc w:val="left"/>
      </w:pPr>
      <w:r>
        <w:t>Add 1 sample per tube, close tube and make sure and it is not dripping liquid.</w:t>
      </w:r>
    </w:p>
    <w:p w14:paraId="013AF057" w14:textId="77777777" w:rsidR="000343B1" w:rsidRDefault="000343B1" w:rsidP="000343B1">
      <w:pPr>
        <w:pStyle w:val="ListParagraph"/>
        <w:numPr>
          <w:ilvl w:val="0"/>
          <w:numId w:val="28"/>
        </w:numPr>
        <w:spacing w:after="0" w:line="240" w:lineRule="auto"/>
        <w:jc w:val="left"/>
      </w:pPr>
      <w:r>
        <w:t>Incubate samples with beads, rocking on their sides at 4°C, for 1 hour.</w:t>
      </w:r>
    </w:p>
    <w:p w14:paraId="4D22DD59" w14:textId="77777777" w:rsidR="000343B1" w:rsidRPr="00EF0228" w:rsidRDefault="000343B1" w:rsidP="000343B1">
      <w:pPr>
        <w:pStyle w:val="ListParagraph"/>
        <w:numPr>
          <w:ilvl w:val="0"/>
          <w:numId w:val="28"/>
        </w:numPr>
        <w:spacing w:after="0" w:line="240" w:lineRule="auto"/>
        <w:jc w:val="left"/>
      </w:pPr>
      <w:r w:rsidRPr="00EF0228">
        <w:t xml:space="preserve">After </w:t>
      </w:r>
      <w:r>
        <w:t>1 hour</w:t>
      </w:r>
      <w:r w:rsidRPr="00EF0228">
        <w:t xml:space="preserve"> incubation, place on magnetic rack. </w:t>
      </w:r>
    </w:p>
    <w:p w14:paraId="4D926B76" w14:textId="77777777" w:rsidR="000343B1" w:rsidRDefault="000343B1" w:rsidP="000343B1">
      <w:pPr>
        <w:pStyle w:val="ListParagraph"/>
        <w:numPr>
          <w:ilvl w:val="0"/>
          <w:numId w:val="28"/>
        </w:numPr>
        <w:spacing w:after="0" w:line="240" w:lineRule="auto"/>
        <w:jc w:val="left"/>
      </w:pPr>
      <w:r>
        <w:t xml:space="preserve">Save 25 </w:t>
      </w:r>
      <w:proofErr w:type="spellStart"/>
      <w:r>
        <w:t>uL</w:t>
      </w:r>
      <w:proofErr w:type="spellEnd"/>
      <w:r>
        <w:t xml:space="preserve"> aliquot of flow through in microfuge tube (</w:t>
      </w:r>
      <w:r w:rsidRPr="00FF20D6">
        <w:rPr>
          <w:b/>
          <w:bCs/>
        </w:rPr>
        <w:t>FT1</w:t>
      </w:r>
      <w:r>
        <w:t xml:space="preserve">), discard remaining. </w:t>
      </w:r>
    </w:p>
    <w:p w14:paraId="053161CA" w14:textId="77777777" w:rsidR="000343B1" w:rsidRPr="00EF0228" w:rsidRDefault="000343B1" w:rsidP="000343B1">
      <w:pPr>
        <w:pStyle w:val="ListParagraph"/>
        <w:numPr>
          <w:ilvl w:val="0"/>
          <w:numId w:val="28"/>
        </w:numPr>
        <w:spacing w:after="0" w:line="240" w:lineRule="auto"/>
        <w:jc w:val="left"/>
      </w:pPr>
      <w:r w:rsidRPr="00EF0228">
        <w:t xml:space="preserve">Wash </w:t>
      </w:r>
      <w:r>
        <w:t>beads</w:t>
      </w:r>
      <w:r w:rsidRPr="00EF0228">
        <w:t xml:space="preserve"> </w:t>
      </w:r>
      <w:r w:rsidRPr="00CD7276">
        <w:rPr>
          <w:b/>
          <w:bCs/>
        </w:rPr>
        <w:t>5x</w:t>
      </w:r>
      <w:r w:rsidRPr="00EF0228">
        <w:t xml:space="preserve"> with </w:t>
      </w:r>
      <w:r>
        <w:t>1</w:t>
      </w:r>
      <w:r w:rsidRPr="00EF0228">
        <w:t xml:space="preserve"> mL Buffer B</w:t>
      </w:r>
      <w:r>
        <w:t xml:space="preserve"> </w:t>
      </w:r>
      <w:r w:rsidRPr="00CD7276">
        <w:rPr>
          <w:b/>
          <w:bCs/>
        </w:rPr>
        <w:t>rotating for 2 minutes</w:t>
      </w:r>
      <w:r>
        <w:t>. D</w:t>
      </w:r>
      <w:r w:rsidRPr="00EF0228">
        <w:t xml:space="preserve">iscard flow through but save </w:t>
      </w:r>
      <w:r>
        <w:t xml:space="preserve">25 </w:t>
      </w:r>
      <w:proofErr w:type="spellStart"/>
      <w:r>
        <w:t>ul</w:t>
      </w:r>
      <w:proofErr w:type="spellEnd"/>
      <w:r w:rsidRPr="00EF0228">
        <w:t xml:space="preserve"> </w:t>
      </w:r>
      <w:r>
        <w:t>from each wash (</w:t>
      </w:r>
      <w:r w:rsidRPr="00FF20D6">
        <w:rPr>
          <w:b/>
          <w:bCs/>
        </w:rPr>
        <w:t>FT2-</w:t>
      </w:r>
      <w:r>
        <w:rPr>
          <w:b/>
          <w:bCs/>
        </w:rPr>
        <w:t>6</w:t>
      </w:r>
      <w:r w:rsidRPr="00EF0228">
        <w:t>)</w:t>
      </w:r>
      <w:r>
        <w:t>.</w:t>
      </w:r>
    </w:p>
    <w:p w14:paraId="528146A4" w14:textId="77777777" w:rsidR="000343B1" w:rsidRDefault="000343B1" w:rsidP="000343B1">
      <w:pPr>
        <w:pStyle w:val="ListParagraph"/>
        <w:numPr>
          <w:ilvl w:val="0"/>
          <w:numId w:val="28"/>
        </w:numPr>
        <w:spacing w:after="0" w:line="240" w:lineRule="auto"/>
        <w:jc w:val="left"/>
      </w:pPr>
      <w:r>
        <w:t xml:space="preserve">Add </w:t>
      </w:r>
      <w:r w:rsidRPr="00CD7276">
        <w:rPr>
          <w:b/>
          <w:bCs/>
        </w:rPr>
        <w:t xml:space="preserve">200 </w:t>
      </w:r>
      <w:proofErr w:type="spellStart"/>
      <w:r w:rsidRPr="00CD7276">
        <w:rPr>
          <w:b/>
          <w:bCs/>
        </w:rPr>
        <w:t>ul</w:t>
      </w:r>
      <w:proofErr w:type="spellEnd"/>
      <w:r>
        <w:t xml:space="preserve"> </w:t>
      </w:r>
      <w:r w:rsidRPr="00EF0228">
        <w:t>KBE-</w:t>
      </w:r>
      <w:r>
        <w:t>3</w:t>
      </w:r>
      <w:r w:rsidRPr="00EF0228">
        <w:t xml:space="preserve"> buffer</w:t>
      </w:r>
      <w:r>
        <w:t xml:space="preserve"> with HA peptide.</w:t>
      </w:r>
    </w:p>
    <w:p w14:paraId="447FEDA0" w14:textId="77777777" w:rsidR="000343B1" w:rsidRPr="00EF0228" w:rsidRDefault="000343B1" w:rsidP="000343B1">
      <w:pPr>
        <w:pStyle w:val="ListParagraph"/>
        <w:numPr>
          <w:ilvl w:val="0"/>
          <w:numId w:val="28"/>
        </w:numPr>
        <w:spacing w:after="0" w:line="240" w:lineRule="auto"/>
        <w:jc w:val="left"/>
        <w:rPr>
          <w:vanish/>
        </w:rPr>
      </w:pPr>
      <w:r>
        <w:t xml:space="preserve">Incubate rocking at </w:t>
      </w:r>
      <w:r>
        <w:rPr>
          <w:b/>
          <w:bCs/>
        </w:rPr>
        <w:t>4</w:t>
      </w:r>
      <w:r w:rsidRPr="00B0021C">
        <w:rPr>
          <w:b/>
          <w:bCs/>
        </w:rPr>
        <w:t>°C</w:t>
      </w:r>
      <w:r>
        <w:t xml:space="preserve"> </w:t>
      </w:r>
      <w:r w:rsidRPr="007A514B">
        <w:rPr>
          <w:b/>
          <w:bCs/>
        </w:rPr>
        <w:t>overnight</w:t>
      </w:r>
      <w:r w:rsidRPr="00EF0228">
        <w:t xml:space="preserve">. </w:t>
      </w:r>
    </w:p>
    <w:p w14:paraId="7ACBEA1D" w14:textId="77777777" w:rsidR="000343B1" w:rsidRPr="00EF0228" w:rsidRDefault="000343B1" w:rsidP="000343B1">
      <w:pPr>
        <w:rPr>
          <w:vanish/>
        </w:rPr>
      </w:pPr>
    </w:p>
    <w:p w14:paraId="7BE15650" w14:textId="77777777" w:rsidR="000343B1" w:rsidRPr="008B3272" w:rsidRDefault="000343B1" w:rsidP="000343B1">
      <w:pPr>
        <w:pStyle w:val="ListParagraph"/>
        <w:numPr>
          <w:ilvl w:val="0"/>
          <w:numId w:val="28"/>
        </w:numPr>
        <w:spacing w:after="0" w:line="240" w:lineRule="auto"/>
        <w:jc w:val="left"/>
      </w:pPr>
      <w:r w:rsidRPr="00EF0228">
        <w:t>Recover eluates by magnetic rack</w:t>
      </w:r>
      <w:r>
        <w:t>; aliquot 20ul (</w:t>
      </w:r>
      <w:r w:rsidRPr="00FF20D6">
        <w:rPr>
          <w:b/>
          <w:bCs/>
        </w:rPr>
        <w:t>EL-1</w:t>
      </w:r>
      <w:r>
        <w:t xml:space="preserve">) and transfer remaining sample to a new, clearly labeled </w:t>
      </w:r>
      <w:r>
        <w:rPr>
          <w:bCs/>
        </w:rPr>
        <w:t>microfuge tube</w:t>
      </w:r>
      <w:r>
        <w:t xml:space="preserve">. </w:t>
      </w:r>
      <w:r w:rsidRPr="007A514B">
        <w:rPr>
          <w:strike/>
        </w:rPr>
        <w:t>Repeat elution</w:t>
      </w:r>
      <w:r w:rsidRPr="007A514B">
        <w:rPr>
          <w:bCs/>
          <w:strike/>
        </w:rPr>
        <w:t xml:space="preserve"> (</w:t>
      </w:r>
      <w:r w:rsidRPr="007A514B">
        <w:rPr>
          <w:b/>
          <w:strike/>
        </w:rPr>
        <w:t>EL-2</w:t>
      </w:r>
      <w:r>
        <w:rPr>
          <w:bCs/>
        </w:rPr>
        <w:t>). Store samples at -80ºC.</w:t>
      </w:r>
    </w:p>
    <w:p w14:paraId="0EB93DF7" w14:textId="347BA985" w:rsidR="000343B1" w:rsidRDefault="000343B1" w:rsidP="000343B1">
      <w:pPr>
        <w:pStyle w:val="ListParagraph"/>
        <w:numPr>
          <w:ilvl w:val="0"/>
          <w:numId w:val="28"/>
        </w:numPr>
        <w:spacing w:after="0" w:line="240" w:lineRule="auto"/>
        <w:jc w:val="left"/>
      </w:pPr>
      <w:r>
        <w:t xml:space="preserve">Keep </w:t>
      </w:r>
      <w:r w:rsidRPr="003F7918">
        <w:rPr>
          <w:strike/>
        </w:rPr>
        <w:t>50u</w:t>
      </w:r>
      <w:r w:rsidR="003F7918">
        <w:t xml:space="preserve"> </w:t>
      </w:r>
      <w:r w:rsidR="003F7918" w:rsidRPr="003F7918">
        <w:rPr>
          <w:b/>
          <w:bCs/>
        </w:rPr>
        <w:t>25u</w:t>
      </w:r>
      <w:r w:rsidRPr="003F7918">
        <w:rPr>
          <w:b/>
          <w:bCs/>
        </w:rPr>
        <w:t>l</w:t>
      </w:r>
      <w:r>
        <w:t xml:space="preserve"> of beads and store in -20ºC.</w:t>
      </w:r>
    </w:p>
    <w:p w14:paraId="5F90ECA8" w14:textId="77777777" w:rsidR="0063661F" w:rsidRDefault="0063661F" w:rsidP="00DC731D"/>
    <w:p w14:paraId="7D4040D1" w14:textId="77777777" w:rsidR="003F7918" w:rsidRDefault="003F7918" w:rsidP="00DC731D"/>
    <w:p w14:paraId="4C30597D" w14:textId="6B168B9D" w:rsidR="003F7918" w:rsidRPr="007B216F" w:rsidRDefault="00D54FAF" w:rsidP="003F7918">
      <w:pPr>
        <w:rPr>
          <w:b/>
        </w:rPr>
      </w:pPr>
      <w:r>
        <w:rPr>
          <w:b/>
          <w:highlight w:val="green"/>
        </w:rPr>
        <w:t>Fri</w:t>
      </w:r>
      <w:r w:rsidR="003F7918">
        <w:rPr>
          <w:b/>
          <w:highlight w:val="green"/>
        </w:rPr>
        <w:t>day</w:t>
      </w:r>
      <w:r w:rsidR="003F7918" w:rsidRPr="007A68D0">
        <w:rPr>
          <w:b/>
          <w:highlight w:val="green"/>
        </w:rPr>
        <w:t xml:space="preserve">, </w:t>
      </w:r>
      <w:r w:rsidR="003F7918">
        <w:rPr>
          <w:b/>
          <w:highlight w:val="green"/>
        </w:rPr>
        <w:t>July 1</w:t>
      </w:r>
      <w:r>
        <w:rPr>
          <w:b/>
          <w:highlight w:val="green"/>
        </w:rPr>
        <w:t>9</w:t>
      </w:r>
      <w:r w:rsidR="003F7918">
        <w:rPr>
          <w:b/>
          <w:highlight w:val="green"/>
        </w:rPr>
        <w:t>,</w:t>
      </w:r>
      <w:r w:rsidR="003F7918" w:rsidRPr="007A68D0">
        <w:rPr>
          <w:b/>
          <w:highlight w:val="green"/>
        </w:rPr>
        <w:t xml:space="preserve"> 20</w:t>
      </w:r>
      <w:r w:rsidR="003F7918">
        <w:rPr>
          <w:b/>
          <w:highlight w:val="green"/>
        </w:rPr>
        <w:t>24</w:t>
      </w:r>
    </w:p>
    <w:p w14:paraId="75E5FBEE" w14:textId="77777777" w:rsidR="003F7918" w:rsidRPr="001D3A86" w:rsidRDefault="003F7918" w:rsidP="003F7918">
      <w:pPr>
        <w:rPr>
          <w:b/>
          <w:sz w:val="18"/>
          <w:szCs w:val="18"/>
        </w:rPr>
      </w:pPr>
      <w:r w:rsidRPr="007B216F">
        <w:rPr>
          <w:b/>
          <w:sz w:val="18"/>
          <w:szCs w:val="18"/>
        </w:rPr>
        <w:t>To Do:</w:t>
      </w:r>
    </w:p>
    <w:p w14:paraId="12FECC67" w14:textId="77777777" w:rsidR="003F7918" w:rsidRPr="009C482A" w:rsidRDefault="003F7918" w:rsidP="003F7918">
      <w:pPr>
        <w:pStyle w:val="ListParagraph"/>
        <w:spacing w:before="240"/>
        <w:rPr>
          <w:strike/>
          <w:sz w:val="18"/>
          <w:szCs w:val="18"/>
        </w:rPr>
      </w:pPr>
    </w:p>
    <w:p w14:paraId="179B2095" w14:textId="77777777" w:rsidR="003F7918" w:rsidRPr="003F7918" w:rsidRDefault="003F7918" w:rsidP="003F7918">
      <w:pPr>
        <w:pStyle w:val="ListParagraph"/>
        <w:numPr>
          <w:ilvl w:val="0"/>
          <w:numId w:val="29"/>
        </w:numPr>
        <w:spacing w:before="240"/>
        <w:rPr>
          <w:strike/>
          <w:sz w:val="18"/>
          <w:szCs w:val="18"/>
        </w:rPr>
      </w:pPr>
      <w:r w:rsidRPr="003F7918">
        <w:rPr>
          <w:strike/>
          <w:sz w:val="18"/>
          <w:szCs w:val="18"/>
        </w:rPr>
        <w:t>HA-IP</w:t>
      </w:r>
    </w:p>
    <w:p w14:paraId="6A6B9601" w14:textId="3C21D508" w:rsidR="003F7918" w:rsidRDefault="003F7918" w:rsidP="003F7918">
      <w:pPr>
        <w:pStyle w:val="ListParagraph"/>
        <w:numPr>
          <w:ilvl w:val="0"/>
          <w:numId w:val="29"/>
        </w:numPr>
        <w:spacing w:before="240"/>
        <w:rPr>
          <w:sz w:val="18"/>
          <w:szCs w:val="18"/>
        </w:rPr>
      </w:pPr>
      <w:r>
        <w:rPr>
          <w:sz w:val="18"/>
          <w:szCs w:val="18"/>
        </w:rPr>
        <w:t>Silver stain</w:t>
      </w:r>
    </w:p>
    <w:p w14:paraId="129729EE" w14:textId="77777777" w:rsidR="003F7918" w:rsidRDefault="003F7918" w:rsidP="00DC731D"/>
    <w:p w14:paraId="7090FE7C" w14:textId="77777777" w:rsidR="003F7918" w:rsidRPr="00813B47" w:rsidRDefault="003F7918" w:rsidP="003F7918">
      <w:pPr>
        <w:rPr>
          <w:b/>
          <w:bCs/>
        </w:rPr>
      </w:pPr>
      <w:r>
        <w:rPr>
          <w:b/>
          <w:bCs/>
        </w:rPr>
        <w:t>Silver Stain:</w:t>
      </w:r>
    </w:p>
    <w:tbl>
      <w:tblPr>
        <w:tblStyle w:val="TableGrid"/>
        <w:tblW w:w="0" w:type="auto"/>
        <w:tblLook w:val="04A0" w:firstRow="1" w:lastRow="0" w:firstColumn="1" w:lastColumn="0" w:noHBand="0" w:noVBand="1"/>
      </w:tblPr>
      <w:tblGrid>
        <w:gridCol w:w="1317"/>
        <w:gridCol w:w="1707"/>
        <w:gridCol w:w="1317"/>
      </w:tblGrid>
      <w:tr w:rsidR="003F7918" w:rsidRPr="00224C85" w14:paraId="3315B6DB" w14:textId="77777777" w:rsidTr="00BE460D">
        <w:trPr>
          <w:trHeight w:val="320"/>
        </w:trPr>
        <w:tc>
          <w:tcPr>
            <w:tcW w:w="1317" w:type="dxa"/>
            <w:noWrap/>
            <w:hideMark/>
          </w:tcPr>
          <w:p w14:paraId="057FD08A" w14:textId="77777777" w:rsidR="003F7918" w:rsidRPr="00224C85" w:rsidRDefault="003F7918" w:rsidP="00BE460D">
            <w:pPr>
              <w:widowControl w:val="0"/>
              <w:autoSpaceDE w:val="0"/>
              <w:autoSpaceDN w:val="0"/>
              <w:adjustRightInd w:val="0"/>
              <w:rPr>
                <w:b/>
                <w:bCs/>
              </w:rPr>
            </w:pPr>
            <w:r w:rsidRPr="00224C85">
              <w:rPr>
                <w:b/>
                <w:bCs/>
              </w:rPr>
              <w:t xml:space="preserve">Lane </w:t>
            </w:r>
          </w:p>
        </w:tc>
        <w:tc>
          <w:tcPr>
            <w:tcW w:w="1707" w:type="dxa"/>
            <w:noWrap/>
            <w:hideMark/>
          </w:tcPr>
          <w:p w14:paraId="136FEA6B" w14:textId="77777777" w:rsidR="003F7918" w:rsidRPr="00224C85" w:rsidRDefault="003F7918" w:rsidP="00BE460D">
            <w:pPr>
              <w:widowControl w:val="0"/>
              <w:autoSpaceDE w:val="0"/>
              <w:autoSpaceDN w:val="0"/>
              <w:adjustRightInd w:val="0"/>
              <w:rPr>
                <w:b/>
                <w:bCs/>
              </w:rPr>
            </w:pPr>
            <w:r w:rsidRPr="00224C85">
              <w:rPr>
                <w:b/>
                <w:bCs/>
              </w:rPr>
              <w:t>Content</w:t>
            </w:r>
          </w:p>
        </w:tc>
        <w:tc>
          <w:tcPr>
            <w:tcW w:w="1317" w:type="dxa"/>
            <w:noWrap/>
            <w:hideMark/>
          </w:tcPr>
          <w:p w14:paraId="4780CBC2" w14:textId="77777777" w:rsidR="003F7918" w:rsidRPr="00224C85" w:rsidRDefault="003F7918" w:rsidP="00BE460D">
            <w:pPr>
              <w:widowControl w:val="0"/>
              <w:autoSpaceDE w:val="0"/>
              <w:autoSpaceDN w:val="0"/>
              <w:adjustRightInd w:val="0"/>
              <w:rPr>
                <w:b/>
                <w:bCs/>
              </w:rPr>
            </w:pPr>
            <w:r w:rsidRPr="00224C85">
              <w:rPr>
                <w:b/>
                <w:bCs/>
              </w:rPr>
              <w:t xml:space="preserve">Volume </w:t>
            </w:r>
          </w:p>
        </w:tc>
      </w:tr>
      <w:tr w:rsidR="003F7918" w:rsidRPr="00224C85" w14:paraId="345451A7" w14:textId="77777777" w:rsidTr="00BE460D">
        <w:trPr>
          <w:trHeight w:val="320"/>
        </w:trPr>
        <w:tc>
          <w:tcPr>
            <w:tcW w:w="1317" w:type="dxa"/>
            <w:noWrap/>
            <w:hideMark/>
          </w:tcPr>
          <w:p w14:paraId="6314C02E" w14:textId="77777777" w:rsidR="003F7918" w:rsidRPr="00224C85" w:rsidRDefault="003F7918" w:rsidP="00BE460D">
            <w:pPr>
              <w:widowControl w:val="0"/>
              <w:autoSpaceDE w:val="0"/>
              <w:autoSpaceDN w:val="0"/>
              <w:adjustRightInd w:val="0"/>
            </w:pPr>
            <w:r w:rsidRPr="00224C85">
              <w:t>1</w:t>
            </w:r>
          </w:p>
        </w:tc>
        <w:tc>
          <w:tcPr>
            <w:tcW w:w="1707" w:type="dxa"/>
            <w:noWrap/>
            <w:hideMark/>
          </w:tcPr>
          <w:p w14:paraId="2E1D8FA3" w14:textId="77777777" w:rsidR="003F7918" w:rsidRPr="00224C85" w:rsidRDefault="003F7918" w:rsidP="00BE460D">
            <w:pPr>
              <w:widowControl w:val="0"/>
              <w:autoSpaceDE w:val="0"/>
              <w:autoSpaceDN w:val="0"/>
              <w:adjustRightInd w:val="0"/>
            </w:pPr>
            <w:proofErr w:type="spellStart"/>
            <w:r>
              <w:t>BenchMark</w:t>
            </w:r>
            <w:proofErr w:type="spellEnd"/>
            <w:r>
              <w:t xml:space="preserve"> Ladder 1:10</w:t>
            </w:r>
          </w:p>
        </w:tc>
        <w:tc>
          <w:tcPr>
            <w:tcW w:w="1317" w:type="dxa"/>
            <w:noWrap/>
            <w:hideMark/>
          </w:tcPr>
          <w:p w14:paraId="3F1C1B69" w14:textId="77777777" w:rsidR="003F7918" w:rsidRPr="00224C85" w:rsidRDefault="003F7918" w:rsidP="00BE460D">
            <w:pPr>
              <w:widowControl w:val="0"/>
              <w:autoSpaceDE w:val="0"/>
              <w:autoSpaceDN w:val="0"/>
              <w:adjustRightInd w:val="0"/>
            </w:pPr>
            <w:r w:rsidRPr="00224C85">
              <w:t xml:space="preserve">10 </w:t>
            </w:r>
            <w:proofErr w:type="spellStart"/>
            <w:r w:rsidRPr="00224C85">
              <w:t>ul</w:t>
            </w:r>
            <w:proofErr w:type="spellEnd"/>
          </w:p>
        </w:tc>
      </w:tr>
      <w:tr w:rsidR="003F7918" w:rsidRPr="00224C85" w14:paraId="5D43173B" w14:textId="77777777" w:rsidTr="00BE460D">
        <w:trPr>
          <w:trHeight w:val="320"/>
        </w:trPr>
        <w:tc>
          <w:tcPr>
            <w:tcW w:w="1317" w:type="dxa"/>
            <w:noWrap/>
            <w:hideMark/>
          </w:tcPr>
          <w:p w14:paraId="21CD4A96" w14:textId="77777777" w:rsidR="003F7918" w:rsidRPr="00224C85" w:rsidRDefault="003F7918" w:rsidP="00BE460D">
            <w:pPr>
              <w:widowControl w:val="0"/>
              <w:autoSpaceDE w:val="0"/>
              <w:autoSpaceDN w:val="0"/>
              <w:adjustRightInd w:val="0"/>
            </w:pPr>
            <w:r w:rsidRPr="00224C85">
              <w:t>2</w:t>
            </w:r>
          </w:p>
        </w:tc>
        <w:tc>
          <w:tcPr>
            <w:tcW w:w="1707" w:type="dxa"/>
            <w:noWrap/>
            <w:hideMark/>
          </w:tcPr>
          <w:p w14:paraId="5BB32AF1" w14:textId="2A772570" w:rsidR="003F7918" w:rsidRPr="00813B47" w:rsidRDefault="003F7918" w:rsidP="00BE460D">
            <w:pPr>
              <w:widowControl w:val="0"/>
              <w:autoSpaceDE w:val="0"/>
              <w:autoSpaceDN w:val="0"/>
              <w:adjustRightInd w:val="0"/>
              <w:rPr>
                <w:lang w:val="es-419"/>
              </w:rPr>
            </w:pPr>
            <w:r w:rsidRPr="00813B47">
              <w:rPr>
                <w:lang w:val="es-419"/>
              </w:rPr>
              <w:t>LVS</w:t>
            </w:r>
            <w:r w:rsidR="00AE2FBA">
              <w:rPr>
                <w:lang w:val="es-419"/>
              </w:rPr>
              <w:t xml:space="preserve"> </w:t>
            </w:r>
            <w:r w:rsidRPr="00813B47">
              <w:rPr>
                <w:lang w:val="es-419"/>
              </w:rPr>
              <w:t>-</w:t>
            </w:r>
            <w:r w:rsidRPr="00813B47">
              <w:rPr>
                <w:i/>
                <w:iCs/>
                <w:lang w:val="es-419"/>
              </w:rPr>
              <w:t>rpsU2</w:t>
            </w:r>
            <w:r w:rsidRPr="00813B47">
              <w:rPr>
                <w:lang w:val="es-419"/>
              </w:rPr>
              <w:t xml:space="preserve">-HA </w:t>
            </w:r>
            <w:r w:rsidR="00AE2FBA">
              <w:rPr>
                <w:lang w:val="es-419"/>
              </w:rPr>
              <w:t>LYS</w:t>
            </w:r>
          </w:p>
        </w:tc>
        <w:tc>
          <w:tcPr>
            <w:tcW w:w="1317" w:type="dxa"/>
            <w:noWrap/>
            <w:hideMark/>
          </w:tcPr>
          <w:p w14:paraId="03834036" w14:textId="77777777" w:rsidR="003F7918" w:rsidRPr="00224C85" w:rsidRDefault="003F7918" w:rsidP="00BE460D">
            <w:pPr>
              <w:widowControl w:val="0"/>
              <w:autoSpaceDE w:val="0"/>
              <w:autoSpaceDN w:val="0"/>
              <w:adjustRightInd w:val="0"/>
            </w:pPr>
            <w:r w:rsidRPr="00224C85">
              <w:t xml:space="preserve">10 </w:t>
            </w:r>
            <w:proofErr w:type="spellStart"/>
            <w:r w:rsidRPr="00224C85">
              <w:t>ul</w:t>
            </w:r>
            <w:proofErr w:type="spellEnd"/>
          </w:p>
        </w:tc>
      </w:tr>
      <w:tr w:rsidR="003F7918" w:rsidRPr="00224C85" w14:paraId="1E522EF1" w14:textId="77777777" w:rsidTr="00BE460D">
        <w:trPr>
          <w:trHeight w:val="320"/>
        </w:trPr>
        <w:tc>
          <w:tcPr>
            <w:tcW w:w="1317" w:type="dxa"/>
            <w:noWrap/>
            <w:hideMark/>
          </w:tcPr>
          <w:p w14:paraId="71DF1470" w14:textId="77777777" w:rsidR="003F7918" w:rsidRPr="00224C85" w:rsidRDefault="003F7918" w:rsidP="00BE460D">
            <w:pPr>
              <w:widowControl w:val="0"/>
              <w:autoSpaceDE w:val="0"/>
              <w:autoSpaceDN w:val="0"/>
              <w:adjustRightInd w:val="0"/>
            </w:pPr>
            <w:r w:rsidRPr="00224C85">
              <w:lastRenderedPageBreak/>
              <w:t>3</w:t>
            </w:r>
          </w:p>
        </w:tc>
        <w:tc>
          <w:tcPr>
            <w:tcW w:w="1707" w:type="dxa"/>
            <w:noWrap/>
            <w:hideMark/>
          </w:tcPr>
          <w:p w14:paraId="161FFD02" w14:textId="4E859F60" w:rsidR="003F7918" w:rsidRPr="00224C85" w:rsidRDefault="003F7918" w:rsidP="00BE460D">
            <w:pPr>
              <w:widowControl w:val="0"/>
              <w:autoSpaceDE w:val="0"/>
              <w:autoSpaceDN w:val="0"/>
              <w:adjustRightInd w:val="0"/>
            </w:pPr>
            <w:r>
              <w:t>LVS</w:t>
            </w:r>
            <w:r w:rsidR="00AE2FBA">
              <w:t xml:space="preserve"> </w:t>
            </w:r>
            <w:proofErr w:type="spellStart"/>
            <w:r w:rsidR="00AE2FBA">
              <w:t>wt</w:t>
            </w:r>
            <w:proofErr w:type="spellEnd"/>
            <w:r>
              <w:t xml:space="preserve"> </w:t>
            </w:r>
            <w:r w:rsidR="00AE2FBA">
              <w:t>LYS</w:t>
            </w:r>
          </w:p>
        </w:tc>
        <w:tc>
          <w:tcPr>
            <w:tcW w:w="1317" w:type="dxa"/>
            <w:noWrap/>
            <w:hideMark/>
          </w:tcPr>
          <w:p w14:paraId="6439F3FD" w14:textId="77777777" w:rsidR="003F7918" w:rsidRPr="00224C85" w:rsidRDefault="003F7918" w:rsidP="00BE460D">
            <w:pPr>
              <w:widowControl w:val="0"/>
              <w:autoSpaceDE w:val="0"/>
              <w:autoSpaceDN w:val="0"/>
              <w:adjustRightInd w:val="0"/>
            </w:pPr>
            <w:r w:rsidRPr="00224C85">
              <w:t xml:space="preserve">10 </w:t>
            </w:r>
            <w:proofErr w:type="spellStart"/>
            <w:r w:rsidRPr="00224C85">
              <w:t>ul</w:t>
            </w:r>
            <w:proofErr w:type="spellEnd"/>
          </w:p>
        </w:tc>
      </w:tr>
      <w:tr w:rsidR="003F7918" w:rsidRPr="00224C85" w14:paraId="1D18ACAD" w14:textId="77777777" w:rsidTr="00BE460D">
        <w:trPr>
          <w:trHeight w:val="320"/>
        </w:trPr>
        <w:tc>
          <w:tcPr>
            <w:tcW w:w="1317" w:type="dxa"/>
            <w:noWrap/>
            <w:hideMark/>
          </w:tcPr>
          <w:p w14:paraId="51DF9AF5" w14:textId="77777777" w:rsidR="003F7918" w:rsidRPr="00224C85" w:rsidRDefault="003F7918" w:rsidP="00BE460D">
            <w:pPr>
              <w:widowControl w:val="0"/>
              <w:autoSpaceDE w:val="0"/>
              <w:autoSpaceDN w:val="0"/>
              <w:adjustRightInd w:val="0"/>
            </w:pPr>
            <w:r>
              <w:t>4</w:t>
            </w:r>
          </w:p>
        </w:tc>
        <w:tc>
          <w:tcPr>
            <w:tcW w:w="1707" w:type="dxa"/>
            <w:noWrap/>
          </w:tcPr>
          <w:p w14:paraId="0A4886D1" w14:textId="0512473F" w:rsidR="003F7918" w:rsidRPr="00813B47" w:rsidRDefault="00AE2FBA" w:rsidP="00BE460D">
            <w:pPr>
              <w:widowControl w:val="0"/>
              <w:autoSpaceDE w:val="0"/>
              <w:autoSpaceDN w:val="0"/>
              <w:adjustRightInd w:val="0"/>
              <w:rPr>
                <w:lang w:val="es-419"/>
              </w:rPr>
            </w:pPr>
            <w:r w:rsidRPr="00813B47">
              <w:rPr>
                <w:lang w:val="es-419"/>
              </w:rPr>
              <w:t>LVS</w:t>
            </w:r>
            <w:r>
              <w:rPr>
                <w:lang w:val="es-419"/>
              </w:rPr>
              <w:t xml:space="preserve"> </w:t>
            </w:r>
            <w:r w:rsidRPr="00813B47">
              <w:rPr>
                <w:lang w:val="es-419"/>
              </w:rPr>
              <w:t>-</w:t>
            </w:r>
            <w:r w:rsidRPr="00813B47">
              <w:rPr>
                <w:i/>
                <w:iCs/>
                <w:lang w:val="es-419"/>
              </w:rPr>
              <w:t>rpsU2</w:t>
            </w:r>
            <w:r w:rsidRPr="00813B47">
              <w:rPr>
                <w:lang w:val="es-419"/>
              </w:rPr>
              <w:t xml:space="preserve">-HA </w:t>
            </w:r>
            <w:r w:rsidR="003F7918" w:rsidRPr="00813B47">
              <w:rPr>
                <w:lang w:val="es-419"/>
              </w:rPr>
              <w:t>FT</w:t>
            </w:r>
            <w:r>
              <w:rPr>
                <w:lang w:val="es-419"/>
              </w:rPr>
              <w:t>2</w:t>
            </w:r>
          </w:p>
        </w:tc>
        <w:tc>
          <w:tcPr>
            <w:tcW w:w="1317" w:type="dxa"/>
            <w:noWrap/>
            <w:hideMark/>
          </w:tcPr>
          <w:p w14:paraId="1B68C34A" w14:textId="77777777" w:rsidR="003F7918" w:rsidRPr="00224C85" w:rsidRDefault="003F7918" w:rsidP="00BE460D">
            <w:pPr>
              <w:widowControl w:val="0"/>
              <w:autoSpaceDE w:val="0"/>
              <w:autoSpaceDN w:val="0"/>
              <w:adjustRightInd w:val="0"/>
            </w:pPr>
            <w:r w:rsidRPr="00224C85">
              <w:t xml:space="preserve">10 </w:t>
            </w:r>
            <w:proofErr w:type="spellStart"/>
            <w:r w:rsidRPr="00224C85">
              <w:t>ul</w:t>
            </w:r>
            <w:proofErr w:type="spellEnd"/>
          </w:p>
        </w:tc>
      </w:tr>
      <w:tr w:rsidR="003F7918" w:rsidRPr="00224C85" w14:paraId="2CBB1787" w14:textId="77777777" w:rsidTr="00BE460D">
        <w:trPr>
          <w:trHeight w:val="320"/>
        </w:trPr>
        <w:tc>
          <w:tcPr>
            <w:tcW w:w="1317" w:type="dxa"/>
            <w:noWrap/>
            <w:hideMark/>
          </w:tcPr>
          <w:p w14:paraId="56A52490" w14:textId="77777777" w:rsidR="003F7918" w:rsidRPr="00224C85" w:rsidRDefault="003F7918" w:rsidP="00BE460D">
            <w:pPr>
              <w:widowControl w:val="0"/>
              <w:autoSpaceDE w:val="0"/>
              <w:autoSpaceDN w:val="0"/>
              <w:adjustRightInd w:val="0"/>
            </w:pPr>
            <w:r>
              <w:t>5</w:t>
            </w:r>
          </w:p>
        </w:tc>
        <w:tc>
          <w:tcPr>
            <w:tcW w:w="1707" w:type="dxa"/>
            <w:noWrap/>
          </w:tcPr>
          <w:p w14:paraId="18789F9A" w14:textId="0A0D1D7F" w:rsidR="003F7918" w:rsidRPr="00224C85" w:rsidRDefault="003F7918" w:rsidP="00BE460D">
            <w:pPr>
              <w:widowControl w:val="0"/>
              <w:autoSpaceDE w:val="0"/>
              <w:autoSpaceDN w:val="0"/>
              <w:adjustRightInd w:val="0"/>
            </w:pPr>
            <w:r>
              <w:t>LVS</w:t>
            </w:r>
            <w:r w:rsidR="00AE2FBA">
              <w:t xml:space="preserve"> </w:t>
            </w:r>
            <w:proofErr w:type="spellStart"/>
            <w:r w:rsidR="00AE2FBA">
              <w:t>wt</w:t>
            </w:r>
            <w:proofErr w:type="spellEnd"/>
            <w:r>
              <w:t xml:space="preserve"> FT</w:t>
            </w:r>
            <w:r w:rsidR="00AE2FBA">
              <w:t>2</w:t>
            </w:r>
          </w:p>
        </w:tc>
        <w:tc>
          <w:tcPr>
            <w:tcW w:w="1317" w:type="dxa"/>
            <w:noWrap/>
            <w:hideMark/>
          </w:tcPr>
          <w:p w14:paraId="668F9103" w14:textId="77777777" w:rsidR="003F7918" w:rsidRPr="00224C85" w:rsidRDefault="003F7918" w:rsidP="00BE460D">
            <w:pPr>
              <w:widowControl w:val="0"/>
              <w:autoSpaceDE w:val="0"/>
              <w:autoSpaceDN w:val="0"/>
              <w:adjustRightInd w:val="0"/>
            </w:pPr>
            <w:r w:rsidRPr="00224C85">
              <w:t xml:space="preserve">10 </w:t>
            </w:r>
            <w:proofErr w:type="spellStart"/>
            <w:r w:rsidRPr="00224C85">
              <w:t>ul</w:t>
            </w:r>
            <w:proofErr w:type="spellEnd"/>
          </w:p>
        </w:tc>
      </w:tr>
      <w:tr w:rsidR="003F7918" w:rsidRPr="00224C85" w14:paraId="1E756AC2" w14:textId="77777777" w:rsidTr="00BE460D">
        <w:trPr>
          <w:trHeight w:val="320"/>
        </w:trPr>
        <w:tc>
          <w:tcPr>
            <w:tcW w:w="1317" w:type="dxa"/>
            <w:noWrap/>
            <w:hideMark/>
          </w:tcPr>
          <w:p w14:paraId="20825E0D" w14:textId="77777777" w:rsidR="003F7918" w:rsidRPr="00224C85" w:rsidRDefault="003F7918" w:rsidP="00BE460D">
            <w:pPr>
              <w:widowControl w:val="0"/>
              <w:autoSpaceDE w:val="0"/>
              <w:autoSpaceDN w:val="0"/>
              <w:adjustRightInd w:val="0"/>
            </w:pPr>
            <w:r>
              <w:t>6</w:t>
            </w:r>
          </w:p>
        </w:tc>
        <w:tc>
          <w:tcPr>
            <w:tcW w:w="1707" w:type="dxa"/>
            <w:noWrap/>
          </w:tcPr>
          <w:p w14:paraId="445EE18E" w14:textId="2944011F" w:rsidR="003F7918" w:rsidRPr="00813B47" w:rsidRDefault="00AE2FBA" w:rsidP="00BE460D">
            <w:pPr>
              <w:widowControl w:val="0"/>
              <w:autoSpaceDE w:val="0"/>
              <w:autoSpaceDN w:val="0"/>
              <w:adjustRightInd w:val="0"/>
              <w:rPr>
                <w:lang w:val="es-419"/>
              </w:rPr>
            </w:pPr>
            <w:r w:rsidRPr="00813B47">
              <w:rPr>
                <w:lang w:val="es-419"/>
              </w:rPr>
              <w:t>LVS</w:t>
            </w:r>
            <w:r>
              <w:rPr>
                <w:lang w:val="es-419"/>
              </w:rPr>
              <w:t xml:space="preserve"> </w:t>
            </w:r>
            <w:r w:rsidRPr="00813B47">
              <w:rPr>
                <w:lang w:val="es-419"/>
              </w:rPr>
              <w:t>-</w:t>
            </w:r>
            <w:r w:rsidRPr="00813B47">
              <w:rPr>
                <w:i/>
                <w:iCs/>
                <w:lang w:val="es-419"/>
              </w:rPr>
              <w:t>rpsU2</w:t>
            </w:r>
            <w:r w:rsidRPr="00813B47">
              <w:rPr>
                <w:lang w:val="es-419"/>
              </w:rPr>
              <w:t xml:space="preserve">-HA </w:t>
            </w:r>
            <w:r w:rsidR="003F7918" w:rsidRPr="00813B47">
              <w:rPr>
                <w:lang w:val="es-419"/>
              </w:rPr>
              <w:t>FT</w:t>
            </w:r>
            <w:r>
              <w:rPr>
                <w:lang w:val="es-419"/>
              </w:rPr>
              <w:t>6</w:t>
            </w:r>
          </w:p>
        </w:tc>
        <w:tc>
          <w:tcPr>
            <w:tcW w:w="1317" w:type="dxa"/>
            <w:noWrap/>
            <w:hideMark/>
          </w:tcPr>
          <w:p w14:paraId="06FFCD58" w14:textId="77777777" w:rsidR="003F7918" w:rsidRPr="00224C85" w:rsidRDefault="003F7918" w:rsidP="00BE460D">
            <w:pPr>
              <w:widowControl w:val="0"/>
              <w:autoSpaceDE w:val="0"/>
              <w:autoSpaceDN w:val="0"/>
              <w:adjustRightInd w:val="0"/>
            </w:pPr>
            <w:r w:rsidRPr="00224C85">
              <w:t xml:space="preserve">10 </w:t>
            </w:r>
            <w:proofErr w:type="spellStart"/>
            <w:r w:rsidRPr="00224C85">
              <w:t>ul</w:t>
            </w:r>
            <w:proofErr w:type="spellEnd"/>
          </w:p>
        </w:tc>
      </w:tr>
      <w:tr w:rsidR="003F7918" w:rsidRPr="00224C85" w14:paraId="1F975540" w14:textId="77777777" w:rsidTr="00BE460D">
        <w:trPr>
          <w:trHeight w:val="320"/>
        </w:trPr>
        <w:tc>
          <w:tcPr>
            <w:tcW w:w="1317" w:type="dxa"/>
            <w:noWrap/>
            <w:hideMark/>
          </w:tcPr>
          <w:p w14:paraId="198D5A63" w14:textId="77777777" w:rsidR="003F7918" w:rsidRPr="00224C85" w:rsidRDefault="003F7918" w:rsidP="00BE460D">
            <w:pPr>
              <w:widowControl w:val="0"/>
              <w:autoSpaceDE w:val="0"/>
              <w:autoSpaceDN w:val="0"/>
              <w:adjustRightInd w:val="0"/>
            </w:pPr>
            <w:r>
              <w:t>7</w:t>
            </w:r>
          </w:p>
        </w:tc>
        <w:tc>
          <w:tcPr>
            <w:tcW w:w="1707" w:type="dxa"/>
            <w:noWrap/>
          </w:tcPr>
          <w:p w14:paraId="5ED14D7F" w14:textId="3FC785BA" w:rsidR="003F7918" w:rsidRPr="00224C85" w:rsidRDefault="003F7918" w:rsidP="00BE460D">
            <w:pPr>
              <w:widowControl w:val="0"/>
              <w:autoSpaceDE w:val="0"/>
              <w:autoSpaceDN w:val="0"/>
              <w:adjustRightInd w:val="0"/>
            </w:pPr>
            <w:r>
              <w:t>LVS</w:t>
            </w:r>
            <w:r w:rsidR="00AE2FBA">
              <w:t xml:space="preserve"> </w:t>
            </w:r>
            <w:proofErr w:type="spellStart"/>
            <w:r w:rsidR="00AE2FBA">
              <w:t>wt</w:t>
            </w:r>
            <w:proofErr w:type="spellEnd"/>
            <w:r>
              <w:t xml:space="preserve"> FT</w:t>
            </w:r>
            <w:r w:rsidR="00AE2FBA">
              <w:t>6</w:t>
            </w:r>
          </w:p>
        </w:tc>
        <w:tc>
          <w:tcPr>
            <w:tcW w:w="1317" w:type="dxa"/>
            <w:noWrap/>
            <w:hideMark/>
          </w:tcPr>
          <w:p w14:paraId="1E96F08F" w14:textId="77777777" w:rsidR="003F7918" w:rsidRPr="00224C85" w:rsidRDefault="003F7918" w:rsidP="00BE460D">
            <w:pPr>
              <w:widowControl w:val="0"/>
              <w:autoSpaceDE w:val="0"/>
              <w:autoSpaceDN w:val="0"/>
              <w:adjustRightInd w:val="0"/>
            </w:pPr>
            <w:r w:rsidRPr="00224C85">
              <w:t xml:space="preserve">10 </w:t>
            </w:r>
            <w:proofErr w:type="spellStart"/>
            <w:r w:rsidRPr="00224C85">
              <w:t>ul</w:t>
            </w:r>
            <w:proofErr w:type="spellEnd"/>
          </w:p>
        </w:tc>
      </w:tr>
      <w:tr w:rsidR="00AE2FBA" w:rsidRPr="00224C85" w14:paraId="3ACB8B81" w14:textId="77777777" w:rsidTr="00BE460D">
        <w:trPr>
          <w:trHeight w:val="320"/>
        </w:trPr>
        <w:tc>
          <w:tcPr>
            <w:tcW w:w="1317" w:type="dxa"/>
            <w:noWrap/>
            <w:hideMark/>
          </w:tcPr>
          <w:p w14:paraId="0BAE2DAD" w14:textId="77777777" w:rsidR="00AE2FBA" w:rsidRPr="00224C85" w:rsidRDefault="00AE2FBA" w:rsidP="00AE2FBA">
            <w:pPr>
              <w:widowControl w:val="0"/>
              <w:autoSpaceDE w:val="0"/>
              <w:autoSpaceDN w:val="0"/>
              <w:adjustRightInd w:val="0"/>
            </w:pPr>
            <w:r>
              <w:t>8</w:t>
            </w:r>
          </w:p>
        </w:tc>
        <w:tc>
          <w:tcPr>
            <w:tcW w:w="1707" w:type="dxa"/>
            <w:noWrap/>
          </w:tcPr>
          <w:p w14:paraId="341B0CE1" w14:textId="7BA29178" w:rsidR="00AE2FBA" w:rsidRPr="00813B47" w:rsidRDefault="00AE2FBA" w:rsidP="00AE2FBA">
            <w:pPr>
              <w:widowControl w:val="0"/>
              <w:autoSpaceDE w:val="0"/>
              <w:autoSpaceDN w:val="0"/>
              <w:adjustRightInd w:val="0"/>
              <w:rPr>
                <w:lang w:val="es-419"/>
              </w:rPr>
            </w:pPr>
            <w:r w:rsidRPr="00813B47">
              <w:rPr>
                <w:lang w:val="es-419"/>
              </w:rPr>
              <w:t>LVS</w:t>
            </w:r>
            <w:r>
              <w:rPr>
                <w:lang w:val="es-419"/>
              </w:rPr>
              <w:t xml:space="preserve"> </w:t>
            </w:r>
            <w:r w:rsidRPr="00813B47">
              <w:rPr>
                <w:lang w:val="es-419"/>
              </w:rPr>
              <w:t>-</w:t>
            </w:r>
            <w:r w:rsidRPr="00813B47">
              <w:rPr>
                <w:i/>
                <w:iCs/>
                <w:lang w:val="es-419"/>
              </w:rPr>
              <w:t>rpsU2</w:t>
            </w:r>
            <w:r w:rsidRPr="00813B47">
              <w:rPr>
                <w:lang w:val="es-419"/>
              </w:rPr>
              <w:t>-HA  Anti-HA</w:t>
            </w:r>
            <w:r>
              <w:rPr>
                <w:lang w:val="es-419"/>
              </w:rPr>
              <w:t xml:space="preserve"> agarose beads</w:t>
            </w:r>
          </w:p>
        </w:tc>
        <w:tc>
          <w:tcPr>
            <w:tcW w:w="1317" w:type="dxa"/>
            <w:noWrap/>
            <w:hideMark/>
          </w:tcPr>
          <w:p w14:paraId="0CC9F513" w14:textId="77777777" w:rsidR="00AE2FBA" w:rsidRPr="00224C85" w:rsidRDefault="00AE2FBA" w:rsidP="00AE2FBA">
            <w:pPr>
              <w:widowControl w:val="0"/>
              <w:autoSpaceDE w:val="0"/>
              <w:autoSpaceDN w:val="0"/>
              <w:adjustRightInd w:val="0"/>
            </w:pPr>
            <w:r w:rsidRPr="00224C85">
              <w:t xml:space="preserve">10 </w:t>
            </w:r>
            <w:proofErr w:type="spellStart"/>
            <w:r w:rsidRPr="00224C85">
              <w:t>ul</w:t>
            </w:r>
            <w:proofErr w:type="spellEnd"/>
          </w:p>
        </w:tc>
      </w:tr>
      <w:tr w:rsidR="00AE2FBA" w:rsidRPr="00224C85" w14:paraId="554FB9AA" w14:textId="77777777" w:rsidTr="00BE460D">
        <w:trPr>
          <w:trHeight w:val="320"/>
        </w:trPr>
        <w:tc>
          <w:tcPr>
            <w:tcW w:w="1317" w:type="dxa"/>
            <w:noWrap/>
          </w:tcPr>
          <w:p w14:paraId="2DB3B725" w14:textId="77777777" w:rsidR="00AE2FBA" w:rsidRPr="00224C85" w:rsidRDefault="00AE2FBA" w:rsidP="00AE2FBA">
            <w:pPr>
              <w:widowControl w:val="0"/>
              <w:autoSpaceDE w:val="0"/>
              <w:autoSpaceDN w:val="0"/>
              <w:adjustRightInd w:val="0"/>
            </w:pPr>
            <w:r>
              <w:t>9</w:t>
            </w:r>
          </w:p>
        </w:tc>
        <w:tc>
          <w:tcPr>
            <w:tcW w:w="1707" w:type="dxa"/>
            <w:noWrap/>
          </w:tcPr>
          <w:p w14:paraId="6285D3C4" w14:textId="26B3A953" w:rsidR="00AE2FBA" w:rsidRPr="00224C85" w:rsidRDefault="00AE2FBA" w:rsidP="00AE2FBA">
            <w:pPr>
              <w:widowControl w:val="0"/>
              <w:autoSpaceDE w:val="0"/>
              <w:autoSpaceDN w:val="0"/>
              <w:adjustRightInd w:val="0"/>
            </w:pPr>
            <w:r w:rsidRPr="00783A6A">
              <w:t>LVS</w:t>
            </w:r>
            <w:r>
              <w:t xml:space="preserve"> </w:t>
            </w:r>
            <w:proofErr w:type="spellStart"/>
            <w:r>
              <w:t>wt</w:t>
            </w:r>
            <w:proofErr w:type="spellEnd"/>
            <w:r w:rsidRPr="00783A6A">
              <w:t xml:space="preserve"> Anti-</w:t>
            </w:r>
            <w:r w:rsidRPr="006441D7">
              <w:t xml:space="preserve"> </w:t>
            </w:r>
            <w:r>
              <w:t>HA</w:t>
            </w:r>
            <w:r w:rsidRPr="00783A6A">
              <w:t xml:space="preserve"> Agarose Beads</w:t>
            </w:r>
          </w:p>
        </w:tc>
        <w:tc>
          <w:tcPr>
            <w:tcW w:w="1317" w:type="dxa"/>
            <w:noWrap/>
          </w:tcPr>
          <w:p w14:paraId="4319F16D" w14:textId="77777777" w:rsidR="00AE2FBA" w:rsidRPr="00224C85" w:rsidRDefault="00AE2FBA" w:rsidP="00AE2FBA">
            <w:pPr>
              <w:widowControl w:val="0"/>
              <w:autoSpaceDE w:val="0"/>
              <w:autoSpaceDN w:val="0"/>
              <w:adjustRightInd w:val="0"/>
            </w:pPr>
            <w:r w:rsidRPr="00B21E0F">
              <w:t xml:space="preserve">10 </w:t>
            </w:r>
            <w:proofErr w:type="spellStart"/>
            <w:r w:rsidRPr="00B21E0F">
              <w:t>ul</w:t>
            </w:r>
            <w:proofErr w:type="spellEnd"/>
          </w:p>
        </w:tc>
      </w:tr>
      <w:tr w:rsidR="00AE2FBA" w:rsidRPr="00785EAD" w14:paraId="2BFF157C" w14:textId="77777777" w:rsidTr="00BE460D">
        <w:trPr>
          <w:trHeight w:val="320"/>
        </w:trPr>
        <w:tc>
          <w:tcPr>
            <w:tcW w:w="1317" w:type="dxa"/>
            <w:noWrap/>
          </w:tcPr>
          <w:p w14:paraId="6E928B24" w14:textId="77777777" w:rsidR="00AE2FBA" w:rsidRPr="00785EAD" w:rsidRDefault="00AE2FBA" w:rsidP="00AE2FBA">
            <w:pPr>
              <w:widowControl w:val="0"/>
              <w:autoSpaceDE w:val="0"/>
              <w:autoSpaceDN w:val="0"/>
              <w:adjustRightInd w:val="0"/>
              <w:rPr>
                <w:lang w:val="es-419"/>
              </w:rPr>
            </w:pPr>
            <w:r>
              <w:rPr>
                <w:lang w:val="es-419"/>
              </w:rPr>
              <w:t>10</w:t>
            </w:r>
          </w:p>
        </w:tc>
        <w:tc>
          <w:tcPr>
            <w:tcW w:w="1707" w:type="dxa"/>
            <w:noWrap/>
          </w:tcPr>
          <w:p w14:paraId="06F0E2DC" w14:textId="6EB60836" w:rsidR="00AE2FBA" w:rsidRPr="00AE2FBA" w:rsidRDefault="00AE2FBA" w:rsidP="00AE2FBA">
            <w:pPr>
              <w:widowControl w:val="0"/>
              <w:autoSpaceDE w:val="0"/>
              <w:autoSpaceDN w:val="0"/>
              <w:adjustRightInd w:val="0"/>
            </w:pPr>
            <w:r w:rsidRPr="00AE2FBA">
              <w:t xml:space="preserve">LVS-pF </w:t>
            </w:r>
            <w:r w:rsidRPr="00783A6A">
              <w:t>Anti-</w:t>
            </w:r>
            <w:r w:rsidRPr="006441D7">
              <w:t xml:space="preserve"> </w:t>
            </w:r>
            <w:r>
              <w:t>HA</w:t>
            </w:r>
            <w:r w:rsidRPr="00783A6A">
              <w:t xml:space="preserve"> Agarose Beads</w:t>
            </w:r>
            <w:r>
              <w:t xml:space="preserve"> (6/17)</w:t>
            </w:r>
          </w:p>
        </w:tc>
        <w:tc>
          <w:tcPr>
            <w:tcW w:w="1317" w:type="dxa"/>
            <w:noWrap/>
          </w:tcPr>
          <w:p w14:paraId="623BD249" w14:textId="77777777" w:rsidR="00AE2FBA" w:rsidRPr="00785EAD" w:rsidRDefault="00AE2FBA" w:rsidP="00AE2FBA">
            <w:pPr>
              <w:widowControl w:val="0"/>
              <w:autoSpaceDE w:val="0"/>
              <w:autoSpaceDN w:val="0"/>
              <w:adjustRightInd w:val="0"/>
            </w:pPr>
            <w:r>
              <w:t>10</w:t>
            </w:r>
            <w:r w:rsidRPr="00B21E0F">
              <w:t xml:space="preserve"> </w:t>
            </w:r>
            <w:proofErr w:type="spellStart"/>
            <w:r w:rsidRPr="00B21E0F">
              <w:t>ul</w:t>
            </w:r>
            <w:proofErr w:type="spellEnd"/>
          </w:p>
        </w:tc>
      </w:tr>
      <w:tr w:rsidR="00AE2FBA" w:rsidRPr="00785EAD" w14:paraId="69B19057" w14:textId="77777777" w:rsidTr="00BE460D">
        <w:trPr>
          <w:trHeight w:val="320"/>
        </w:trPr>
        <w:tc>
          <w:tcPr>
            <w:tcW w:w="1317" w:type="dxa"/>
            <w:noWrap/>
          </w:tcPr>
          <w:p w14:paraId="73E7FD27" w14:textId="77777777" w:rsidR="00AE2FBA" w:rsidRPr="00785EAD" w:rsidRDefault="00AE2FBA" w:rsidP="00AE2FBA">
            <w:pPr>
              <w:widowControl w:val="0"/>
              <w:autoSpaceDE w:val="0"/>
              <w:autoSpaceDN w:val="0"/>
              <w:adjustRightInd w:val="0"/>
            </w:pPr>
            <w:r>
              <w:t>11</w:t>
            </w:r>
          </w:p>
        </w:tc>
        <w:tc>
          <w:tcPr>
            <w:tcW w:w="1707" w:type="dxa"/>
            <w:noWrap/>
          </w:tcPr>
          <w:p w14:paraId="25E7A978" w14:textId="6648975F" w:rsidR="00AE2FBA" w:rsidRPr="00AE2FBA" w:rsidRDefault="00AE2FBA" w:rsidP="00AE2FBA">
            <w:pPr>
              <w:widowControl w:val="0"/>
              <w:autoSpaceDE w:val="0"/>
              <w:autoSpaceDN w:val="0"/>
              <w:adjustRightInd w:val="0"/>
              <w:rPr>
                <w:lang w:val="es-419"/>
              </w:rPr>
            </w:pPr>
            <w:r>
              <w:rPr>
                <w:lang w:val="es-419"/>
              </w:rPr>
              <w:t>LVS pF-</w:t>
            </w:r>
            <w:r w:rsidRPr="00AE2FBA">
              <w:rPr>
                <w:i/>
                <w:iCs/>
                <w:lang w:val="es-419"/>
              </w:rPr>
              <w:t>rspU2</w:t>
            </w:r>
            <w:r>
              <w:rPr>
                <w:lang w:val="es-419"/>
              </w:rPr>
              <w:t xml:space="preserve">-HA </w:t>
            </w:r>
            <w:r w:rsidRPr="00AE2FBA">
              <w:rPr>
                <w:lang w:val="es-419"/>
              </w:rPr>
              <w:t>Anti- HA Agarose Beads</w:t>
            </w:r>
            <w:r>
              <w:rPr>
                <w:lang w:val="es-419"/>
              </w:rPr>
              <w:t xml:space="preserve"> (6/17)</w:t>
            </w:r>
          </w:p>
        </w:tc>
        <w:tc>
          <w:tcPr>
            <w:tcW w:w="1317" w:type="dxa"/>
            <w:noWrap/>
          </w:tcPr>
          <w:p w14:paraId="435D3470" w14:textId="77777777" w:rsidR="00AE2FBA" w:rsidRPr="00785EAD" w:rsidRDefault="00AE2FBA" w:rsidP="00AE2FBA">
            <w:pPr>
              <w:widowControl w:val="0"/>
              <w:autoSpaceDE w:val="0"/>
              <w:autoSpaceDN w:val="0"/>
              <w:adjustRightInd w:val="0"/>
            </w:pPr>
            <w:r>
              <w:t xml:space="preserve">10 </w:t>
            </w:r>
            <w:proofErr w:type="spellStart"/>
            <w:r>
              <w:t>ul</w:t>
            </w:r>
            <w:proofErr w:type="spellEnd"/>
          </w:p>
        </w:tc>
      </w:tr>
      <w:tr w:rsidR="003F7918" w:rsidRPr="00224C85" w14:paraId="7811A93F" w14:textId="77777777" w:rsidTr="00BE460D">
        <w:trPr>
          <w:trHeight w:val="320"/>
        </w:trPr>
        <w:tc>
          <w:tcPr>
            <w:tcW w:w="1317" w:type="dxa"/>
            <w:noWrap/>
          </w:tcPr>
          <w:p w14:paraId="5BFB49C6" w14:textId="77777777" w:rsidR="003F7918" w:rsidRPr="00785EAD" w:rsidRDefault="003F7918" w:rsidP="00BE460D">
            <w:pPr>
              <w:widowControl w:val="0"/>
              <w:autoSpaceDE w:val="0"/>
              <w:autoSpaceDN w:val="0"/>
              <w:adjustRightInd w:val="0"/>
            </w:pPr>
            <w:r>
              <w:t>12</w:t>
            </w:r>
          </w:p>
        </w:tc>
        <w:tc>
          <w:tcPr>
            <w:tcW w:w="1707" w:type="dxa"/>
            <w:noWrap/>
          </w:tcPr>
          <w:p w14:paraId="524A078C" w14:textId="305A8CF3" w:rsidR="003F7918" w:rsidRPr="00AE2FBA" w:rsidRDefault="00AE2FBA" w:rsidP="00BE460D">
            <w:pPr>
              <w:widowControl w:val="0"/>
              <w:autoSpaceDE w:val="0"/>
              <w:autoSpaceDN w:val="0"/>
              <w:adjustRightInd w:val="0"/>
            </w:pPr>
            <w:r>
              <w:rPr>
                <w:lang w:val="es-419"/>
              </w:rPr>
              <w:t>1xSLB</w:t>
            </w:r>
          </w:p>
        </w:tc>
        <w:tc>
          <w:tcPr>
            <w:tcW w:w="1317" w:type="dxa"/>
            <w:noWrap/>
          </w:tcPr>
          <w:p w14:paraId="7D105ECC" w14:textId="77777777" w:rsidR="003F7918" w:rsidRPr="00224C85" w:rsidRDefault="003F7918" w:rsidP="00BE460D">
            <w:pPr>
              <w:widowControl w:val="0"/>
              <w:autoSpaceDE w:val="0"/>
              <w:autoSpaceDN w:val="0"/>
              <w:adjustRightInd w:val="0"/>
            </w:pPr>
            <w:r>
              <w:t>10</w:t>
            </w:r>
            <w:r w:rsidRPr="00B21E0F">
              <w:t xml:space="preserve"> </w:t>
            </w:r>
            <w:proofErr w:type="spellStart"/>
            <w:r w:rsidRPr="00B21E0F">
              <w:t>ul</w:t>
            </w:r>
            <w:proofErr w:type="spellEnd"/>
          </w:p>
        </w:tc>
      </w:tr>
      <w:tr w:rsidR="003F7918" w:rsidRPr="00224C85" w14:paraId="3A89E924" w14:textId="77777777" w:rsidTr="00BE460D">
        <w:trPr>
          <w:trHeight w:val="320"/>
        </w:trPr>
        <w:tc>
          <w:tcPr>
            <w:tcW w:w="1317" w:type="dxa"/>
            <w:noWrap/>
          </w:tcPr>
          <w:p w14:paraId="5896E0E1" w14:textId="77777777" w:rsidR="003F7918" w:rsidRPr="00224C85" w:rsidRDefault="003F7918" w:rsidP="00BE460D">
            <w:pPr>
              <w:widowControl w:val="0"/>
              <w:autoSpaceDE w:val="0"/>
              <w:autoSpaceDN w:val="0"/>
              <w:adjustRightInd w:val="0"/>
            </w:pPr>
            <w:r>
              <w:t>13</w:t>
            </w:r>
          </w:p>
        </w:tc>
        <w:tc>
          <w:tcPr>
            <w:tcW w:w="1707" w:type="dxa"/>
            <w:noWrap/>
          </w:tcPr>
          <w:p w14:paraId="2F3DEF7B" w14:textId="15ECE179" w:rsidR="003F7918" w:rsidRPr="00AE2FBA" w:rsidRDefault="00AE2FBA" w:rsidP="00BE460D">
            <w:pPr>
              <w:widowControl w:val="0"/>
              <w:autoSpaceDE w:val="0"/>
              <w:autoSpaceDN w:val="0"/>
              <w:adjustRightInd w:val="0"/>
              <w:rPr>
                <w:lang w:val="es-419"/>
              </w:rPr>
            </w:pPr>
            <w:r>
              <w:rPr>
                <w:lang w:val="es-419"/>
              </w:rPr>
              <w:t>LVS wt EL</w:t>
            </w:r>
          </w:p>
        </w:tc>
        <w:tc>
          <w:tcPr>
            <w:tcW w:w="1317" w:type="dxa"/>
            <w:noWrap/>
          </w:tcPr>
          <w:p w14:paraId="7619100E" w14:textId="77777777" w:rsidR="003F7918" w:rsidRPr="00224C85" w:rsidRDefault="003F7918" w:rsidP="00BE460D">
            <w:pPr>
              <w:widowControl w:val="0"/>
              <w:autoSpaceDE w:val="0"/>
              <w:autoSpaceDN w:val="0"/>
              <w:adjustRightInd w:val="0"/>
            </w:pPr>
            <w:r>
              <w:t xml:space="preserve">10 </w:t>
            </w:r>
            <w:proofErr w:type="spellStart"/>
            <w:r>
              <w:t>ul</w:t>
            </w:r>
            <w:proofErr w:type="spellEnd"/>
          </w:p>
        </w:tc>
      </w:tr>
      <w:tr w:rsidR="003F7918" w14:paraId="1C132B94" w14:textId="77777777" w:rsidTr="00BE460D">
        <w:trPr>
          <w:trHeight w:val="320"/>
        </w:trPr>
        <w:tc>
          <w:tcPr>
            <w:tcW w:w="1317" w:type="dxa"/>
            <w:noWrap/>
          </w:tcPr>
          <w:p w14:paraId="57C1CDE3" w14:textId="77777777" w:rsidR="003F7918" w:rsidRDefault="003F7918" w:rsidP="00BE460D">
            <w:pPr>
              <w:widowControl w:val="0"/>
              <w:autoSpaceDE w:val="0"/>
              <w:autoSpaceDN w:val="0"/>
              <w:adjustRightInd w:val="0"/>
            </w:pPr>
            <w:r>
              <w:t>14</w:t>
            </w:r>
          </w:p>
        </w:tc>
        <w:tc>
          <w:tcPr>
            <w:tcW w:w="1707" w:type="dxa"/>
            <w:noWrap/>
          </w:tcPr>
          <w:p w14:paraId="41046611" w14:textId="24EB4E5A" w:rsidR="003F7918" w:rsidRPr="00206DC7" w:rsidRDefault="00AE2FBA" w:rsidP="00BE460D">
            <w:pPr>
              <w:widowControl w:val="0"/>
              <w:autoSpaceDE w:val="0"/>
              <w:autoSpaceDN w:val="0"/>
              <w:adjustRightInd w:val="0"/>
              <w:rPr>
                <w:lang w:val="es-419"/>
              </w:rPr>
            </w:pPr>
            <w:r w:rsidRPr="00813B47">
              <w:rPr>
                <w:lang w:val="es-419"/>
              </w:rPr>
              <w:t>LVS</w:t>
            </w:r>
            <w:r>
              <w:rPr>
                <w:lang w:val="es-419"/>
              </w:rPr>
              <w:t xml:space="preserve"> </w:t>
            </w:r>
            <w:r w:rsidRPr="00813B47">
              <w:rPr>
                <w:lang w:val="es-419"/>
              </w:rPr>
              <w:t>-</w:t>
            </w:r>
            <w:r w:rsidRPr="00813B47">
              <w:rPr>
                <w:i/>
                <w:iCs/>
                <w:lang w:val="es-419"/>
              </w:rPr>
              <w:t>rpsU2</w:t>
            </w:r>
            <w:r w:rsidRPr="00813B47">
              <w:rPr>
                <w:lang w:val="es-419"/>
              </w:rPr>
              <w:t xml:space="preserve">-HA  </w:t>
            </w:r>
            <w:r>
              <w:rPr>
                <w:lang w:val="es-419"/>
              </w:rPr>
              <w:t>EL</w:t>
            </w:r>
          </w:p>
        </w:tc>
        <w:tc>
          <w:tcPr>
            <w:tcW w:w="1317" w:type="dxa"/>
            <w:noWrap/>
          </w:tcPr>
          <w:p w14:paraId="60CC6387" w14:textId="77777777" w:rsidR="003F7918" w:rsidRDefault="003F7918" w:rsidP="00BE460D">
            <w:pPr>
              <w:widowControl w:val="0"/>
              <w:autoSpaceDE w:val="0"/>
              <w:autoSpaceDN w:val="0"/>
              <w:adjustRightInd w:val="0"/>
            </w:pPr>
            <w:r>
              <w:t xml:space="preserve">10 </w:t>
            </w:r>
            <w:proofErr w:type="spellStart"/>
            <w:r>
              <w:t>ul</w:t>
            </w:r>
            <w:proofErr w:type="spellEnd"/>
          </w:p>
        </w:tc>
      </w:tr>
      <w:tr w:rsidR="003F7918" w14:paraId="46ACCD5E" w14:textId="77777777" w:rsidTr="00BE460D">
        <w:trPr>
          <w:trHeight w:val="320"/>
        </w:trPr>
        <w:tc>
          <w:tcPr>
            <w:tcW w:w="1317" w:type="dxa"/>
            <w:noWrap/>
          </w:tcPr>
          <w:p w14:paraId="267B9812" w14:textId="77777777" w:rsidR="003F7918" w:rsidRDefault="003F7918" w:rsidP="00BE460D">
            <w:pPr>
              <w:widowControl w:val="0"/>
              <w:autoSpaceDE w:val="0"/>
              <w:autoSpaceDN w:val="0"/>
              <w:adjustRightInd w:val="0"/>
            </w:pPr>
            <w:r>
              <w:t>15</w:t>
            </w:r>
          </w:p>
        </w:tc>
        <w:tc>
          <w:tcPr>
            <w:tcW w:w="1707" w:type="dxa"/>
            <w:noWrap/>
          </w:tcPr>
          <w:p w14:paraId="6E85B311" w14:textId="463D6328" w:rsidR="003F7918" w:rsidRPr="008C7687" w:rsidRDefault="00AE2FBA" w:rsidP="00BE460D">
            <w:pPr>
              <w:widowControl w:val="0"/>
              <w:autoSpaceDE w:val="0"/>
              <w:autoSpaceDN w:val="0"/>
              <w:adjustRightInd w:val="0"/>
              <w:rPr>
                <w:lang w:val="es-419"/>
              </w:rPr>
            </w:pPr>
            <w:r w:rsidRPr="00AE2FBA">
              <w:t>LVS-pF</w:t>
            </w:r>
            <w:r>
              <w:t xml:space="preserve"> EL (6/17)</w:t>
            </w:r>
          </w:p>
        </w:tc>
        <w:tc>
          <w:tcPr>
            <w:tcW w:w="1317" w:type="dxa"/>
            <w:noWrap/>
          </w:tcPr>
          <w:p w14:paraId="1A338CC9" w14:textId="77777777" w:rsidR="003F7918" w:rsidRDefault="003F7918" w:rsidP="00BE460D">
            <w:pPr>
              <w:widowControl w:val="0"/>
              <w:autoSpaceDE w:val="0"/>
              <w:autoSpaceDN w:val="0"/>
              <w:adjustRightInd w:val="0"/>
            </w:pPr>
            <w:r>
              <w:t xml:space="preserve">10 </w:t>
            </w:r>
            <w:proofErr w:type="spellStart"/>
            <w:r>
              <w:t>ul</w:t>
            </w:r>
            <w:proofErr w:type="spellEnd"/>
          </w:p>
        </w:tc>
      </w:tr>
      <w:tr w:rsidR="003F7918" w14:paraId="6FC1595A" w14:textId="77777777" w:rsidTr="00BE460D">
        <w:trPr>
          <w:trHeight w:val="320"/>
        </w:trPr>
        <w:tc>
          <w:tcPr>
            <w:tcW w:w="1317" w:type="dxa"/>
            <w:noWrap/>
          </w:tcPr>
          <w:p w14:paraId="6E4F5A86" w14:textId="77777777" w:rsidR="003F7918" w:rsidRDefault="003F7918" w:rsidP="00BE460D">
            <w:pPr>
              <w:widowControl w:val="0"/>
              <w:autoSpaceDE w:val="0"/>
              <w:autoSpaceDN w:val="0"/>
              <w:adjustRightInd w:val="0"/>
            </w:pPr>
            <w:r>
              <w:t>16</w:t>
            </w:r>
          </w:p>
        </w:tc>
        <w:tc>
          <w:tcPr>
            <w:tcW w:w="1707" w:type="dxa"/>
            <w:noWrap/>
          </w:tcPr>
          <w:p w14:paraId="7550BC8A" w14:textId="50BA55B7" w:rsidR="003F7918" w:rsidRPr="00BB0E7F" w:rsidRDefault="00AE2FBA" w:rsidP="00BE460D">
            <w:pPr>
              <w:widowControl w:val="0"/>
              <w:autoSpaceDE w:val="0"/>
              <w:autoSpaceDN w:val="0"/>
              <w:adjustRightInd w:val="0"/>
            </w:pPr>
            <w:r>
              <w:rPr>
                <w:lang w:val="es-419"/>
              </w:rPr>
              <w:t>LVS pF-</w:t>
            </w:r>
            <w:r w:rsidRPr="00AE2FBA">
              <w:rPr>
                <w:i/>
                <w:iCs/>
                <w:lang w:val="es-419"/>
              </w:rPr>
              <w:t>rspU2</w:t>
            </w:r>
            <w:r>
              <w:rPr>
                <w:lang w:val="es-419"/>
              </w:rPr>
              <w:t>-HA (6/17)</w:t>
            </w:r>
          </w:p>
        </w:tc>
        <w:tc>
          <w:tcPr>
            <w:tcW w:w="1317" w:type="dxa"/>
            <w:noWrap/>
          </w:tcPr>
          <w:p w14:paraId="355DEFB2" w14:textId="77777777" w:rsidR="003F7918" w:rsidRDefault="003F7918" w:rsidP="00BE460D">
            <w:pPr>
              <w:widowControl w:val="0"/>
              <w:autoSpaceDE w:val="0"/>
              <w:autoSpaceDN w:val="0"/>
              <w:adjustRightInd w:val="0"/>
            </w:pPr>
            <w:r>
              <w:t xml:space="preserve">10 </w:t>
            </w:r>
            <w:proofErr w:type="spellStart"/>
            <w:r>
              <w:t>ul</w:t>
            </w:r>
            <w:proofErr w:type="spellEnd"/>
          </w:p>
        </w:tc>
      </w:tr>
      <w:tr w:rsidR="003F7918" w14:paraId="238F9947" w14:textId="77777777" w:rsidTr="00BE460D">
        <w:trPr>
          <w:trHeight w:val="320"/>
        </w:trPr>
        <w:tc>
          <w:tcPr>
            <w:tcW w:w="1317" w:type="dxa"/>
            <w:noWrap/>
          </w:tcPr>
          <w:p w14:paraId="678DBBCB" w14:textId="77777777" w:rsidR="003F7918" w:rsidRDefault="003F7918" w:rsidP="00BE460D">
            <w:pPr>
              <w:widowControl w:val="0"/>
              <w:autoSpaceDE w:val="0"/>
              <w:autoSpaceDN w:val="0"/>
              <w:adjustRightInd w:val="0"/>
            </w:pPr>
            <w:r>
              <w:t>17</w:t>
            </w:r>
          </w:p>
        </w:tc>
        <w:tc>
          <w:tcPr>
            <w:tcW w:w="1707" w:type="dxa"/>
            <w:noWrap/>
          </w:tcPr>
          <w:p w14:paraId="436A3C61" w14:textId="77777777" w:rsidR="003F7918" w:rsidRPr="006441D7" w:rsidRDefault="003F7918" w:rsidP="00BE460D">
            <w:pPr>
              <w:widowControl w:val="0"/>
              <w:autoSpaceDE w:val="0"/>
              <w:autoSpaceDN w:val="0"/>
              <w:adjustRightInd w:val="0"/>
            </w:pPr>
            <w:r>
              <w:t>Hannah’s Ribosomes</w:t>
            </w:r>
          </w:p>
        </w:tc>
        <w:tc>
          <w:tcPr>
            <w:tcW w:w="1317" w:type="dxa"/>
            <w:noWrap/>
          </w:tcPr>
          <w:p w14:paraId="5D9B22B6" w14:textId="77777777" w:rsidR="003F7918" w:rsidRDefault="003F7918" w:rsidP="00BE460D">
            <w:pPr>
              <w:widowControl w:val="0"/>
              <w:autoSpaceDE w:val="0"/>
              <w:autoSpaceDN w:val="0"/>
              <w:adjustRightInd w:val="0"/>
            </w:pPr>
            <w:r>
              <w:t xml:space="preserve">3 </w:t>
            </w:r>
            <w:proofErr w:type="spellStart"/>
            <w:r>
              <w:t>ul</w:t>
            </w:r>
            <w:proofErr w:type="spellEnd"/>
          </w:p>
        </w:tc>
      </w:tr>
    </w:tbl>
    <w:p w14:paraId="37AE3945" w14:textId="77777777" w:rsidR="0063661F" w:rsidRDefault="0063661F" w:rsidP="00DC731D"/>
    <w:p w14:paraId="1130346D" w14:textId="77777777" w:rsidR="00732C28" w:rsidRDefault="00732C28" w:rsidP="00DC731D"/>
    <w:p w14:paraId="25348351" w14:textId="78EA2174" w:rsidR="00732C28" w:rsidRDefault="00BA628E" w:rsidP="00DC731D">
      <w:r>
        <w:rPr>
          <w:noProof/>
        </w:rPr>
        <w:lastRenderedPageBreak/>
        <w:drawing>
          <wp:inline distT="0" distB="0" distL="0" distR="0" wp14:anchorId="4912506F" wp14:editId="7189E676">
            <wp:extent cx="4464808" cy="3730281"/>
            <wp:effectExtent l="0" t="0" r="5715" b="3810"/>
            <wp:docPr id="1219516044" name="Picture 7" descr="A close-up of a dn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516044" name="Picture 7" descr="A close-up of a dna tes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468780" cy="3733599"/>
                    </a:xfrm>
                    <a:prstGeom prst="rect">
                      <a:avLst/>
                    </a:prstGeom>
                  </pic:spPr>
                </pic:pic>
              </a:graphicData>
            </a:graphic>
          </wp:inline>
        </w:drawing>
      </w:r>
    </w:p>
    <w:p w14:paraId="2E257759" w14:textId="599CDAFC" w:rsidR="00BA628E" w:rsidRDefault="00BA628E" w:rsidP="00BA628E">
      <w:pPr>
        <w:pStyle w:val="Heading3"/>
      </w:pPr>
      <w:bookmarkStart w:id="16" w:name="_Toc174443371"/>
      <w:r>
        <w:t>Figure 2: Sliver Stain of HA-IP 7/17/24</w:t>
      </w:r>
      <w:bookmarkEnd w:id="16"/>
    </w:p>
    <w:p w14:paraId="29CFC9AB" w14:textId="77777777" w:rsidR="00D54FAF" w:rsidRDefault="00D54FAF" w:rsidP="00D54FAF"/>
    <w:p w14:paraId="5BA96EB8" w14:textId="77777777" w:rsidR="00D54FAF" w:rsidRDefault="00D54FAF" w:rsidP="00D54FAF"/>
    <w:p w14:paraId="009553F9" w14:textId="44D24E4B" w:rsidR="00D54FAF" w:rsidRPr="007B216F" w:rsidRDefault="00D54FAF" w:rsidP="00D54FAF">
      <w:pPr>
        <w:rPr>
          <w:b/>
        </w:rPr>
      </w:pPr>
      <w:r>
        <w:rPr>
          <w:b/>
          <w:highlight w:val="green"/>
        </w:rPr>
        <w:t>Monday</w:t>
      </w:r>
      <w:r w:rsidRPr="007A68D0">
        <w:rPr>
          <w:b/>
          <w:highlight w:val="green"/>
        </w:rPr>
        <w:t xml:space="preserve">, </w:t>
      </w:r>
      <w:r>
        <w:rPr>
          <w:b/>
          <w:highlight w:val="green"/>
        </w:rPr>
        <w:t>July 22,</w:t>
      </w:r>
      <w:r w:rsidRPr="007A68D0">
        <w:rPr>
          <w:b/>
          <w:highlight w:val="green"/>
        </w:rPr>
        <w:t xml:space="preserve"> 20</w:t>
      </w:r>
      <w:r>
        <w:rPr>
          <w:b/>
          <w:highlight w:val="green"/>
        </w:rPr>
        <w:t>24</w:t>
      </w:r>
    </w:p>
    <w:p w14:paraId="7BC32503" w14:textId="77777777" w:rsidR="00D54FAF" w:rsidRPr="001D3A86" w:rsidRDefault="00D54FAF" w:rsidP="00D54FAF">
      <w:pPr>
        <w:rPr>
          <w:b/>
          <w:sz w:val="18"/>
          <w:szCs w:val="18"/>
        </w:rPr>
      </w:pPr>
      <w:r w:rsidRPr="007B216F">
        <w:rPr>
          <w:b/>
          <w:sz w:val="18"/>
          <w:szCs w:val="18"/>
        </w:rPr>
        <w:t>To Do:</w:t>
      </w:r>
    </w:p>
    <w:p w14:paraId="086FCEB8" w14:textId="77777777" w:rsidR="00D54FAF" w:rsidRPr="009C482A" w:rsidRDefault="00D54FAF" w:rsidP="00D54FAF">
      <w:pPr>
        <w:pStyle w:val="ListParagraph"/>
        <w:spacing w:before="240"/>
        <w:rPr>
          <w:strike/>
          <w:sz w:val="18"/>
          <w:szCs w:val="18"/>
        </w:rPr>
      </w:pPr>
    </w:p>
    <w:p w14:paraId="4EB59634" w14:textId="77777777" w:rsidR="00D54FAF" w:rsidRPr="004E66A2" w:rsidRDefault="00D54FAF" w:rsidP="00D54FAF">
      <w:pPr>
        <w:pStyle w:val="ListParagraph"/>
        <w:numPr>
          <w:ilvl w:val="0"/>
          <w:numId w:val="30"/>
        </w:numPr>
        <w:spacing w:before="240"/>
        <w:rPr>
          <w:strike/>
          <w:sz w:val="18"/>
          <w:szCs w:val="18"/>
        </w:rPr>
      </w:pPr>
      <w:r w:rsidRPr="004E66A2">
        <w:rPr>
          <w:strike/>
          <w:sz w:val="18"/>
          <w:szCs w:val="18"/>
        </w:rPr>
        <w:t>Silver stain</w:t>
      </w:r>
    </w:p>
    <w:p w14:paraId="7000EAE2" w14:textId="3CCC70F0" w:rsidR="009A56B8" w:rsidRDefault="00826FD8" w:rsidP="00D54FAF">
      <w:pPr>
        <w:pStyle w:val="ListParagraph"/>
        <w:numPr>
          <w:ilvl w:val="0"/>
          <w:numId w:val="30"/>
        </w:numPr>
        <w:spacing w:before="240"/>
        <w:rPr>
          <w:sz w:val="18"/>
          <w:szCs w:val="18"/>
        </w:rPr>
      </w:pPr>
      <w:r>
        <w:rPr>
          <w:sz w:val="18"/>
          <w:szCs w:val="18"/>
        </w:rPr>
        <w:t>Patch LVS strains for IP</w:t>
      </w:r>
    </w:p>
    <w:p w14:paraId="4961E323" w14:textId="6B3DC601" w:rsidR="009C4D3D" w:rsidRDefault="009C4D3D" w:rsidP="00D54FAF">
      <w:pPr>
        <w:pStyle w:val="ListParagraph"/>
        <w:numPr>
          <w:ilvl w:val="0"/>
          <w:numId w:val="30"/>
        </w:numPr>
        <w:spacing w:before="240"/>
        <w:rPr>
          <w:sz w:val="18"/>
          <w:szCs w:val="18"/>
        </w:rPr>
      </w:pPr>
      <w:r>
        <w:rPr>
          <w:sz w:val="18"/>
          <w:szCs w:val="18"/>
        </w:rPr>
        <w:t>Make MHB and BHI for Staph</w:t>
      </w:r>
    </w:p>
    <w:p w14:paraId="241787D1" w14:textId="372CB47B" w:rsidR="00C913B3" w:rsidRDefault="00C913B3" w:rsidP="00C913B3">
      <w:pPr>
        <w:spacing w:before="240"/>
      </w:pPr>
      <w:r w:rsidRPr="00C913B3">
        <w:rPr>
          <w:highlight w:val="magenta"/>
        </w:rPr>
        <w:t>Reminder that BHI is 18.5 g in 500 ml of water.</w:t>
      </w:r>
    </w:p>
    <w:p w14:paraId="35E4081E" w14:textId="21C3CF03" w:rsidR="00C913B3" w:rsidRDefault="00C913B3" w:rsidP="00C913B3">
      <w:pPr>
        <w:spacing w:before="240"/>
      </w:pPr>
    </w:p>
    <w:p w14:paraId="29D82E2E" w14:textId="514DC2BE" w:rsidR="00805369" w:rsidRPr="007B216F" w:rsidRDefault="00805369" w:rsidP="00805369">
      <w:pPr>
        <w:rPr>
          <w:b/>
        </w:rPr>
      </w:pPr>
      <w:r>
        <w:rPr>
          <w:b/>
          <w:highlight w:val="green"/>
        </w:rPr>
        <w:t>Tuesday</w:t>
      </w:r>
      <w:r w:rsidRPr="007A68D0">
        <w:rPr>
          <w:b/>
          <w:highlight w:val="green"/>
        </w:rPr>
        <w:t xml:space="preserve">, </w:t>
      </w:r>
      <w:r>
        <w:rPr>
          <w:b/>
          <w:highlight w:val="green"/>
        </w:rPr>
        <w:t>July 23,</w:t>
      </w:r>
      <w:r w:rsidRPr="007A68D0">
        <w:rPr>
          <w:b/>
          <w:highlight w:val="green"/>
        </w:rPr>
        <w:t xml:space="preserve"> 20</w:t>
      </w:r>
      <w:r>
        <w:rPr>
          <w:b/>
          <w:highlight w:val="green"/>
        </w:rPr>
        <w:t>24</w:t>
      </w:r>
    </w:p>
    <w:p w14:paraId="65705DC5" w14:textId="77777777" w:rsidR="00805369" w:rsidRPr="001D3A86" w:rsidRDefault="00805369" w:rsidP="00805369">
      <w:pPr>
        <w:rPr>
          <w:b/>
          <w:sz w:val="18"/>
          <w:szCs w:val="18"/>
        </w:rPr>
      </w:pPr>
      <w:r w:rsidRPr="007B216F">
        <w:rPr>
          <w:b/>
          <w:sz w:val="18"/>
          <w:szCs w:val="18"/>
        </w:rPr>
        <w:t>To Do:</w:t>
      </w:r>
    </w:p>
    <w:p w14:paraId="22CA3E36" w14:textId="77777777" w:rsidR="00805369" w:rsidRPr="009C482A" w:rsidRDefault="00805369" w:rsidP="00805369">
      <w:pPr>
        <w:pStyle w:val="ListParagraph"/>
        <w:spacing w:before="240"/>
        <w:rPr>
          <w:strike/>
          <w:sz w:val="18"/>
          <w:szCs w:val="18"/>
        </w:rPr>
      </w:pPr>
    </w:p>
    <w:p w14:paraId="43C169D2" w14:textId="77777777" w:rsidR="00805369" w:rsidRPr="00805369" w:rsidRDefault="00805369" w:rsidP="00805369">
      <w:pPr>
        <w:pStyle w:val="ListParagraph"/>
        <w:numPr>
          <w:ilvl w:val="0"/>
          <w:numId w:val="31"/>
        </w:numPr>
        <w:spacing w:before="240"/>
        <w:rPr>
          <w:strike/>
          <w:sz w:val="18"/>
          <w:szCs w:val="18"/>
        </w:rPr>
      </w:pPr>
      <w:r w:rsidRPr="00805369">
        <w:rPr>
          <w:strike/>
          <w:sz w:val="18"/>
          <w:szCs w:val="18"/>
        </w:rPr>
        <w:t>Silver stain</w:t>
      </w:r>
    </w:p>
    <w:p w14:paraId="6E056CB6" w14:textId="77777777" w:rsidR="00805369" w:rsidRPr="00805369" w:rsidRDefault="00805369" w:rsidP="00805369">
      <w:pPr>
        <w:pStyle w:val="ListParagraph"/>
        <w:numPr>
          <w:ilvl w:val="0"/>
          <w:numId w:val="31"/>
        </w:numPr>
        <w:spacing w:before="240"/>
        <w:rPr>
          <w:strike/>
          <w:sz w:val="18"/>
          <w:szCs w:val="18"/>
        </w:rPr>
      </w:pPr>
      <w:r w:rsidRPr="00805369">
        <w:rPr>
          <w:strike/>
          <w:sz w:val="18"/>
          <w:szCs w:val="18"/>
        </w:rPr>
        <w:t>Patch LVS strains for IP</w:t>
      </w:r>
    </w:p>
    <w:p w14:paraId="612870A2" w14:textId="77777777" w:rsidR="00805369" w:rsidRPr="00805369" w:rsidRDefault="00805369" w:rsidP="00805369">
      <w:pPr>
        <w:pStyle w:val="ListParagraph"/>
        <w:numPr>
          <w:ilvl w:val="0"/>
          <w:numId w:val="31"/>
        </w:numPr>
        <w:spacing w:before="240"/>
        <w:rPr>
          <w:strike/>
          <w:sz w:val="18"/>
          <w:szCs w:val="18"/>
        </w:rPr>
      </w:pPr>
      <w:r w:rsidRPr="00805369">
        <w:rPr>
          <w:strike/>
          <w:sz w:val="18"/>
          <w:szCs w:val="18"/>
        </w:rPr>
        <w:t>Make MHB and BHI for Staph</w:t>
      </w:r>
    </w:p>
    <w:p w14:paraId="17D209E4" w14:textId="125E7608" w:rsidR="00805369" w:rsidRDefault="00A63601" w:rsidP="00805369">
      <w:pPr>
        <w:pStyle w:val="ListParagraph"/>
        <w:numPr>
          <w:ilvl w:val="0"/>
          <w:numId w:val="31"/>
        </w:numPr>
        <w:spacing w:before="240"/>
        <w:rPr>
          <w:sz w:val="18"/>
          <w:szCs w:val="18"/>
        </w:rPr>
      </w:pPr>
      <w:r>
        <w:rPr>
          <w:sz w:val="18"/>
          <w:szCs w:val="18"/>
        </w:rPr>
        <w:t>Patch LVS strains</w:t>
      </w:r>
    </w:p>
    <w:p w14:paraId="595106D6" w14:textId="04BD6FD1" w:rsidR="00805369" w:rsidRDefault="00805369" w:rsidP="00805369">
      <w:pPr>
        <w:pStyle w:val="ListParagraph"/>
        <w:numPr>
          <w:ilvl w:val="0"/>
          <w:numId w:val="31"/>
        </w:numPr>
        <w:spacing w:before="240"/>
        <w:rPr>
          <w:sz w:val="18"/>
          <w:szCs w:val="18"/>
        </w:rPr>
      </w:pPr>
      <w:r>
        <w:rPr>
          <w:sz w:val="18"/>
          <w:szCs w:val="18"/>
        </w:rPr>
        <w:lastRenderedPageBreak/>
        <w:t>Streak S. aureus strains</w:t>
      </w:r>
    </w:p>
    <w:p w14:paraId="34C53C0E" w14:textId="7EEA8429" w:rsidR="00A63601" w:rsidRPr="00A63601" w:rsidRDefault="00A63601" w:rsidP="00A63601">
      <w:pPr>
        <w:spacing w:before="240"/>
      </w:pPr>
      <w:r>
        <w:t>Instead of repeating the IP, I’m going to practice the whole cell harvest step. I will do a growth curve on LVS rpsU2-HA and a Western Blot tomorrow.</w:t>
      </w:r>
    </w:p>
    <w:p w14:paraId="76976A5B" w14:textId="77777777" w:rsidR="00805369" w:rsidRDefault="00805369" w:rsidP="00C913B3">
      <w:pPr>
        <w:spacing w:before="240"/>
      </w:pPr>
    </w:p>
    <w:p w14:paraId="5ED66E9C" w14:textId="72A0A667" w:rsidR="001F7631" w:rsidRPr="007B216F" w:rsidRDefault="001F7631" w:rsidP="001F7631">
      <w:pPr>
        <w:rPr>
          <w:b/>
        </w:rPr>
      </w:pPr>
      <w:r>
        <w:rPr>
          <w:b/>
          <w:highlight w:val="green"/>
        </w:rPr>
        <w:t>Wednesday</w:t>
      </w:r>
      <w:r w:rsidRPr="007A68D0">
        <w:rPr>
          <w:b/>
          <w:highlight w:val="green"/>
        </w:rPr>
        <w:t xml:space="preserve">, </w:t>
      </w:r>
      <w:r>
        <w:rPr>
          <w:b/>
          <w:highlight w:val="green"/>
        </w:rPr>
        <w:t>July 24,</w:t>
      </w:r>
      <w:r w:rsidRPr="007A68D0">
        <w:rPr>
          <w:b/>
          <w:highlight w:val="green"/>
        </w:rPr>
        <w:t xml:space="preserve"> 20</w:t>
      </w:r>
      <w:r>
        <w:rPr>
          <w:b/>
          <w:highlight w:val="green"/>
        </w:rPr>
        <w:t>24</w:t>
      </w:r>
    </w:p>
    <w:p w14:paraId="635E30BC" w14:textId="77777777" w:rsidR="001F7631" w:rsidRPr="001D3A86" w:rsidRDefault="001F7631" w:rsidP="001F7631">
      <w:pPr>
        <w:rPr>
          <w:b/>
          <w:sz w:val="18"/>
          <w:szCs w:val="18"/>
        </w:rPr>
      </w:pPr>
      <w:r w:rsidRPr="007B216F">
        <w:rPr>
          <w:b/>
          <w:sz w:val="18"/>
          <w:szCs w:val="18"/>
        </w:rPr>
        <w:t>To Do:</w:t>
      </w:r>
    </w:p>
    <w:p w14:paraId="2F8082E0" w14:textId="77777777" w:rsidR="001F7631" w:rsidRPr="009C482A" w:rsidRDefault="001F7631" w:rsidP="001F7631">
      <w:pPr>
        <w:pStyle w:val="ListParagraph"/>
        <w:spacing w:before="240"/>
        <w:rPr>
          <w:strike/>
          <w:sz w:val="18"/>
          <w:szCs w:val="18"/>
        </w:rPr>
      </w:pPr>
    </w:p>
    <w:p w14:paraId="034FDD99" w14:textId="2897D27F" w:rsidR="00A63601" w:rsidRPr="00805369" w:rsidRDefault="00A63601" w:rsidP="001F7631">
      <w:pPr>
        <w:pStyle w:val="ListParagraph"/>
        <w:numPr>
          <w:ilvl w:val="0"/>
          <w:numId w:val="32"/>
        </w:numPr>
        <w:spacing w:before="240"/>
        <w:rPr>
          <w:strike/>
          <w:sz w:val="18"/>
          <w:szCs w:val="18"/>
        </w:rPr>
      </w:pPr>
      <w:r>
        <w:rPr>
          <w:strike/>
          <w:sz w:val="18"/>
          <w:szCs w:val="18"/>
        </w:rPr>
        <w:t>Patch LVS strains</w:t>
      </w:r>
    </w:p>
    <w:p w14:paraId="5F03DF64" w14:textId="77777777" w:rsidR="001F7631" w:rsidRPr="00A63601" w:rsidRDefault="001F7631" w:rsidP="001F7631">
      <w:pPr>
        <w:pStyle w:val="ListParagraph"/>
        <w:numPr>
          <w:ilvl w:val="0"/>
          <w:numId w:val="32"/>
        </w:numPr>
        <w:spacing w:before="240"/>
        <w:rPr>
          <w:strike/>
          <w:sz w:val="18"/>
          <w:szCs w:val="18"/>
        </w:rPr>
      </w:pPr>
      <w:r w:rsidRPr="00A63601">
        <w:rPr>
          <w:strike/>
          <w:sz w:val="18"/>
          <w:szCs w:val="18"/>
        </w:rPr>
        <w:t>Streak S. aureus strains</w:t>
      </w:r>
    </w:p>
    <w:p w14:paraId="218C4F8C" w14:textId="072F4981" w:rsidR="001F7631" w:rsidRDefault="001F7631" w:rsidP="001F7631">
      <w:pPr>
        <w:pStyle w:val="ListParagraph"/>
        <w:numPr>
          <w:ilvl w:val="0"/>
          <w:numId w:val="32"/>
        </w:numPr>
        <w:spacing w:before="240"/>
        <w:rPr>
          <w:sz w:val="18"/>
          <w:szCs w:val="18"/>
        </w:rPr>
      </w:pPr>
      <w:r>
        <w:rPr>
          <w:sz w:val="18"/>
          <w:szCs w:val="18"/>
        </w:rPr>
        <w:t>LVS growth curve</w:t>
      </w:r>
    </w:p>
    <w:p w14:paraId="0C07BDA1" w14:textId="50A91B89" w:rsidR="00A63601" w:rsidRDefault="00A63601" w:rsidP="001F7631">
      <w:pPr>
        <w:pStyle w:val="ListParagraph"/>
        <w:numPr>
          <w:ilvl w:val="0"/>
          <w:numId w:val="32"/>
        </w:numPr>
        <w:spacing w:before="240"/>
        <w:rPr>
          <w:sz w:val="18"/>
          <w:szCs w:val="18"/>
        </w:rPr>
      </w:pPr>
      <w:r>
        <w:rPr>
          <w:sz w:val="18"/>
          <w:szCs w:val="18"/>
        </w:rPr>
        <w:t>Western Blot</w:t>
      </w:r>
    </w:p>
    <w:p w14:paraId="3F95E8DE" w14:textId="777533EF" w:rsidR="00A63601" w:rsidRDefault="00A63601" w:rsidP="001F7631">
      <w:pPr>
        <w:pStyle w:val="ListParagraph"/>
        <w:numPr>
          <w:ilvl w:val="0"/>
          <w:numId w:val="32"/>
        </w:numPr>
        <w:spacing w:before="240"/>
        <w:rPr>
          <w:sz w:val="18"/>
          <w:szCs w:val="18"/>
        </w:rPr>
      </w:pPr>
      <w:r>
        <w:rPr>
          <w:sz w:val="18"/>
          <w:szCs w:val="18"/>
        </w:rPr>
        <w:t xml:space="preserve">Start </w:t>
      </w:r>
      <w:r w:rsidRPr="005A461C">
        <w:rPr>
          <w:i/>
          <w:iCs/>
          <w:sz w:val="18"/>
          <w:szCs w:val="18"/>
        </w:rPr>
        <w:t>S. aureus</w:t>
      </w:r>
      <w:r>
        <w:rPr>
          <w:sz w:val="18"/>
          <w:szCs w:val="18"/>
        </w:rPr>
        <w:t xml:space="preserve"> overnights</w:t>
      </w:r>
    </w:p>
    <w:p w14:paraId="3C92E187" w14:textId="1BBB489A" w:rsidR="001F7631" w:rsidRDefault="001F7631" w:rsidP="00883135">
      <w:pPr>
        <w:pStyle w:val="ListParagraph"/>
        <w:spacing w:before="240"/>
        <w:rPr>
          <w:sz w:val="18"/>
          <w:szCs w:val="18"/>
        </w:rPr>
      </w:pPr>
    </w:p>
    <w:p w14:paraId="0A01E697" w14:textId="77777777" w:rsidR="00883135" w:rsidRDefault="00883135" w:rsidP="00883135">
      <w:pPr>
        <w:pStyle w:val="ListParagraph"/>
        <w:spacing w:before="240"/>
        <w:rPr>
          <w:sz w:val="18"/>
          <w:szCs w:val="18"/>
        </w:rPr>
      </w:pPr>
    </w:p>
    <w:p w14:paraId="348FA6A6" w14:textId="156D5E87" w:rsidR="001F7631" w:rsidRDefault="001F7631" w:rsidP="001F7631">
      <w:pPr>
        <w:pStyle w:val="Heading2"/>
      </w:pPr>
      <w:bookmarkStart w:id="17" w:name="_Toc174443372"/>
      <w:r>
        <w:t>LVS Growth Curve:</w:t>
      </w:r>
      <w:bookmarkEnd w:id="17"/>
    </w:p>
    <w:p w14:paraId="05F9012E" w14:textId="77777777" w:rsidR="001F7631" w:rsidRDefault="001F7631" w:rsidP="001F7631">
      <w:r>
        <w:t>Check OD600:</w:t>
      </w:r>
    </w:p>
    <w:p w14:paraId="3CAEF124" w14:textId="77777777" w:rsidR="001F7631" w:rsidRDefault="001F7631" w:rsidP="001F7631">
      <w:r>
        <w:tab/>
        <w:t xml:space="preserve">Dilute resuspended cells 1:10 in MHB (100 </w:t>
      </w:r>
      <w:proofErr w:type="spellStart"/>
      <w:r>
        <w:t>uL</w:t>
      </w:r>
      <w:proofErr w:type="spellEnd"/>
      <w:r>
        <w:t xml:space="preserve"> cells, 900 </w:t>
      </w:r>
      <w:proofErr w:type="spellStart"/>
      <w:r>
        <w:t>uL</w:t>
      </w:r>
      <w:proofErr w:type="spellEnd"/>
      <w:r>
        <w:t xml:space="preserve"> MHB)</w:t>
      </w:r>
    </w:p>
    <w:p w14:paraId="1E65CB18" w14:textId="77777777" w:rsidR="001F7631" w:rsidRDefault="001F7631" w:rsidP="001F7631">
      <w:r>
        <w:tab/>
        <w:t>Check OD600 using 1 mL MHB as blank</w:t>
      </w:r>
    </w:p>
    <w:p w14:paraId="422D2977" w14:textId="77777777" w:rsidR="001F7631" w:rsidRDefault="001F7631" w:rsidP="001F7631">
      <w:r>
        <w:tab/>
        <w:t>Calculate actual OD600 (measured OD600 multiplied by dilution factor [10</w:t>
      </w:r>
      <w:proofErr w:type="gramStart"/>
      <w:r>
        <w:t>])*</w:t>
      </w:r>
      <w:proofErr w:type="gramEnd"/>
    </w:p>
    <w:p w14:paraId="599C9A96" w14:textId="77777777" w:rsidR="001F7631" w:rsidRDefault="001F7631" w:rsidP="001F7631">
      <w:pPr>
        <w:ind w:firstLine="720"/>
      </w:pPr>
      <w:r>
        <w:t>Calculate what volume of cells you need to obtain an OD600 of 0.08 in 10 mL*</w:t>
      </w:r>
    </w:p>
    <w:p w14:paraId="67E35CF5" w14:textId="77777777" w:rsidR="001F7631" w:rsidRDefault="001F7631" w:rsidP="001F7631"/>
    <w:p w14:paraId="1872157F" w14:textId="77777777" w:rsidR="001F7631" w:rsidRDefault="001F7631" w:rsidP="001F7631">
      <w:r>
        <w:t>For each sample, inoculate one glass culture tube so that the final OD600 is 0.08</w:t>
      </w:r>
    </w:p>
    <w:p w14:paraId="6BAF7197" w14:textId="77777777" w:rsidR="001F7631" w:rsidRDefault="001F7631" w:rsidP="001F7631">
      <w:r>
        <w:tab/>
        <w:t>Example:</w:t>
      </w:r>
    </w:p>
    <w:p w14:paraId="44A5A07F" w14:textId="77777777" w:rsidR="001F7631" w:rsidRDefault="001F7631" w:rsidP="001F7631">
      <w:r>
        <w:tab/>
      </w:r>
      <w:r>
        <w:tab/>
        <w:t>OD600 of resuspended cells: 4.0</w:t>
      </w:r>
    </w:p>
    <w:p w14:paraId="210AFEAE" w14:textId="77777777" w:rsidR="001F7631" w:rsidRDefault="001F7631" w:rsidP="001F7631">
      <w:r>
        <w:tab/>
      </w:r>
      <w:r>
        <w:tab/>
        <w:t xml:space="preserve">(9 </w:t>
      </w:r>
      <w:proofErr w:type="gramStart"/>
      <w:r>
        <w:t>mL )</w:t>
      </w:r>
      <w:proofErr w:type="gramEnd"/>
      <w:r>
        <w:t xml:space="preserve">(0.08 OD600) / (4.0 OD600) = 0.18 mL resuspended cells (180 </w:t>
      </w:r>
      <w:proofErr w:type="spellStart"/>
      <w:r>
        <w:t>uL</w:t>
      </w:r>
      <w:proofErr w:type="spellEnd"/>
      <w:r>
        <w:t>)</w:t>
      </w:r>
    </w:p>
    <w:p w14:paraId="3DD92B2F" w14:textId="77777777" w:rsidR="001F7631" w:rsidRDefault="001F7631" w:rsidP="001F7631">
      <w:r>
        <w:tab/>
      </w:r>
      <w:r>
        <w:tab/>
        <w:t>Either:</w:t>
      </w:r>
    </w:p>
    <w:p w14:paraId="4F5A78F9" w14:textId="77777777" w:rsidR="001F7631" w:rsidRDefault="001F7631" w:rsidP="001F7631">
      <w:pPr>
        <w:ind w:firstLine="720"/>
      </w:pPr>
      <w:r>
        <w:t xml:space="preserve">-Add 9 mL MHB per tube and add 820 </w:t>
      </w:r>
      <w:proofErr w:type="spellStart"/>
      <w:r>
        <w:t>uL</w:t>
      </w:r>
      <w:proofErr w:type="spellEnd"/>
      <w:r>
        <w:t xml:space="preserve"> more MHB and 180 </w:t>
      </w:r>
      <w:proofErr w:type="spellStart"/>
      <w:r>
        <w:t>uL</w:t>
      </w:r>
      <w:proofErr w:type="spellEnd"/>
      <w:r>
        <w:t xml:space="preserve"> resuspended cells</w:t>
      </w:r>
    </w:p>
    <w:p w14:paraId="5CDFCC8F" w14:textId="77777777" w:rsidR="001F7631" w:rsidRDefault="001F7631" w:rsidP="001F7631">
      <w:pPr>
        <w:ind w:left="720" w:firstLine="720"/>
      </w:pPr>
      <w:r>
        <w:t>OR</w:t>
      </w:r>
    </w:p>
    <w:p w14:paraId="10B77D91" w14:textId="77777777" w:rsidR="001F7631" w:rsidRDefault="001F7631" w:rsidP="001F7631">
      <w:pPr>
        <w:ind w:firstLine="720"/>
      </w:pPr>
      <w:r>
        <w:t xml:space="preserve">-Add 10 mL MHB per tube, remove 180 </w:t>
      </w:r>
      <w:proofErr w:type="spellStart"/>
      <w:r>
        <w:t>uL</w:t>
      </w:r>
      <w:proofErr w:type="spellEnd"/>
      <w:r>
        <w:t xml:space="preserve">, and add back 180 </w:t>
      </w:r>
      <w:proofErr w:type="spellStart"/>
      <w:r>
        <w:t>uL</w:t>
      </w:r>
      <w:proofErr w:type="spellEnd"/>
      <w:r>
        <w:t xml:space="preserve"> resuspended cells</w:t>
      </w:r>
    </w:p>
    <w:p w14:paraId="4D6CD62C" w14:textId="77777777" w:rsidR="00F95189" w:rsidRDefault="00F95189" w:rsidP="001F7631">
      <w:pPr>
        <w:ind w:firstLine="720"/>
      </w:pPr>
    </w:p>
    <w:p w14:paraId="437ECF17" w14:textId="6C0533A2" w:rsidR="00F95189" w:rsidRPr="00813B47" w:rsidRDefault="00F95189" w:rsidP="00F95189">
      <w:pPr>
        <w:rPr>
          <w:b/>
          <w:bCs/>
        </w:rPr>
      </w:pPr>
      <w:r>
        <w:rPr>
          <w:b/>
          <w:bCs/>
        </w:rPr>
        <w:t>Western Blot:</w:t>
      </w:r>
    </w:p>
    <w:tbl>
      <w:tblPr>
        <w:tblStyle w:val="TableGrid"/>
        <w:tblW w:w="0" w:type="auto"/>
        <w:tblLook w:val="04A0" w:firstRow="1" w:lastRow="0" w:firstColumn="1" w:lastColumn="0" w:noHBand="0" w:noVBand="1"/>
      </w:tblPr>
      <w:tblGrid>
        <w:gridCol w:w="1317"/>
        <w:gridCol w:w="1707"/>
        <w:gridCol w:w="1317"/>
      </w:tblGrid>
      <w:tr w:rsidR="00F95189" w:rsidRPr="00224C85" w14:paraId="6C6922D1" w14:textId="77777777" w:rsidTr="00BE460D">
        <w:trPr>
          <w:trHeight w:val="320"/>
        </w:trPr>
        <w:tc>
          <w:tcPr>
            <w:tcW w:w="1317" w:type="dxa"/>
            <w:noWrap/>
            <w:hideMark/>
          </w:tcPr>
          <w:p w14:paraId="72DB71B4" w14:textId="77777777" w:rsidR="00F95189" w:rsidRPr="00224C85" w:rsidRDefault="00F95189" w:rsidP="00BE460D">
            <w:pPr>
              <w:widowControl w:val="0"/>
              <w:autoSpaceDE w:val="0"/>
              <w:autoSpaceDN w:val="0"/>
              <w:adjustRightInd w:val="0"/>
              <w:rPr>
                <w:b/>
                <w:bCs/>
              </w:rPr>
            </w:pPr>
            <w:r w:rsidRPr="00224C85">
              <w:rPr>
                <w:b/>
                <w:bCs/>
              </w:rPr>
              <w:lastRenderedPageBreak/>
              <w:t xml:space="preserve">Lane </w:t>
            </w:r>
          </w:p>
        </w:tc>
        <w:tc>
          <w:tcPr>
            <w:tcW w:w="1707" w:type="dxa"/>
            <w:noWrap/>
            <w:hideMark/>
          </w:tcPr>
          <w:p w14:paraId="67A60A1D" w14:textId="77777777" w:rsidR="00F95189" w:rsidRPr="00224C85" w:rsidRDefault="00F95189" w:rsidP="00BE460D">
            <w:pPr>
              <w:widowControl w:val="0"/>
              <w:autoSpaceDE w:val="0"/>
              <w:autoSpaceDN w:val="0"/>
              <w:adjustRightInd w:val="0"/>
              <w:rPr>
                <w:b/>
                <w:bCs/>
              </w:rPr>
            </w:pPr>
            <w:r w:rsidRPr="00224C85">
              <w:rPr>
                <w:b/>
                <w:bCs/>
              </w:rPr>
              <w:t>Content</w:t>
            </w:r>
          </w:p>
        </w:tc>
        <w:tc>
          <w:tcPr>
            <w:tcW w:w="1317" w:type="dxa"/>
            <w:noWrap/>
            <w:hideMark/>
          </w:tcPr>
          <w:p w14:paraId="67DEE0F6" w14:textId="77777777" w:rsidR="00F95189" w:rsidRPr="00224C85" w:rsidRDefault="00F95189" w:rsidP="00BE460D">
            <w:pPr>
              <w:widowControl w:val="0"/>
              <w:autoSpaceDE w:val="0"/>
              <w:autoSpaceDN w:val="0"/>
              <w:adjustRightInd w:val="0"/>
              <w:rPr>
                <w:b/>
                <w:bCs/>
              </w:rPr>
            </w:pPr>
            <w:r w:rsidRPr="00224C85">
              <w:rPr>
                <w:b/>
                <w:bCs/>
              </w:rPr>
              <w:t xml:space="preserve">Volume </w:t>
            </w:r>
          </w:p>
        </w:tc>
      </w:tr>
      <w:tr w:rsidR="00F95189" w:rsidRPr="00224C85" w14:paraId="553F640D" w14:textId="77777777" w:rsidTr="00BE460D">
        <w:trPr>
          <w:trHeight w:val="320"/>
        </w:trPr>
        <w:tc>
          <w:tcPr>
            <w:tcW w:w="1317" w:type="dxa"/>
            <w:noWrap/>
            <w:hideMark/>
          </w:tcPr>
          <w:p w14:paraId="1869A9E2" w14:textId="77777777" w:rsidR="00F95189" w:rsidRPr="00224C85" w:rsidRDefault="00F95189" w:rsidP="00BE460D">
            <w:pPr>
              <w:widowControl w:val="0"/>
              <w:autoSpaceDE w:val="0"/>
              <w:autoSpaceDN w:val="0"/>
              <w:adjustRightInd w:val="0"/>
            </w:pPr>
            <w:r w:rsidRPr="00224C85">
              <w:t>1</w:t>
            </w:r>
          </w:p>
        </w:tc>
        <w:tc>
          <w:tcPr>
            <w:tcW w:w="1707" w:type="dxa"/>
            <w:noWrap/>
            <w:hideMark/>
          </w:tcPr>
          <w:p w14:paraId="0D5E6767" w14:textId="77777777" w:rsidR="00F95189" w:rsidRDefault="00F95189" w:rsidP="00BE460D">
            <w:pPr>
              <w:widowControl w:val="0"/>
              <w:autoSpaceDE w:val="0"/>
              <w:autoSpaceDN w:val="0"/>
              <w:adjustRightInd w:val="0"/>
            </w:pPr>
            <w:proofErr w:type="spellStart"/>
            <w:r>
              <w:t>WesternSure</w:t>
            </w:r>
            <w:proofErr w:type="spellEnd"/>
          </w:p>
          <w:p w14:paraId="28A7039E" w14:textId="4821DB94" w:rsidR="00F95189" w:rsidRPr="00224C85" w:rsidRDefault="00F95189" w:rsidP="00BE460D">
            <w:pPr>
              <w:widowControl w:val="0"/>
              <w:autoSpaceDE w:val="0"/>
              <w:autoSpaceDN w:val="0"/>
              <w:adjustRightInd w:val="0"/>
            </w:pPr>
            <w:r>
              <w:t xml:space="preserve">Ladder </w:t>
            </w:r>
          </w:p>
        </w:tc>
        <w:tc>
          <w:tcPr>
            <w:tcW w:w="1317" w:type="dxa"/>
            <w:noWrap/>
            <w:hideMark/>
          </w:tcPr>
          <w:p w14:paraId="2A4286F0" w14:textId="70B731FA" w:rsidR="00F95189" w:rsidRPr="00224C85" w:rsidRDefault="00065D61" w:rsidP="00BE460D">
            <w:pPr>
              <w:widowControl w:val="0"/>
              <w:autoSpaceDE w:val="0"/>
              <w:autoSpaceDN w:val="0"/>
              <w:adjustRightInd w:val="0"/>
            </w:pPr>
            <w:r>
              <w:t>5</w:t>
            </w:r>
            <w:r w:rsidR="00F95189" w:rsidRPr="00224C85">
              <w:t xml:space="preserve"> </w:t>
            </w:r>
            <w:proofErr w:type="spellStart"/>
            <w:r w:rsidR="00F95189" w:rsidRPr="00224C85">
              <w:t>ul</w:t>
            </w:r>
            <w:proofErr w:type="spellEnd"/>
          </w:p>
        </w:tc>
      </w:tr>
      <w:tr w:rsidR="00F95189" w:rsidRPr="00224C85" w14:paraId="7F7AD784" w14:textId="77777777" w:rsidTr="00BE460D">
        <w:trPr>
          <w:trHeight w:val="320"/>
        </w:trPr>
        <w:tc>
          <w:tcPr>
            <w:tcW w:w="1317" w:type="dxa"/>
            <w:noWrap/>
            <w:hideMark/>
          </w:tcPr>
          <w:p w14:paraId="7BEE2FC5" w14:textId="77777777" w:rsidR="00F95189" w:rsidRPr="00224C85" w:rsidRDefault="00F95189" w:rsidP="00BE460D">
            <w:pPr>
              <w:widowControl w:val="0"/>
              <w:autoSpaceDE w:val="0"/>
              <w:autoSpaceDN w:val="0"/>
              <w:adjustRightInd w:val="0"/>
            </w:pPr>
            <w:r w:rsidRPr="00224C85">
              <w:t>2</w:t>
            </w:r>
          </w:p>
        </w:tc>
        <w:tc>
          <w:tcPr>
            <w:tcW w:w="1707" w:type="dxa"/>
            <w:noWrap/>
            <w:hideMark/>
          </w:tcPr>
          <w:p w14:paraId="7BAB8BBA" w14:textId="77777777" w:rsidR="00F95189" w:rsidRPr="00813B47" w:rsidRDefault="00F95189" w:rsidP="00BE460D">
            <w:pPr>
              <w:widowControl w:val="0"/>
              <w:autoSpaceDE w:val="0"/>
              <w:autoSpaceDN w:val="0"/>
              <w:adjustRightInd w:val="0"/>
              <w:rPr>
                <w:lang w:val="es-419"/>
              </w:rPr>
            </w:pPr>
            <w:r w:rsidRPr="00813B47">
              <w:rPr>
                <w:lang w:val="es-419"/>
              </w:rPr>
              <w:t>LVS</w:t>
            </w:r>
            <w:r>
              <w:rPr>
                <w:lang w:val="es-419"/>
              </w:rPr>
              <w:t xml:space="preserve"> </w:t>
            </w:r>
            <w:r w:rsidRPr="00813B47">
              <w:rPr>
                <w:lang w:val="es-419"/>
              </w:rPr>
              <w:t>-</w:t>
            </w:r>
            <w:r w:rsidRPr="00813B47">
              <w:rPr>
                <w:i/>
                <w:iCs/>
                <w:lang w:val="es-419"/>
              </w:rPr>
              <w:t>rpsU2</w:t>
            </w:r>
            <w:r w:rsidRPr="00813B47">
              <w:rPr>
                <w:lang w:val="es-419"/>
              </w:rPr>
              <w:t xml:space="preserve">-HA </w:t>
            </w:r>
            <w:r>
              <w:rPr>
                <w:lang w:val="es-419"/>
              </w:rPr>
              <w:t>LYS</w:t>
            </w:r>
          </w:p>
        </w:tc>
        <w:tc>
          <w:tcPr>
            <w:tcW w:w="1317" w:type="dxa"/>
            <w:noWrap/>
            <w:hideMark/>
          </w:tcPr>
          <w:p w14:paraId="7F1C65D0" w14:textId="77777777" w:rsidR="00F95189" w:rsidRPr="00224C85" w:rsidRDefault="00F95189" w:rsidP="00BE460D">
            <w:pPr>
              <w:widowControl w:val="0"/>
              <w:autoSpaceDE w:val="0"/>
              <w:autoSpaceDN w:val="0"/>
              <w:adjustRightInd w:val="0"/>
            </w:pPr>
            <w:r w:rsidRPr="00224C85">
              <w:t xml:space="preserve">10 </w:t>
            </w:r>
            <w:proofErr w:type="spellStart"/>
            <w:r w:rsidRPr="00224C85">
              <w:t>ul</w:t>
            </w:r>
            <w:proofErr w:type="spellEnd"/>
          </w:p>
        </w:tc>
      </w:tr>
      <w:tr w:rsidR="00F95189" w:rsidRPr="00224C85" w14:paraId="1E8D3CFB" w14:textId="77777777" w:rsidTr="00BE460D">
        <w:trPr>
          <w:trHeight w:val="320"/>
        </w:trPr>
        <w:tc>
          <w:tcPr>
            <w:tcW w:w="1317" w:type="dxa"/>
            <w:noWrap/>
            <w:hideMark/>
          </w:tcPr>
          <w:p w14:paraId="26AAE601" w14:textId="77777777" w:rsidR="00F95189" w:rsidRPr="00224C85" w:rsidRDefault="00F95189" w:rsidP="00BE460D">
            <w:pPr>
              <w:widowControl w:val="0"/>
              <w:autoSpaceDE w:val="0"/>
              <w:autoSpaceDN w:val="0"/>
              <w:adjustRightInd w:val="0"/>
            </w:pPr>
            <w:r w:rsidRPr="00224C85">
              <w:t>3</w:t>
            </w:r>
          </w:p>
        </w:tc>
        <w:tc>
          <w:tcPr>
            <w:tcW w:w="1707" w:type="dxa"/>
            <w:noWrap/>
            <w:hideMark/>
          </w:tcPr>
          <w:p w14:paraId="0546825E" w14:textId="77777777" w:rsidR="00F95189" w:rsidRPr="00224C85" w:rsidRDefault="00F95189" w:rsidP="00BE460D">
            <w:pPr>
              <w:widowControl w:val="0"/>
              <w:autoSpaceDE w:val="0"/>
              <w:autoSpaceDN w:val="0"/>
              <w:adjustRightInd w:val="0"/>
            </w:pPr>
            <w:r>
              <w:t xml:space="preserve">LVS </w:t>
            </w:r>
            <w:proofErr w:type="spellStart"/>
            <w:r>
              <w:t>wt</w:t>
            </w:r>
            <w:proofErr w:type="spellEnd"/>
            <w:r>
              <w:t xml:space="preserve"> LYS</w:t>
            </w:r>
          </w:p>
        </w:tc>
        <w:tc>
          <w:tcPr>
            <w:tcW w:w="1317" w:type="dxa"/>
            <w:noWrap/>
            <w:hideMark/>
          </w:tcPr>
          <w:p w14:paraId="7D0406FE" w14:textId="77777777" w:rsidR="00F95189" w:rsidRPr="00224C85" w:rsidRDefault="00F95189" w:rsidP="00BE460D">
            <w:pPr>
              <w:widowControl w:val="0"/>
              <w:autoSpaceDE w:val="0"/>
              <w:autoSpaceDN w:val="0"/>
              <w:adjustRightInd w:val="0"/>
            </w:pPr>
            <w:r w:rsidRPr="00224C85">
              <w:t xml:space="preserve">10 </w:t>
            </w:r>
            <w:proofErr w:type="spellStart"/>
            <w:r w:rsidRPr="00224C85">
              <w:t>ul</w:t>
            </w:r>
            <w:proofErr w:type="spellEnd"/>
          </w:p>
        </w:tc>
      </w:tr>
      <w:tr w:rsidR="00F95189" w:rsidRPr="00224C85" w14:paraId="60C2E332" w14:textId="77777777" w:rsidTr="00BE460D">
        <w:trPr>
          <w:trHeight w:val="320"/>
        </w:trPr>
        <w:tc>
          <w:tcPr>
            <w:tcW w:w="1317" w:type="dxa"/>
            <w:noWrap/>
            <w:hideMark/>
          </w:tcPr>
          <w:p w14:paraId="2B6922A8" w14:textId="77777777" w:rsidR="00F95189" w:rsidRPr="00224C85" w:rsidRDefault="00F95189" w:rsidP="00BE460D">
            <w:pPr>
              <w:widowControl w:val="0"/>
              <w:autoSpaceDE w:val="0"/>
              <w:autoSpaceDN w:val="0"/>
              <w:adjustRightInd w:val="0"/>
            </w:pPr>
            <w:r>
              <w:t>4</w:t>
            </w:r>
          </w:p>
        </w:tc>
        <w:tc>
          <w:tcPr>
            <w:tcW w:w="1707" w:type="dxa"/>
            <w:noWrap/>
          </w:tcPr>
          <w:p w14:paraId="7B6346B8" w14:textId="77777777" w:rsidR="00F95189" w:rsidRPr="00813B47" w:rsidRDefault="00F95189" w:rsidP="00BE460D">
            <w:pPr>
              <w:widowControl w:val="0"/>
              <w:autoSpaceDE w:val="0"/>
              <w:autoSpaceDN w:val="0"/>
              <w:adjustRightInd w:val="0"/>
              <w:rPr>
                <w:lang w:val="es-419"/>
              </w:rPr>
            </w:pPr>
            <w:r w:rsidRPr="00813B47">
              <w:rPr>
                <w:lang w:val="es-419"/>
              </w:rPr>
              <w:t>LVS</w:t>
            </w:r>
            <w:r>
              <w:rPr>
                <w:lang w:val="es-419"/>
              </w:rPr>
              <w:t xml:space="preserve"> </w:t>
            </w:r>
            <w:r w:rsidRPr="00813B47">
              <w:rPr>
                <w:lang w:val="es-419"/>
              </w:rPr>
              <w:t>-</w:t>
            </w:r>
            <w:r w:rsidRPr="00813B47">
              <w:rPr>
                <w:i/>
                <w:iCs/>
                <w:lang w:val="es-419"/>
              </w:rPr>
              <w:t>rpsU2</w:t>
            </w:r>
            <w:r w:rsidRPr="00813B47">
              <w:rPr>
                <w:lang w:val="es-419"/>
              </w:rPr>
              <w:t>-HA FT</w:t>
            </w:r>
            <w:r>
              <w:rPr>
                <w:lang w:val="es-419"/>
              </w:rPr>
              <w:t>2</w:t>
            </w:r>
          </w:p>
        </w:tc>
        <w:tc>
          <w:tcPr>
            <w:tcW w:w="1317" w:type="dxa"/>
            <w:noWrap/>
            <w:hideMark/>
          </w:tcPr>
          <w:p w14:paraId="2A9CE9D2" w14:textId="77777777" w:rsidR="00F95189" w:rsidRPr="00224C85" w:rsidRDefault="00F95189" w:rsidP="00BE460D">
            <w:pPr>
              <w:widowControl w:val="0"/>
              <w:autoSpaceDE w:val="0"/>
              <w:autoSpaceDN w:val="0"/>
              <w:adjustRightInd w:val="0"/>
            </w:pPr>
            <w:r w:rsidRPr="00224C85">
              <w:t xml:space="preserve">10 </w:t>
            </w:r>
            <w:proofErr w:type="spellStart"/>
            <w:r w:rsidRPr="00224C85">
              <w:t>ul</w:t>
            </w:r>
            <w:proofErr w:type="spellEnd"/>
          </w:p>
        </w:tc>
      </w:tr>
      <w:tr w:rsidR="00F95189" w:rsidRPr="00224C85" w14:paraId="3A6E8F7D" w14:textId="77777777" w:rsidTr="00BE460D">
        <w:trPr>
          <w:trHeight w:val="320"/>
        </w:trPr>
        <w:tc>
          <w:tcPr>
            <w:tcW w:w="1317" w:type="dxa"/>
            <w:noWrap/>
            <w:hideMark/>
          </w:tcPr>
          <w:p w14:paraId="2F92E110" w14:textId="77777777" w:rsidR="00F95189" w:rsidRPr="00224C85" w:rsidRDefault="00F95189" w:rsidP="00BE460D">
            <w:pPr>
              <w:widowControl w:val="0"/>
              <w:autoSpaceDE w:val="0"/>
              <w:autoSpaceDN w:val="0"/>
              <w:adjustRightInd w:val="0"/>
            </w:pPr>
            <w:r>
              <w:t>5</w:t>
            </w:r>
          </w:p>
        </w:tc>
        <w:tc>
          <w:tcPr>
            <w:tcW w:w="1707" w:type="dxa"/>
            <w:noWrap/>
          </w:tcPr>
          <w:p w14:paraId="30D0EBDE" w14:textId="77777777" w:rsidR="00F95189" w:rsidRPr="00224C85" w:rsidRDefault="00F95189" w:rsidP="00BE460D">
            <w:pPr>
              <w:widowControl w:val="0"/>
              <w:autoSpaceDE w:val="0"/>
              <w:autoSpaceDN w:val="0"/>
              <w:adjustRightInd w:val="0"/>
            </w:pPr>
            <w:r>
              <w:t xml:space="preserve">LVS </w:t>
            </w:r>
            <w:proofErr w:type="spellStart"/>
            <w:r>
              <w:t>wt</w:t>
            </w:r>
            <w:proofErr w:type="spellEnd"/>
            <w:r>
              <w:t xml:space="preserve"> FT2</w:t>
            </w:r>
          </w:p>
        </w:tc>
        <w:tc>
          <w:tcPr>
            <w:tcW w:w="1317" w:type="dxa"/>
            <w:noWrap/>
            <w:hideMark/>
          </w:tcPr>
          <w:p w14:paraId="59F5814F" w14:textId="77777777" w:rsidR="00F95189" w:rsidRPr="00224C85" w:rsidRDefault="00F95189" w:rsidP="00BE460D">
            <w:pPr>
              <w:widowControl w:val="0"/>
              <w:autoSpaceDE w:val="0"/>
              <w:autoSpaceDN w:val="0"/>
              <w:adjustRightInd w:val="0"/>
            </w:pPr>
            <w:r w:rsidRPr="00224C85">
              <w:t xml:space="preserve">10 </w:t>
            </w:r>
            <w:proofErr w:type="spellStart"/>
            <w:r w:rsidRPr="00224C85">
              <w:t>ul</w:t>
            </w:r>
            <w:proofErr w:type="spellEnd"/>
          </w:p>
        </w:tc>
      </w:tr>
      <w:tr w:rsidR="00F95189" w:rsidRPr="00224C85" w14:paraId="621E41F4" w14:textId="77777777" w:rsidTr="00BE460D">
        <w:trPr>
          <w:trHeight w:val="320"/>
        </w:trPr>
        <w:tc>
          <w:tcPr>
            <w:tcW w:w="1317" w:type="dxa"/>
            <w:noWrap/>
            <w:hideMark/>
          </w:tcPr>
          <w:p w14:paraId="3E837571" w14:textId="77777777" w:rsidR="00F95189" w:rsidRPr="00224C85" w:rsidRDefault="00F95189" w:rsidP="00BE460D">
            <w:pPr>
              <w:widowControl w:val="0"/>
              <w:autoSpaceDE w:val="0"/>
              <w:autoSpaceDN w:val="0"/>
              <w:adjustRightInd w:val="0"/>
            </w:pPr>
            <w:r>
              <w:t>6</w:t>
            </w:r>
          </w:p>
        </w:tc>
        <w:tc>
          <w:tcPr>
            <w:tcW w:w="1707" w:type="dxa"/>
            <w:noWrap/>
          </w:tcPr>
          <w:p w14:paraId="543D5162" w14:textId="77777777" w:rsidR="00F95189" w:rsidRPr="00813B47" w:rsidRDefault="00F95189" w:rsidP="00BE460D">
            <w:pPr>
              <w:widowControl w:val="0"/>
              <w:autoSpaceDE w:val="0"/>
              <w:autoSpaceDN w:val="0"/>
              <w:adjustRightInd w:val="0"/>
              <w:rPr>
                <w:lang w:val="es-419"/>
              </w:rPr>
            </w:pPr>
            <w:r w:rsidRPr="00813B47">
              <w:rPr>
                <w:lang w:val="es-419"/>
              </w:rPr>
              <w:t>LVS</w:t>
            </w:r>
            <w:r>
              <w:rPr>
                <w:lang w:val="es-419"/>
              </w:rPr>
              <w:t xml:space="preserve"> </w:t>
            </w:r>
            <w:r w:rsidRPr="00813B47">
              <w:rPr>
                <w:lang w:val="es-419"/>
              </w:rPr>
              <w:t>-</w:t>
            </w:r>
            <w:r w:rsidRPr="00813B47">
              <w:rPr>
                <w:i/>
                <w:iCs/>
                <w:lang w:val="es-419"/>
              </w:rPr>
              <w:t>rpsU2</w:t>
            </w:r>
            <w:r w:rsidRPr="00813B47">
              <w:rPr>
                <w:lang w:val="es-419"/>
              </w:rPr>
              <w:t>-HA FT</w:t>
            </w:r>
            <w:r>
              <w:rPr>
                <w:lang w:val="es-419"/>
              </w:rPr>
              <w:t>6</w:t>
            </w:r>
          </w:p>
        </w:tc>
        <w:tc>
          <w:tcPr>
            <w:tcW w:w="1317" w:type="dxa"/>
            <w:noWrap/>
            <w:hideMark/>
          </w:tcPr>
          <w:p w14:paraId="4F67F491" w14:textId="77777777" w:rsidR="00F95189" w:rsidRPr="00224C85" w:rsidRDefault="00F95189" w:rsidP="00BE460D">
            <w:pPr>
              <w:widowControl w:val="0"/>
              <w:autoSpaceDE w:val="0"/>
              <w:autoSpaceDN w:val="0"/>
              <w:adjustRightInd w:val="0"/>
            </w:pPr>
            <w:r w:rsidRPr="00224C85">
              <w:t xml:space="preserve">10 </w:t>
            </w:r>
            <w:proofErr w:type="spellStart"/>
            <w:r w:rsidRPr="00224C85">
              <w:t>ul</w:t>
            </w:r>
            <w:proofErr w:type="spellEnd"/>
          </w:p>
        </w:tc>
      </w:tr>
      <w:tr w:rsidR="00F95189" w:rsidRPr="00224C85" w14:paraId="59678EF5" w14:textId="77777777" w:rsidTr="00BE460D">
        <w:trPr>
          <w:trHeight w:val="320"/>
        </w:trPr>
        <w:tc>
          <w:tcPr>
            <w:tcW w:w="1317" w:type="dxa"/>
            <w:noWrap/>
            <w:hideMark/>
          </w:tcPr>
          <w:p w14:paraId="3DD52155" w14:textId="77777777" w:rsidR="00F95189" w:rsidRPr="00224C85" w:rsidRDefault="00F95189" w:rsidP="00BE460D">
            <w:pPr>
              <w:widowControl w:val="0"/>
              <w:autoSpaceDE w:val="0"/>
              <w:autoSpaceDN w:val="0"/>
              <w:adjustRightInd w:val="0"/>
            </w:pPr>
            <w:r>
              <w:t>7</w:t>
            </w:r>
          </w:p>
        </w:tc>
        <w:tc>
          <w:tcPr>
            <w:tcW w:w="1707" w:type="dxa"/>
            <w:noWrap/>
          </w:tcPr>
          <w:p w14:paraId="346C7EBD" w14:textId="77777777" w:rsidR="00F95189" w:rsidRPr="00224C85" w:rsidRDefault="00F95189" w:rsidP="00BE460D">
            <w:pPr>
              <w:widowControl w:val="0"/>
              <w:autoSpaceDE w:val="0"/>
              <w:autoSpaceDN w:val="0"/>
              <w:adjustRightInd w:val="0"/>
            </w:pPr>
            <w:r>
              <w:t xml:space="preserve">LVS </w:t>
            </w:r>
            <w:proofErr w:type="spellStart"/>
            <w:r>
              <w:t>wt</w:t>
            </w:r>
            <w:proofErr w:type="spellEnd"/>
            <w:r>
              <w:t xml:space="preserve"> FT6</w:t>
            </w:r>
          </w:p>
        </w:tc>
        <w:tc>
          <w:tcPr>
            <w:tcW w:w="1317" w:type="dxa"/>
            <w:noWrap/>
            <w:hideMark/>
          </w:tcPr>
          <w:p w14:paraId="4146EFBA" w14:textId="77777777" w:rsidR="00F95189" w:rsidRPr="00224C85" w:rsidRDefault="00F95189" w:rsidP="00BE460D">
            <w:pPr>
              <w:widowControl w:val="0"/>
              <w:autoSpaceDE w:val="0"/>
              <w:autoSpaceDN w:val="0"/>
              <w:adjustRightInd w:val="0"/>
            </w:pPr>
            <w:r w:rsidRPr="00224C85">
              <w:t xml:space="preserve">10 </w:t>
            </w:r>
            <w:proofErr w:type="spellStart"/>
            <w:r w:rsidRPr="00224C85">
              <w:t>ul</w:t>
            </w:r>
            <w:proofErr w:type="spellEnd"/>
          </w:p>
        </w:tc>
      </w:tr>
      <w:tr w:rsidR="00F95189" w:rsidRPr="00224C85" w14:paraId="425BA9EA" w14:textId="77777777" w:rsidTr="00BE460D">
        <w:trPr>
          <w:trHeight w:val="320"/>
        </w:trPr>
        <w:tc>
          <w:tcPr>
            <w:tcW w:w="1317" w:type="dxa"/>
            <w:noWrap/>
            <w:hideMark/>
          </w:tcPr>
          <w:p w14:paraId="74E4256B" w14:textId="77777777" w:rsidR="00F95189" w:rsidRPr="00224C85" w:rsidRDefault="00F95189" w:rsidP="00BE460D">
            <w:pPr>
              <w:widowControl w:val="0"/>
              <w:autoSpaceDE w:val="0"/>
              <w:autoSpaceDN w:val="0"/>
              <w:adjustRightInd w:val="0"/>
            </w:pPr>
            <w:r>
              <w:t>8</w:t>
            </w:r>
          </w:p>
        </w:tc>
        <w:tc>
          <w:tcPr>
            <w:tcW w:w="1707" w:type="dxa"/>
            <w:noWrap/>
          </w:tcPr>
          <w:p w14:paraId="6F7C6098" w14:textId="77777777" w:rsidR="00F95189" w:rsidRPr="00813B47" w:rsidRDefault="00F95189" w:rsidP="00BE460D">
            <w:pPr>
              <w:widowControl w:val="0"/>
              <w:autoSpaceDE w:val="0"/>
              <w:autoSpaceDN w:val="0"/>
              <w:adjustRightInd w:val="0"/>
              <w:rPr>
                <w:lang w:val="es-419"/>
              </w:rPr>
            </w:pPr>
            <w:r w:rsidRPr="00813B47">
              <w:rPr>
                <w:lang w:val="es-419"/>
              </w:rPr>
              <w:t>LVS</w:t>
            </w:r>
            <w:r>
              <w:rPr>
                <w:lang w:val="es-419"/>
              </w:rPr>
              <w:t xml:space="preserve"> </w:t>
            </w:r>
            <w:r w:rsidRPr="00813B47">
              <w:rPr>
                <w:lang w:val="es-419"/>
              </w:rPr>
              <w:t>-</w:t>
            </w:r>
            <w:r w:rsidRPr="00813B47">
              <w:rPr>
                <w:i/>
                <w:iCs/>
                <w:lang w:val="es-419"/>
              </w:rPr>
              <w:t>rpsU2</w:t>
            </w:r>
            <w:r w:rsidRPr="00813B47">
              <w:rPr>
                <w:lang w:val="es-419"/>
              </w:rPr>
              <w:t>-HA  Anti-HA</w:t>
            </w:r>
            <w:r>
              <w:rPr>
                <w:lang w:val="es-419"/>
              </w:rPr>
              <w:t xml:space="preserve"> agarose beads</w:t>
            </w:r>
          </w:p>
        </w:tc>
        <w:tc>
          <w:tcPr>
            <w:tcW w:w="1317" w:type="dxa"/>
            <w:noWrap/>
            <w:hideMark/>
          </w:tcPr>
          <w:p w14:paraId="1192A8A0" w14:textId="77777777" w:rsidR="00F95189" w:rsidRPr="00224C85" w:rsidRDefault="00F95189" w:rsidP="00BE460D">
            <w:pPr>
              <w:widowControl w:val="0"/>
              <w:autoSpaceDE w:val="0"/>
              <w:autoSpaceDN w:val="0"/>
              <w:adjustRightInd w:val="0"/>
            </w:pPr>
            <w:r w:rsidRPr="00224C85">
              <w:t xml:space="preserve">10 </w:t>
            </w:r>
            <w:proofErr w:type="spellStart"/>
            <w:r w:rsidRPr="00224C85">
              <w:t>ul</w:t>
            </w:r>
            <w:proofErr w:type="spellEnd"/>
          </w:p>
        </w:tc>
      </w:tr>
      <w:tr w:rsidR="00F95189" w:rsidRPr="00224C85" w14:paraId="198149DD" w14:textId="77777777" w:rsidTr="00BE460D">
        <w:trPr>
          <w:trHeight w:val="320"/>
        </w:trPr>
        <w:tc>
          <w:tcPr>
            <w:tcW w:w="1317" w:type="dxa"/>
            <w:noWrap/>
          </w:tcPr>
          <w:p w14:paraId="51923ACB" w14:textId="77777777" w:rsidR="00F95189" w:rsidRPr="00224C85" w:rsidRDefault="00F95189" w:rsidP="00BE460D">
            <w:pPr>
              <w:widowControl w:val="0"/>
              <w:autoSpaceDE w:val="0"/>
              <w:autoSpaceDN w:val="0"/>
              <w:adjustRightInd w:val="0"/>
            </w:pPr>
            <w:r>
              <w:t>9</w:t>
            </w:r>
          </w:p>
        </w:tc>
        <w:tc>
          <w:tcPr>
            <w:tcW w:w="1707" w:type="dxa"/>
            <w:noWrap/>
          </w:tcPr>
          <w:p w14:paraId="71E64DD7" w14:textId="77777777" w:rsidR="00F95189" w:rsidRPr="00224C85" w:rsidRDefault="00F95189" w:rsidP="00BE460D">
            <w:pPr>
              <w:widowControl w:val="0"/>
              <w:autoSpaceDE w:val="0"/>
              <w:autoSpaceDN w:val="0"/>
              <w:adjustRightInd w:val="0"/>
            </w:pPr>
            <w:r w:rsidRPr="00783A6A">
              <w:t>LVS</w:t>
            </w:r>
            <w:r>
              <w:t xml:space="preserve"> </w:t>
            </w:r>
            <w:proofErr w:type="spellStart"/>
            <w:r>
              <w:t>wt</w:t>
            </w:r>
            <w:proofErr w:type="spellEnd"/>
            <w:r w:rsidRPr="00783A6A">
              <w:t xml:space="preserve"> Anti-</w:t>
            </w:r>
            <w:r w:rsidRPr="006441D7">
              <w:t xml:space="preserve"> </w:t>
            </w:r>
            <w:r>
              <w:t>HA</w:t>
            </w:r>
            <w:r w:rsidRPr="00783A6A">
              <w:t xml:space="preserve"> Agarose Beads</w:t>
            </w:r>
          </w:p>
        </w:tc>
        <w:tc>
          <w:tcPr>
            <w:tcW w:w="1317" w:type="dxa"/>
            <w:noWrap/>
          </w:tcPr>
          <w:p w14:paraId="2B4537FA" w14:textId="77777777" w:rsidR="00F95189" w:rsidRPr="00224C85" w:rsidRDefault="00F95189" w:rsidP="00BE460D">
            <w:pPr>
              <w:widowControl w:val="0"/>
              <w:autoSpaceDE w:val="0"/>
              <w:autoSpaceDN w:val="0"/>
              <w:adjustRightInd w:val="0"/>
            </w:pPr>
            <w:r w:rsidRPr="00B21E0F">
              <w:t xml:space="preserve">10 </w:t>
            </w:r>
            <w:proofErr w:type="spellStart"/>
            <w:r w:rsidRPr="00B21E0F">
              <w:t>ul</w:t>
            </w:r>
            <w:proofErr w:type="spellEnd"/>
          </w:p>
        </w:tc>
      </w:tr>
      <w:tr w:rsidR="00F95189" w:rsidRPr="00785EAD" w14:paraId="7ADFE1D0" w14:textId="77777777" w:rsidTr="00BE460D">
        <w:trPr>
          <w:trHeight w:val="320"/>
        </w:trPr>
        <w:tc>
          <w:tcPr>
            <w:tcW w:w="1317" w:type="dxa"/>
            <w:noWrap/>
          </w:tcPr>
          <w:p w14:paraId="0FFB672C" w14:textId="77777777" w:rsidR="00F95189" w:rsidRPr="00785EAD" w:rsidRDefault="00F95189" w:rsidP="00BE460D">
            <w:pPr>
              <w:widowControl w:val="0"/>
              <w:autoSpaceDE w:val="0"/>
              <w:autoSpaceDN w:val="0"/>
              <w:adjustRightInd w:val="0"/>
              <w:rPr>
                <w:lang w:val="es-419"/>
              </w:rPr>
            </w:pPr>
            <w:r>
              <w:rPr>
                <w:lang w:val="es-419"/>
              </w:rPr>
              <w:t>10</w:t>
            </w:r>
          </w:p>
        </w:tc>
        <w:tc>
          <w:tcPr>
            <w:tcW w:w="1707" w:type="dxa"/>
            <w:noWrap/>
          </w:tcPr>
          <w:p w14:paraId="3AB1CC31" w14:textId="77777777" w:rsidR="00F95189" w:rsidRPr="00AE2FBA" w:rsidRDefault="00F95189" w:rsidP="00BE460D">
            <w:pPr>
              <w:widowControl w:val="0"/>
              <w:autoSpaceDE w:val="0"/>
              <w:autoSpaceDN w:val="0"/>
              <w:adjustRightInd w:val="0"/>
            </w:pPr>
            <w:r w:rsidRPr="00AE2FBA">
              <w:t xml:space="preserve">LVS-pF </w:t>
            </w:r>
            <w:r w:rsidRPr="00783A6A">
              <w:t>Anti-</w:t>
            </w:r>
            <w:r w:rsidRPr="006441D7">
              <w:t xml:space="preserve"> </w:t>
            </w:r>
            <w:r>
              <w:t>HA</w:t>
            </w:r>
            <w:r w:rsidRPr="00783A6A">
              <w:t xml:space="preserve"> Agarose Beads</w:t>
            </w:r>
            <w:r>
              <w:t xml:space="preserve"> (6/17)</w:t>
            </w:r>
          </w:p>
        </w:tc>
        <w:tc>
          <w:tcPr>
            <w:tcW w:w="1317" w:type="dxa"/>
            <w:noWrap/>
          </w:tcPr>
          <w:p w14:paraId="51F33909" w14:textId="77777777" w:rsidR="00F95189" w:rsidRPr="00785EAD" w:rsidRDefault="00F95189" w:rsidP="00BE460D">
            <w:pPr>
              <w:widowControl w:val="0"/>
              <w:autoSpaceDE w:val="0"/>
              <w:autoSpaceDN w:val="0"/>
              <w:adjustRightInd w:val="0"/>
            </w:pPr>
            <w:r>
              <w:t>10</w:t>
            </w:r>
            <w:r w:rsidRPr="00B21E0F">
              <w:t xml:space="preserve"> </w:t>
            </w:r>
            <w:proofErr w:type="spellStart"/>
            <w:r w:rsidRPr="00B21E0F">
              <w:t>ul</w:t>
            </w:r>
            <w:proofErr w:type="spellEnd"/>
          </w:p>
        </w:tc>
      </w:tr>
      <w:tr w:rsidR="00F95189" w:rsidRPr="00785EAD" w14:paraId="68CD1A36" w14:textId="77777777" w:rsidTr="00BE460D">
        <w:trPr>
          <w:trHeight w:val="320"/>
        </w:trPr>
        <w:tc>
          <w:tcPr>
            <w:tcW w:w="1317" w:type="dxa"/>
            <w:noWrap/>
          </w:tcPr>
          <w:p w14:paraId="79E6D6B4" w14:textId="77777777" w:rsidR="00F95189" w:rsidRPr="00785EAD" w:rsidRDefault="00F95189" w:rsidP="00BE460D">
            <w:pPr>
              <w:widowControl w:val="0"/>
              <w:autoSpaceDE w:val="0"/>
              <w:autoSpaceDN w:val="0"/>
              <w:adjustRightInd w:val="0"/>
            </w:pPr>
            <w:r>
              <w:t>11</w:t>
            </w:r>
          </w:p>
        </w:tc>
        <w:tc>
          <w:tcPr>
            <w:tcW w:w="1707" w:type="dxa"/>
            <w:noWrap/>
          </w:tcPr>
          <w:p w14:paraId="27C7B832" w14:textId="77777777" w:rsidR="00F95189" w:rsidRPr="00AE2FBA" w:rsidRDefault="00F95189" w:rsidP="00BE460D">
            <w:pPr>
              <w:widowControl w:val="0"/>
              <w:autoSpaceDE w:val="0"/>
              <w:autoSpaceDN w:val="0"/>
              <w:adjustRightInd w:val="0"/>
              <w:rPr>
                <w:lang w:val="es-419"/>
              </w:rPr>
            </w:pPr>
            <w:r>
              <w:rPr>
                <w:lang w:val="es-419"/>
              </w:rPr>
              <w:t>LVS pF-</w:t>
            </w:r>
            <w:r w:rsidRPr="00AE2FBA">
              <w:rPr>
                <w:i/>
                <w:iCs/>
                <w:lang w:val="es-419"/>
              </w:rPr>
              <w:t>rspU2</w:t>
            </w:r>
            <w:r>
              <w:rPr>
                <w:lang w:val="es-419"/>
              </w:rPr>
              <w:t xml:space="preserve">-HA </w:t>
            </w:r>
            <w:r w:rsidRPr="00AE2FBA">
              <w:rPr>
                <w:lang w:val="es-419"/>
              </w:rPr>
              <w:t>Anti- HA Agarose Beads</w:t>
            </w:r>
            <w:r>
              <w:rPr>
                <w:lang w:val="es-419"/>
              </w:rPr>
              <w:t xml:space="preserve"> (6/17)</w:t>
            </w:r>
          </w:p>
        </w:tc>
        <w:tc>
          <w:tcPr>
            <w:tcW w:w="1317" w:type="dxa"/>
            <w:noWrap/>
          </w:tcPr>
          <w:p w14:paraId="33F212EF" w14:textId="77777777" w:rsidR="00F95189" w:rsidRPr="00785EAD" w:rsidRDefault="00F95189" w:rsidP="00BE460D">
            <w:pPr>
              <w:widowControl w:val="0"/>
              <w:autoSpaceDE w:val="0"/>
              <w:autoSpaceDN w:val="0"/>
              <w:adjustRightInd w:val="0"/>
            </w:pPr>
            <w:r>
              <w:t xml:space="preserve">10 </w:t>
            </w:r>
            <w:proofErr w:type="spellStart"/>
            <w:r>
              <w:t>ul</w:t>
            </w:r>
            <w:proofErr w:type="spellEnd"/>
          </w:p>
        </w:tc>
      </w:tr>
      <w:tr w:rsidR="00F95189" w:rsidRPr="00224C85" w14:paraId="7683BA3A" w14:textId="77777777" w:rsidTr="00BE460D">
        <w:trPr>
          <w:trHeight w:val="320"/>
        </w:trPr>
        <w:tc>
          <w:tcPr>
            <w:tcW w:w="1317" w:type="dxa"/>
            <w:noWrap/>
          </w:tcPr>
          <w:p w14:paraId="1F737D16" w14:textId="77777777" w:rsidR="00F95189" w:rsidRPr="00785EAD" w:rsidRDefault="00F95189" w:rsidP="00BE460D">
            <w:pPr>
              <w:widowControl w:val="0"/>
              <w:autoSpaceDE w:val="0"/>
              <w:autoSpaceDN w:val="0"/>
              <w:adjustRightInd w:val="0"/>
            </w:pPr>
            <w:r>
              <w:t>12</w:t>
            </w:r>
          </w:p>
        </w:tc>
        <w:tc>
          <w:tcPr>
            <w:tcW w:w="1707" w:type="dxa"/>
            <w:noWrap/>
          </w:tcPr>
          <w:p w14:paraId="2C9264F3" w14:textId="77777777" w:rsidR="00F95189" w:rsidRPr="00AE2FBA" w:rsidRDefault="00F95189" w:rsidP="00BE460D">
            <w:pPr>
              <w:widowControl w:val="0"/>
              <w:autoSpaceDE w:val="0"/>
              <w:autoSpaceDN w:val="0"/>
              <w:adjustRightInd w:val="0"/>
            </w:pPr>
            <w:r>
              <w:rPr>
                <w:lang w:val="es-419"/>
              </w:rPr>
              <w:t>1xSLB</w:t>
            </w:r>
          </w:p>
        </w:tc>
        <w:tc>
          <w:tcPr>
            <w:tcW w:w="1317" w:type="dxa"/>
            <w:noWrap/>
          </w:tcPr>
          <w:p w14:paraId="07377B59" w14:textId="77777777" w:rsidR="00F95189" w:rsidRPr="00224C85" w:rsidRDefault="00F95189" w:rsidP="00BE460D">
            <w:pPr>
              <w:widowControl w:val="0"/>
              <w:autoSpaceDE w:val="0"/>
              <w:autoSpaceDN w:val="0"/>
              <w:adjustRightInd w:val="0"/>
            </w:pPr>
            <w:r>
              <w:t>10</w:t>
            </w:r>
            <w:r w:rsidRPr="00B21E0F">
              <w:t xml:space="preserve"> </w:t>
            </w:r>
            <w:proofErr w:type="spellStart"/>
            <w:r w:rsidRPr="00B21E0F">
              <w:t>ul</w:t>
            </w:r>
            <w:proofErr w:type="spellEnd"/>
          </w:p>
        </w:tc>
      </w:tr>
      <w:tr w:rsidR="00F95189" w:rsidRPr="00224C85" w14:paraId="36CFDE99" w14:textId="77777777" w:rsidTr="00BE460D">
        <w:trPr>
          <w:trHeight w:val="320"/>
        </w:trPr>
        <w:tc>
          <w:tcPr>
            <w:tcW w:w="1317" w:type="dxa"/>
            <w:noWrap/>
          </w:tcPr>
          <w:p w14:paraId="368C4C6A" w14:textId="77777777" w:rsidR="00F95189" w:rsidRPr="00224C85" w:rsidRDefault="00F95189" w:rsidP="00BE460D">
            <w:pPr>
              <w:widowControl w:val="0"/>
              <w:autoSpaceDE w:val="0"/>
              <w:autoSpaceDN w:val="0"/>
              <w:adjustRightInd w:val="0"/>
            </w:pPr>
            <w:r>
              <w:t>13</w:t>
            </w:r>
          </w:p>
        </w:tc>
        <w:tc>
          <w:tcPr>
            <w:tcW w:w="1707" w:type="dxa"/>
            <w:noWrap/>
          </w:tcPr>
          <w:p w14:paraId="3F5C5666" w14:textId="77777777" w:rsidR="00F95189" w:rsidRPr="00AE2FBA" w:rsidRDefault="00F95189" w:rsidP="00BE460D">
            <w:pPr>
              <w:widowControl w:val="0"/>
              <w:autoSpaceDE w:val="0"/>
              <w:autoSpaceDN w:val="0"/>
              <w:adjustRightInd w:val="0"/>
              <w:rPr>
                <w:lang w:val="es-419"/>
              </w:rPr>
            </w:pPr>
            <w:r>
              <w:rPr>
                <w:lang w:val="es-419"/>
              </w:rPr>
              <w:t>LVS wt EL</w:t>
            </w:r>
          </w:p>
        </w:tc>
        <w:tc>
          <w:tcPr>
            <w:tcW w:w="1317" w:type="dxa"/>
            <w:noWrap/>
          </w:tcPr>
          <w:p w14:paraId="546B635E" w14:textId="77777777" w:rsidR="00F95189" w:rsidRPr="00224C85" w:rsidRDefault="00F95189" w:rsidP="00BE460D">
            <w:pPr>
              <w:widowControl w:val="0"/>
              <w:autoSpaceDE w:val="0"/>
              <w:autoSpaceDN w:val="0"/>
              <w:adjustRightInd w:val="0"/>
            </w:pPr>
            <w:r>
              <w:t xml:space="preserve">10 </w:t>
            </w:r>
            <w:proofErr w:type="spellStart"/>
            <w:r>
              <w:t>ul</w:t>
            </w:r>
            <w:proofErr w:type="spellEnd"/>
          </w:p>
        </w:tc>
      </w:tr>
      <w:tr w:rsidR="00F95189" w14:paraId="35C174EC" w14:textId="77777777" w:rsidTr="00BE460D">
        <w:trPr>
          <w:trHeight w:val="320"/>
        </w:trPr>
        <w:tc>
          <w:tcPr>
            <w:tcW w:w="1317" w:type="dxa"/>
            <w:noWrap/>
          </w:tcPr>
          <w:p w14:paraId="5F9B5811" w14:textId="77777777" w:rsidR="00F95189" w:rsidRDefault="00F95189" w:rsidP="00BE460D">
            <w:pPr>
              <w:widowControl w:val="0"/>
              <w:autoSpaceDE w:val="0"/>
              <w:autoSpaceDN w:val="0"/>
              <w:adjustRightInd w:val="0"/>
            </w:pPr>
            <w:r>
              <w:t>14</w:t>
            </w:r>
          </w:p>
        </w:tc>
        <w:tc>
          <w:tcPr>
            <w:tcW w:w="1707" w:type="dxa"/>
            <w:noWrap/>
          </w:tcPr>
          <w:p w14:paraId="658E5EC3" w14:textId="77777777" w:rsidR="00F95189" w:rsidRPr="00206DC7" w:rsidRDefault="00F95189" w:rsidP="00BE460D">
            <w:pPr>
              <w:widowControl w:val="0"/>
              <w:autoSpaceDE w:val="0"/>
              <w:autoSpaceDN w:val="0"/>
              <w:adjustRightInd w:val="0"/>
              <w:rPr>
                <w:lang w:val="es-419"/>
              </w:rPr>
            </w:pPr>
            <w:r w:rsidRPr="00813B47">
              <w:rPr>
                <w:lang w:val="es-419"/>
              </w:rPr>
              <w:t>LVS</w:t>
            </w:r>
            <w:r>
              <w:rPr>
                <w:lang w:val="es-419"/>
              </w:rPr>
              <w:t xml:space="preserve"> </w:t>
            </w:r>
            <w:r w:rsidRPr="00813B47">
              <w:rPr>
                <w:lang w:val="es-419"/>
              </w:rPr>
              <w:t>-</w:t>
            </w:r>
            <w:r w:rsidRPr="00813B47">
              <w:rPr>
                <w:i/>
                <w:iCs/>
                <w:lang w:val="es-419"/>
              </w:rPr>
              <w:t>rpsU2</w:t>
            </w:r>
            <w:r w:rsidRPr="00813B47">
              <w:rPr>
                <w:lang w:val="es-419"/>
              </w:rPr>
              <w:t xml:space="preserve">-HA  </w:t>
            </w:r>
            <w:r>
              <w:rPr>
                <w:lang w:val="es-419"/>
              </w:rPr>
              <w:t>EL</w:t>
            </w:r>
          </w:p>
        </w:tc>
        <w:tc>
          <w:tcPr>
            <w:tcW w:w="1317" w:type="dxa"/>
            <w:noWrap/>
          </w:tcPr>
          <w:p w14:paraId="21D64FD5" w14:textId="77777777" w:rsidR="00F95189" w:rsidRDefault="00F95189" w:rsidP="00BE460D">
            <w:pPr>
              <w:widowControl w:val="0"/>
              <w:autoSpaceDE w:val="0"/>
              <w:autoSpaceDN w:val="0"/>
              <w:adjustRightInd w:val="0"/>
            </w:pPr>
            <w:r>
              <w:t xml:space="preserve">10 </w:t>
            </w:r>
            <w:proofErr w:type="spellStart"/>
            <w:r>
              <w:t>ul</w:t>
            </w:r>
            <w:proofErr w:type="spellEnd"/>
          </w:p>
        </w:tc>
      </w:tr>
      <w:tr w:rsidR="00F95189" w14:paraId="1A00F82F" w14:textId="77777777" w:rsidTr="00BE460D">
        <w:trPr>
          <w:trHeight w:val="320"/>
        </w:trPr>
        <w:tc>
          <w:tcPr>
            <w:tcW w:w="1317" w:type="dxa"/>
            <w:noWrap/>
          </w:tcPr>
          <w:p w14:paraId="59AF53B4" w14:textId="77777777" w:rsidR="00F95189" w:rsidRDefault="00F95189" w:rsidP="00BE460D">
            <w:pPr>
              <w:widowControl w:val="0"/>
              <w:autoSpaceDE w:val="0"/>
              <w:autoSpaceDN w:val="0"/>
              <w:adjustRightInd w:val="0"/>
            </w:pPr>
            <w:r>
              <w:t>15</w:t>
            </w:r>
          </w:p>
        </w:tc>
        <w:tc>
          <w:tcPr>
            <w:tcW w:w="1707" w:type="dxa"/>
            <w:noWrap/>
          </w:tcPr>
          <w:p w14:paraId="362B15A8" w14:textId="77777777" w:rsidR="00F95189" w:rsidRPr="008C7687" w:rsidRDefault="00F95189" w:rsidP="00BE460D">
            <w:pPr>
              <w:widowControl w:val="0"/>
              <w:autoSpaceDE w:val="0"/>
              <w:autoSpaceDN w:val="0"/>
              <w:adjustRightInd w:val="0"/>
              <w:rPr>
                <w:lang w:val="es-419"/>
              </w:rPr>
            </w:pPr>
            <w:r w:rsidRPr="00AE2FBA">
              <w:t>LVS-pF</w:t>
            </w:r>
            <w:r>
              <w:t xml:space="preserve"> EL (6/17)</w:t>
            </w:r>
          </w:p>
        </w:tc>
        <w:tc>
          <w:tcPr>
            <w:tcW w:w="1317" w:type="dxa"/>
            <w:noWrap/>
          </w:tcPr>
          <w:p w14:paraId="2DEA8BC6" w14:textId="77777777" w:rsidR="00F95189" w:rsidRDefault="00F95189" w:rsidP="00BE460D">
            <w:pPr>
              <w:widowControl w:val="0"/>
              <w:autoSpaceDE w:val="0"/>
              <w:autoSpaceDN w:val="0"/>
              <w:adjustRightInd w:val="0"/>
            </w:pPr>
            <w:r>
              <w:t xml:space="preserve">10 </w:t>
            </w:r>
            <w:proofErr w:type="spellStart"/>
            <w:r>
              <w:t>ul</w:t>
            </w:r>
            <w:proofErr w:type="spellEnd"/>
          </w:p>
        </w:tc>
      </w:tr>
      <w:tr w:rsidR="00F95189" w14:paraId="5DA72089" w14:textId="77777777" w:rsidTr="00BE460D">
        <w:trPr>
          <w:trHeight w:val="320"/>
        </w:trPr>
        <w:tc>
          <w:tcPr>
            <w:tcW w:w="1317" w:type="dxa"/>
            <w:noWrap/>
          </w:tcPr>
          <w:p w14:paraId="323DE0F7" w14:textId="77777777" w:rsidR="00F95189" w:rsidRDefault="00F95189" w:rsidP="00BE460D">
            <w:pPr>
              <w:widowControl w:val="0"/>
              <w:autoSpaceDE w:val="0"/>
              <w:autoSpaceDN w:val="0"/>
              <w:adjustRightInd w:val="0"/>
            </w:pPr>
            <w:r>
              <w:t>16</w:t>
            </w:r>
          </w:p>
        </w:tc>
        <w:tc>
          <w:tcPr>
            <w:tcW w:w="1707" w:type="dxa"/>
            <w:noWrap/>
          </w:tcPr>
          <w:p w14:paraId="0AEC3EEC" w14:textId="77777777" w:rsidR="00F95189" w:rsidRPr="00BB0E7F" w:rsidRDefault="00F95189" w:rsidP="00BE460D">
            <w:pPr>
              <w:widowControl w:val="0"/>
              <w:autoSpaceDE w:val="0"/>
              <w:autoSpaceDN w:val="0"/>
              <w:adjustRightInd w:val="0"/>
            </w:pPr>
            <w:r>
              <w:rPr>
                <w:lang w:val="es-419"/>
              </w:rPr>
              <w:t>LVS pF-</w:t>
            </w:r>
            <w:r w:rsidRPr="00AE2FBA">
              <w:rPr>
                <w:i/>
                <w:iCs/>
                <w:lang w:val="es-419"/>
              </w:rPr>
              <w:t>rspU2</w:t>
            </w:r>
            <w:r>
              <w:rPr>
                <w:lang w:val="es-419"/>
              </w:rPr>
              <w:t>-HA (6/17)</w:t>
            </w:r>
          </w:p>
        </w:tc>
        <w:tc>
          <w:tcPr>
            <w:tcW w:w="1317" w:type="dxa"/>
            <w:noWrap/>
          </w:tcPr>
          <w:p w14:paraId="24369963" w14:textId="77777777" w:rsidR="00F95189" w:rsidRDefault="00F95189" w:rsidP="00BE460D">
            <w:pPr>
              <w:widowControl w:val="0"/>
              <w:autoSpaceDE w:val="0"/>
              <w:autoSpaceDN w:val="0"/>
              <w:adjustRightInd w:val="0"/>
            </w:pPr>
            <w:r>
              <w:t xml:space="preserve">10 </w:t>
            </w:r>
            <w:proofErr w:type="spellStart"/>
            <w:r>
              <w:t>ul</w:t>
            </w:r>
            <w:proofErr w:type="spellEnd"/>
          </w:p>
        </w:tc>
      </w:tr>
      <w:tr w:rsidR="00F95189" w14:paraId="2B3E0E28" w14:textId="77777777" w:rsidTr="00BE460D">
        <w:trPr>
          <w:trHeight w:val="320"/>
        </w:trPr>
        <w:tc>
          <w:tcPr>
            <w:tcW w:w="1317" w:type="dxa"/>
            <w:noWrap/>
          </w:tcPr>
          <w:p w14:paraId="6F982319" w14:textId="77777777" w:rsidR="00F95189" w:rsidRDefault="00F95189" w:rsidP="00BE460D">
            <w:pPr>
              <w:widowControl w:val="0"/>
              <w:autoSpaceDE w:val="0"/>
              <w:autoSpaceDN w:val="0"/>
              <w:adjustRightInd w:val="0"/>
            </w:pPr>
            <w:r>
              <w:t>17</w:t>
            </w:r>
          </w:p>
        </w:tc>
        <w:tc>
          <w:tcPr>
            <w:tcW w:w="1707" w:type="dxa"/>
            <w:noWrap/>
          </w:tcPr>
          <w:p w14:paraId="3A877589" w14:textId="76EEF01F" w:rsidR="00F95189" w:rsidRPr="00F95189" w:rsidRDefault="00F95189" w:rsidP="00BE460D">
            <w:pPr>
              <w:widowControl w:val="0"/>
              <w:autoSpaceDE w:val="0"/>
              <w:autoSpaceDN w:val="0"/>
              <w:adjustRightInd w:val="0"/>
              <w:rPr>
                <w:lang w:val="es-419"/>
              </w:rPr>
            </w:pPr>
            <w:r w:rsidRPr="00F95189">
              <w:rPr>
                <w:lang w:val="es-419"/>
              </w:rPr>
              <w:t>LVS pF-rpsU2-HA WCL</w:t>
            </w:r>
          </w:p>
        </w:tc>
        <w:tc>
          <w:tcPr>
            <w:tcW w:w="1317" w:type="dxa"/>
            <w:noWrap/>
          </w:tcPr>
          <w:p w14:paraId="79B4E18E" w14:textId="0172C7DA" w:rsidR="00F95189" w:rsidRDefault="00F95189" w:rsidP="00BE460D">
            <w:pPr>
              <w:widowControl w:val="0"/>
              <w:autoSpaceDE w:val="0"/>
              <w:autoSpaceDN w:val="0"/>
              <w:adjustRightInd w:val="0"/>
            </w:pPr>
            <w:r>
              <w:t>10 ul</w:t>
            </w:r>
          </w:p>
        </w:tc>
      </w:tr>
    </w:tbl>
    <w:p w14:paraId="226623F9" w14:textId="77777777" w:rsidR="00F95189" w:rsidRDefault="00F95189" w:rsidP="001F7631">
      <w:pPr>
        <w:ind w:firstLine="720"/>
      </w:pPr>
    </w:p>
    <w:p w14:paraId="07F55686" w14:textId="77777777" w:rsidR="00805369" w:rsidRDefault="00805369" w:rsidP="00C913B3">
      <w:pPr>
        <w:spacing w:before="240"/>
      </w:pPr>
    </w:p>
    <w:p w14:paraId="7A4DACCD" w14:textId="3CFE4BBA" w:rsidR="00F0091D" w:rsidRPr="007B216F" w:rsidRDefault="00F0091D" w:rsidP="00F0091D">
      <w:pPr>
        <w:rPr>
          <w:b/>
        </w:rPr>
      </w:pPr>
      <w:r>
        <w:rPr>
          <w:b/>
          <w:highlight w:val="green"/>
        </w:rPr>
        <w:t>Thursday</w:t>
      </w:r>
      <w:r w:rsidRPr="007A68D0">
        <w:rPr>
          <w:b/>
          <w:highlight w:val="green"/>
        </w:rPr>
        <w:t xml:space="preserve">, </w:t>
      </w:r>
      <w:r>
        <w:rPr>
          <w:b/>
          <w:highlight w:val="green"/>
        </w:rPr>
        <w:t>July 25,</w:t>
      </w:r>
      <w:r w:rsidRPr="007A68D0">
        <w:rPr>
          <w:b/>
          <w:highlight w:val="green"/>
        </w:rPr>
        <w:t xml:space="preserve"> 20</w:t>
      </w:r>
      <w:r>
        <w:rPr>
          <w:b/>
          <w:highlight w:val="green"/>
        </w:rPr>
        <w:t>24</w:t>
      </w:r>
    </w:p>
    <w:p w14:paraId="10EB3F2B" w14:textId="77777777" w:rsidR="00F0091D" w:rsidRPr="001D3A86" w:rsidRDefault="00F0091D" w:rsidP="00F0091D">
      <w:pPr>
        <w:rPr>
          <w:b/>
          <w:sz w:val="18"/>
          <w:szCs w:val="18"/>
        </w:rPr>
      </w:pPr>
      <w:r w:rsidRPr="007B216F">
        <w:rPr>
          <w:b/>
          <w:sz w:val="18"/>
          <w:szCs w:val="18"/>
        </w:rPr>
        <w:t>To Do:</w:t>
      </w:r>
    </w:p>
    <w:p w14:paraId="2BE3107E" w14:textId="77777777" w:rsidR="00F0091D" w:rsidRPr="009C482A" w:rsidRDefault="00F0091D" w:rsidP="00F0091D">
      <w:pPr>
        <w:pStyle w:val="ListParagraph"/>
        <w:spacing w:before="240"/>
        <w:rPr>
          <w:strike/>
          <w:sz w:val="18"/>
          <w:szCs w:val="18"/>
        </w:rPr>
      </w:pPr>
    </w:p>
    <w:p w14:paraId="59EE02CC" w14:textId="77777777" w:rsidR="00F0091D" w:rsidRPr="00F0091D" w:rsidRDefault="00F0091D" w:rsidP="00F0091D">
      <w:pPr>
        <w:pStyle w:val="ListParagraph"/>
        <w:numPr>
          <w:ilvl w:val="0"/>
          <w:numId w:val="33"/>
        </w:numPr>
        <w:spacing w:before="240"/>
        <w:rPr>
          <w:strike/>
          <w:sz w:val="18"/>
          <w:szCs w:val="18"/>
        </w:rPr>
      </w:pPr>
      <w:r w:rsidRPr="00F0091D">
        <w:rPr>
          <w:strike/>
          <w:sz w:val="18"/>
          <w:szCs w:val="18"/>
        </w:rPr>
        <w:t>LVS growth curve</w:t>
      </w:r>
    </w:p>
    <w:p w14:paraId="1AEE3370" w14:textId="77777777" w:rsidR="00F0091D" w:rsidRPr="00F0091D" w:rsidRDefault="00F0091D" w:rsidP="00F0091D">
      <w:pPr>
        <w:pStyle w:val="ListParagraph"/>
        <w:numPr>
          <w:ilvl w:val="0"/>
          <w:numId w:val="33"/>
        </w:numPr>
        <w:spacing w:before="240"/>
        <w:rPr>
          <w:strike/>
          <w:sz w:val="18"/>
          <w:szCs w:val="18"/>
        </w:rPr>
      </w:pPr>
      <w:r w:rsidRPr="00F0091D">
        <w:rPr>
          <w:strike/>
          <w:sz w:val="18"/>
          <w:szCs w:val="18"/>
        </w:rPr>
        <w:t>Western Blot</w:t>
      </w:r>
    </w:p>
    <w:p w14:paraId="3F3815AC" w14:textId="77777777" w:rsidR="00F0091D" w:rsidRPr="00F0091D" w:rsidRDefault="00F0091D" w:rsidP="00F0091D">
      <w:pPr>
        <w:pStyle w:val="ListParagraph"/>
        <w:numPr>
          <w:ilvl w:val="0"/>
          <w:numId w:val="33"/>
        </w:numPr>
        <w:spacing w:before="240"/>
        <w:rPr>
          <w:strike/>
          <w:sz w:val="18"/>
          <w:szCs w:val="18"/>
        </w:rPr>
      </w:pPr>
      <w:r w:rsidRPr="00F0091D">
        <w:rPr>
          <w:strike/>
          <w:sz w:val="18"/>
          <w:szCs w:val="18"/>
        </w:rPr>
        <w:t xml:space="preserve">Start </w:t>
      </w:r>
      <w:r w:rsidRPr="005A461C">
        <w:rPr>
          <w:i/>
          <w:iCs/>
          <w:strike/>
          <w:sz w:val="18"/>
          <w:szCs w:val="18"/>
        </w:rPr>
        <w:t>S. aureus</w:t>
      </w:r>
      <w:r w:rsidRPr="00F0091D">
        <w:rPr>
          <w:strike/>
          <w:sz w:val="18"/>
          <w:szCs w:val="18"/>
        </w:rPr>
        <w:t xml:space="preserve"> overnights</w:t>
      </w:r>
    </w:p>
    <w:p w14:paraId="1BF533D8" w14:textId="4AD5D217" w:rsidR="00F0091D" w:rsidRDefault="00F0091D" w:rsidP="00F0091D">
      <w:pPr>
        <w:pStyle w:val="ListParagraph"/>
        <w:numPr>
          <w:ilvl w:val="0"/>
          <w:numId w:val="33"/>
        </w:numPr>
        <w:spacing w:before="240"/>
        <w:rPr>
          <w:sz w:val="18"/>
          <w:szCs w:val="18"/>
        </w:rPr>
      </w:pPr>
      <w:r w:rsidRPr="005A461C">
        <w:rPr>
          <w:i/>
          <w:iCs/>
          <w:sz w:val="18"/>
          <w:szCs w:val="18"/>
        </w:rPr>
        <w:t>S. aureus</w:t>
      </w:r>
      <w:r>
        <w:rPr>
          <w:sz w:val="18"/>
          <w:szCs w:val="18"/>
        </w:rPr>
        <w:t xml:space="preserve"> growth curve</w:t>
      </w:r>
    </w:p>
    <w:p w14:paraId="29BD709C" w14:textId="22B72D4A" w:rsidR="00F0091D" w:rsidRDefault="00F0091D" w:rsidP="00F0091D">
      <w:pPr>
        <w:pStyle w:val="ListParagraph"/>
        <w:numPr>
          <w:ilvl w:val="0"/>
          <w:numId w:val="33"/>
        </w:numPr>
        <w:spacing w:before="240"/>
        <w:rPr>
          <w:sz w:val="18"/>
          <w:szCs w:val="18"/>
        </w:rPr>
      </w:pPr>
      <w:r>
        <w:rPr>
          <w:sz w:val="18"/>
          <w:szCs w:val="18"/>
        </w:rPr>
        <w:t>Western Day 2</w:t>
      </w:r>
    </w:p>
    <w:p w14:paraId="0DE87986" w14:textId="3558F47E" w:rsidR="00F0091D" w:rsidRDefault="00F0091D" w:rsidP="00F0091D">
      <w:pPr>
        <w:pStyle w:val="ListParagraph"/>
        <w:numPr>
          <w:ilvl w:val="0"/>
          <w:numId w:val="33"/>
        </w:numPr>
        <w:spacing w:before="240"/>
        <w:rPr>
          <w:sz w:val="18"/>
          <w:szCs w:val="18"/>
        </w:rPr>
      </w:pPr>
      <w:r>
        <w:rPr>
          <w:sz w:val="18"/>
          <w:szCs w:val="18"/>
        </w:rPr>
        <w:lastRenderedPageBreak/>
        <w:t>Sucrose gradient</w:t>
      </w:r>
    </w:p>
    <w:p w14:paraId="5EC6F2D2" w14:textId="530B79D4" w:rsidR="00805369" w:rsidRDefault="00805369" w:rsidP="00C913B3">
      <w:pPr>
        <w:spacing w:before="240"/>
      </w:pPr>
    </w:p>
    <w:p w14:paraId="6A492C39" w14:textId="3B75865F" w:rsidR="00805369" w:rsidRDefault="00B66A34" w:rsidP="005A461C">
      <w:r>
        <w:rPr>
          <w:noProof/>
        </w:rPr>
        <w:drawing>
          <wp:inline distT="0" distB="0" distL="0" distR="0" wp14:anchorId="26B0BDFC" wp14:editId="65752D5C">
            <wp:extent cx="4572000" cy="2743200"/>
            <wp:effectExtent l="0" t="0" r="12700" b="12700"/>
            <wp:docPr id="586115585" name="Chart 1">
              <a:extLst xmlns:a="http://schemas.openxmlformats.org/drawingml/2006/main">
                <a:ext uri="{FF2B5EF4-FFF2-40B4-BE49-F238E27FC236}">
                  <a16:creationId xmlns:a16="http://schemas.microsoft.com/office/drawing/2014/main" id="{0FEC7BA0-CA53-9383-F747-2F307BC6CE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13742B7" w14:textId="77777777" w:rsidR="00B66A34" w:rsidRDefault="00B66A34" w:rsidP="005A461C"/>
    <w:p w14:paraId="21D3B49C" w14:textId="0ABEFBB9" w:rsidR="00B66A34" w:rsidRDefault="00B66A34" w:rsidP="005A461C">
      <w:r>
        <w:rPr>
          <w:noProof/>
        </w:rPr>
        <w:drawing>
          <wp:inline distT="0" distB="0" distL="0" distR="0" wp14:anchorId="5BCB9CA8" wp14:editId="2D45B891">
            <wp:extent cx="4572000" cy="2743200"/>
            <wp:effectExtent l="0" t="0" r="12700" b="12700"/>
            <wp:docPr id="1980255398" name="Chart 1">
              <a:extLst xmlns:a="http://schemas.openxmlformats.org/drawingml/2006/main">
                <a:ext uri="{FF2B5EF4-FFF2-40B4-BE49-F238E27FC236}">
                  <a16:creationId xmlns:a16="http://schemas.microsoft.com/office/drawing/2014/main" id="{D3A96AE7-8F06-D5CA-203F-B625C651A7F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2B35B9C" w14:textId="77777777" w:rsidR="00B66A34" w:rsidRDefault="00B66A34" w:rsidP="005A461C"/>
    <w:p w14:paraId="061D95CF" w14:textId="2337E7F4" w:rsidR="00B66A34" w:rsidRDefault="00B66A34" w:rsidP="005A461C">
      <w:r>
        <w:rPr>
          <w:noProof/>
        </w:rPr>
        <w:lastRenderedPageBreak/>
        <w:drawing>
          <wp:inline distT="0" distB="0" distL="0" distR="0" wp14:anchorId="32CA4898" wp14:editId="154FB79A">
            <wp:extent cx="4572000" cy="2743200"/>
            <wp:effectExtent l="0" t="0" r="12700" b="12700"/>
            <wp:docPr id="618286960" name="Chart 1">
              <a:extLst xmlns:a="http://schemas.openxmlformats.org/drawingml/2006/main">
                <a:ext uri="{FF2B5EF4-FFF2-40B4-BE49-F238E27FC236}">
                  <a16:creationId xmlns:a16="http://schemas.microsoft.com/office/drawing/2014/main" id="{CC548B64-6160-B979-FC8B-4569C4F3A9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6B61315" w14:textId="72702BF5" w:rsidR="00B66A34" w:rsidRDefault="00B66A34" w:rsidP="00B66A34">
      <w:pPr>
        <w:pStyle w:val="Heading3"/>
      </w:pPr>
      <w:bookmarkStart w:id="18" w:name="_Toc174443373"/>
      <w:r>
        <w:t xml:space="preserve">Figure 3: Doubling time of KRSA2 wild-type vs KRSA12 </w:t>
      </w:r>
      <w:r w:rsidRPr="00B66A34">
        <w:rPr>
          <w:i/>
          <w:iCs/>
        </w:rPr>
        <w:t>∆rpsU</w:t>
      </w:r>
      <w:r>
        <w:t xml:space="preserve"> mutant</w:t>
      </w:r>
      <w:bookmarkEnd w:id="18"/>
    </w:p>
    <w:p w14:paraId="6D965D55" w14:textId="77777777" w:rsidR="00B66A34" w:rsidRDefault="00B66A34" w:rsidP="005A461C"/>
    <w:p w14:paraId="348078C7" w14:textId="77777777" w:rsidR="00B66A34" w:rsidRDefault="00B66A34" w:rsidP="005A461C"/>
    <w:p w14:paraId="53452A17" w14:textId="77777777" w:rsidR="00C2596A" w:rsidRPr="00B66A34" w:rsidRDefault="00C2596A" w:rsidP="00B66A34">
      <w:pPr>
        <w:rPr>
          <w:b/>
          <w:bCs/>
        </w:rPr>
      </w:pPr>
      <w:r w:rsidRPr="00B66A34">
        <w:rPr>
          <w:b/>
          <w:bCs/>
        </w:rPr>
        <w:t xml:space="preserve">Concentrating Samples with 100 K MWCO </w:t>
      </w:r>
    </w:p>
    <w:p w14:paraId="1F6C9803" w14:textId="77777777" w:rsidR="00C2596A" w:rsidRDefault="00C2596A" w:rsidP="00C2596A">
      <w:r>
        <w:t>Using Pierce Concentrator, 0.5 mL</w:t>
      </w:r>
    </w:p>
    <w:p w14:paraId="241074E5" w14:textId="77777777" w:rsidR="00C2596A" w:rsidRDefault="00C2596A" w:rsidP="00C2596A">
      <w:r w:rsidRPr="00EE1799">
        <w:rPr>
          <w:b/>
          <w:bCs/>
        </w:rPr>
        <w:t xml:space="preserve">Note: </w:t>
      </w:r>
      <w:r w:rsidRPr="00B9439F">
        <w:rPr>
          <w:b/>
          <w:bCs/>
        </w:rPr>
        <w:t>spin steps are at 4ºC</w:t>
      </w:r>
      <w:r>
        <w:t>.</w:t>
      </w:r>
    </w:p>
    <w:p w14:paraId="26614BCF" w14:textId="77777777" w:rsidR="00C2596A" w:rsidRDefault="00C2596A" w:rsidP="00C2596A">
      <w:pPr>
        <w:pStyle w:val="ListParagraph"/>
        <w:numPr>
          <w:ilvl w:val="0"/>
          <w:numId w:val="34"/>
        </w:numPr>
        <w:spacing w:after="160" w:line="259" w:lineRule="auto"/>
        <w:jc w:val="left"/>
      </w:pPr>
      <w:r>
        <w:t xml:space="preserve">Place sample into the Concentrator sample chamber </w:t>
      </w:r>
      <w:r w:rsidRPr="00EE1799">
        <w:rPr>
          <w:b/>
          <w:bCs/>
        </w:rPr>
        <w:t>(500ul)</w:t>
      </w:r>
      <w:r>
        <w:rPr>
          <w:b/>
          <w:bCs/>
        </w:rPr>
        <w:t>.</w:t>
      </w:r>
    </w:p>
    <w:p w14:paraId="7DA61D23" w14:textId="77777777" w:rsidR="00C2596A" w:rsidRDefault="00C2596A" w:rsidP="00C2596A">
      <w:pPr>
        <w:pStyle w:val="ListParagraph"/>
        <w:numPr>
          <w:ilvl w:val="0"/>
          <w:numId w:val="34"/>
        </w:numPr>
        <w:spacing w:after="160" w:line="259" w:lineRule="auto"/>
        <w:jc w:val="left"/>
      </w:pPr>
      <w:r>
        <w:t>Cap, then insert the Sample chamber into a collection tube.</w:t>
      </w:r>
    </w:p>
    <w:p w14:paraId="68B8B8DB" w14:textId="77777777" w:rsidR="00C2596A" w:rsidRDefault="00C2596A" w:rsidP="00C2596A">
      <w:pPr>
        <w:pStyle w:val="ListParagraph"/>
        <w:numPr>
          <w:ilvl w:val="0"/>
          <w:numId w:val="34"/>
        </w:numPr>
        <w:spacing w:after="160" w:line="259" w:lineRule="auto"/>
        <w:jc w:val="left"/>
      </w:pPr>
      <w:r>
        <w:t xml:space="preserve">Place into the rotor, with a counterbalance of another Concentrator, and centrifuge at 12,000 </w:t>
      </w:r>
      <w:proofErr w:type="spellStart"/>
      <w:r>
        <w:t>xg</w:t>
      </w:r>
      <w:proofErr w:type="spellEnd"/>
      <w:r>
        <w:t xml:space="preserve"> until the desired concentration factor is achieved. For 100K molecular weight cutoff, start with 3 minutes </w:t>
      </w:r>
      <w:proofErr w:type="gramStart"/>
      <w:r>
        <w:t>in order to</w:t>
      </w:r>
      <w:proofErr w:type="gramEnd"/>
      <w:r>
        <w:t xml:space="preserve"> reduce volume without leading to precipitation. If volume is not reduced at least by half, spin longer.</w:t>
      </w:r>
    </w:p>
    <w:p w14:paraId="11988E31" w14:textId="77777777" w:rsidR="00C2596A" w:rsidRDefault="00C2596A" w:rsidP="00C2596A">
      <w:pPr>
        <w:pStyle w:val="ListParagraph"/>
        <w:numPr>
          <w:ilvl w:val="0"/>
          <w:numId w:val="34"/>
        </w:numPr>
        <w:spacing w:after="160" w:line="259" w:lineRule="auto"/>
        <w:jc w:val="left"/>
      </w:pPr>
      <w:r>
        <w:t>Decant filtrate.</w:t>
      </w:r>
    </w:p>
    <w:p w14:paraId="24939F1B" w14:textId="77777777" w:rsidR="00C2596A" w:rsidRPr="00EE1799" w:rsidRDefault="00C2596A" w:rsidP="00C2596A">
      <w:pPr>
        <w:pStyle w:val="ListParagraph"/>
        <w:numPr>
          <w:ilvl w:val="0"/>
          <w:numId w:val="34"/>
        </w:numPr>
        <w:spacing w:after="160" w:line="259" w:lineRule="auto"/>
        <w:jc w:val="left"/>
        <w:rPr>
          <w:b/>
          <w:bCs/>
        </w:rPr>
      </w:pPr>
      <w:r>
        <w:t xml:space="preserve">Dilute remaining sample in the sample chamber to the original volume (500 </w:t>
      </w:r>
      <w:proofErr w:type="spellStart"/>
      <w:r>
        <w:t>ul</w:t>
      </w:r>
      <w:proofErr w:type="spellEnd"/>
      <w:r>
        <w:t xml:space="preserve">) </w:t>
      </w:r>
      <w:r w:rsidRPr="00EE1799">
        <w:rPr>
          <w:strike/>
        </w:rPr>
        <w:t xml:space="preserve">with Exchange Buffer (i.e. if there is 100 </w:t>
      </w:r>
      <w:proofErr w:type="spellStart"/>
      <w:r w:rsidRPr="00EE1799">
        <w:rPr>
          <w:strike/>
        </w:rPr>
        <w:t>ul</w:t>
      </w:r>
      <w:proofErr w:type="spellEnd"/>
      <w:r w:rsidRPr="00EE1799">
        <w:rPr>
          <w:strike/>
        </w:rPr>
        <w:t xml:space="preserve"> left in the chamber, add 400 </w:t>
      </w:r>
      <w:proofErr w:type="spellStart"/>
      <w:r w:rsidRPr="00EE1799">
        <w:rPr>
          <w:strike/>
        </w:rPr>
        <w:t>ul</w:t>
      </w:r>
      <w:proofErr w:type="spellEnd"/>
      <w:r w:rsidRPr="00EE1799">
        <w:rPr>
          <w:strike/>
        </w:rPr>
        <w:t xml:space="preserve"> of exchange buffer).</w:t>
      </w:r>
      <w:r>
        <w:t xml:space="preserve">  </w:t>
      </w:r>
      <w:r w:rsidRPr="00EE1799">
        <w:rPr>
          <w:b/>
          <w:bCs/>
        </w:rPr>
        <w:t>I am using the rest of the sample until it is all concentrated.</w:t>
      </w:r>
    </w:p>
    <w:p w14:paraId="4E4B9637" w14:textId="77777777" w:rsidR="00C2596A" w:rsidRDefault="00C2596A" w:rsidP="00C2596A">
      <w:pPr>
        <w:pStyle w:val="ListParagraph"/>
        <w:numPr>
          <w:ilvl w:val="0"/>
          <w:numId w:val="34"/>
        </w:numPr>
        <w:spacing w:after="160" w:line="259" w:lineRule="auto"/>
        <w:jc w:val="left"/>
      </w:pPr>
      <w:r>
        <w:t>Repeat Steps 3-5 at least 3 times until the solute is reduced.</w:t>
      </w:r>
    </w:p>
    <w:p w14:paraId="44CE99CA" w14:textId="77777777" w:rsidR="00C2596A" w:rsidRDefault="00C2596A" w:rsidP="00C2596A">
      <w:pPr>
        <w:pStyle w:val="ListParagraph"/>
        <w:numPr>
          <w:ilvl w:val="1"/>
          <w:numId w:val="34"/>
        </w:numPr>
        <w:spacing w:after="160" w:line="259" w:lineRule="auto"/>
        <w:jc w:val="left"/>
        <w:rPr>
          <w:strike/>
        </w:rPr>
      </w:pPr>
      <w:r w:rsidRPr="00EE1799">
        <w:rPr>
          <w:strike/>
        </w:rPr>
        <w:t xml:space="preserve">For sucrose gradients, imagine that you are beginning with 50% sucrose with a goal of reducing to 0.5% sucrose. If each replacement is reducing 1:5 (as in the example above), then must spin a total of 3 times to reach 0.4%. If each replacement is reducing 1:2 (i.e. 250 </w:t>
      </w:r>
      <w:proofErr w:type="spellStart"/>
      <w:r w:rsidRPr="00EE1799">
        <w:rPr>
          <w:strike/>
        </w:rPr>
        <w:t>ul</w:t>
      </w:r>
      <w:proofErr w:type="spellEnd"/>
      <w:r w:rsidRPr="00EE1799">
        <w:rPr>
          <w:strike/>
        </w:rPr>
        <w:t xml:space="preserve"> left in chamber after each spin), then must spin a total of 7 times to reach 0.39%.</w:t>
      </w:r>
    </w:p>
    <w:p w14:paraId="44EEC41B" w14:textId="77777777" w:rsidR="00C2596A" w:rsidRPr="00EE1799" w:rsidRDefault="00C2596A" w:rsidP="00C2596A">
      <w:pPr>
        <w:pStyle w:val="ListParagraph"/>
        <w:numPr>
          <w:ilvl w:val="0"/>
          <w:numId w:val="34"/>
        </w:numPr>
        <w:spacing w:after="160" w:line="259" w:lineRule="auto"/>
        <w:jc w:val="left"/>
        <w:rPr>
          <w:strike/>
        </w:rPr>
      </w:pPr>
      <w:r>
        <w:t>Move sample to new, clean microfuge tube and store in -80ºC.</w:t>
      </w:r>
    </w:p>
    <w:p w14:paraId="16E624F7" w14:textId="436754BB" w:rsidR="00C2596A" w:rsidRDefault="00C2596A" w:rsidP="00C2596A">
      <w:r>
        <w:t>I started with a</w:t>
      </w:r>
      <w:r w:rsidR="00E803A7">
        <w:t xml:space="preserve"> little less than 175</w:t>
      </w:r>
      <w:r>
        <w:t xml:space="preserve">ul and ended with about </w:t>
      </w:r>
      <w:r w:rsidR="00E803A7">
        <w:t>25</w:t>
      </w:r>
      <w:r>
        <w:t>ul.</w:t>
      </w:r>
    </w:p>
    <w:p w14:paraId="68851428" w14:textId="24D1E5D0" w:rsidR="00E803A7" w:rsidRDefault="00E803A7" w:rsidP="00C2596A">
      <w:r>
        <w:t>I don’t think I’ll see a peak on this gradient.</w:t>
      </w:r>
    </w:p>
    <w:p w14:paraId="6EDF07CD" w14:textId="77777777" w:rsidR="00805369" w:rsidRDefault="00805369" w:rsidP="005A461C"/>
    <w:p w14:paraId="62A377FE" w14:textId="2EBA9BA7" w:rsidR="00805369" w:rsidRDefault="005D0EDD" w:rsidP="005A461C">
      <w:r>
        <w:rPr>
          <w:noProof/>
        </w:rPr>
        <w:drawing>
          <wp:inline distT="0" distB="0" distL="0" distR="0" wp14:anchorId="47F22B3C" wp14:editId="010C82D8">
            <wp:extent cx="6492240" cy="3961765"/>
            <wp:effectExtent l="0" t="0" r="0" b="635"/>
            <wp:docPr id="1337005529" name="Picture 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005529" name="Picture 1" descr="A graph of a graph&#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6492240" cy="3961765"/>
                    </a:xfrm>
                    <a:prstGeom prst="rect">
                      <a:avLst/>
                    </a:prstGeom>
                  </pic:spPr>
                </pic:pic>
              </a:graphicData>
            </a:graphic>
          </wp:inline>
        </w:drawing>
      </w:r>
    </w:p>
    <w:p w14:paraId="3686843D" w14:textId="15612AAC" w:rsidR="005D0EDD" w:rsidRDefault="005D0EDD" w:rsidP="005D0EDD">
      <w:pPr>
        <w:pStyle w:val="Heading3"/>
      </w:pPr>
      <w:bookmarkStart w:id="19" w:name="_Toc174443374"/>
      <w:r>
        <w:t xml:space="preserve">Figure 4: Sucrose gradient of LVS </w:t>
      </w:r>
      <w:r w:rsidRPr="005D0EDD">
        <w:rPr>
          <w:i/>
          <w:iCs/>
        </w:rPr>
        <w:t>rpsU2</w:t>
      </w:r>
      <w:r>
        <w:t>-HA</w:t>
      </w:r>
      <w:bookmarkEnd w:id="19"/>
    </w:p>
    <w:p w14:paraId="79C9A9CD" w14:textId="56913893" w:rsidR="00805369" w:rsidRPr="00C913B3" w:rsidRDefault="005D0EDD" w:rsidP="005A461C">
      <w:r>
        <w:t>This had to really scaled to see the peaks, but it’s following the same pattern as previous gradients.</w:t>
      </w:r>
    </w:p>
    <w:p w14:paraId="18862BF9" w14:textId="77777777" w:rsidR="00D54FAF" w:rsidRDefault="00D54FAF" w:rsidP="00D54FAF"/>
    <w:p w14:paraId="570152C9" w14:textId="77777777" w:rsidR="00FE53B1" w:rsidRDefault="00FE53B1" w:rsidP="00D54FAF"/>
    <w:p w14:paraId="22E1CA2F" w14:textId="537192CF" w:rsidR="00FE53B1" w:rsidRDefault="00FE53B1" w:rsidP="00FE53B1">
      <w:pPr>
        <w:pStyle w:val="Heading1"/>
      </w:pPr>
      <w:bookmarkStart w:id="20" w:name="_Toc174443375"/>
      <w:r>
        <w:t>August 2024</w:t>
      </w:r>
      <w:bookmarkEnd w:id="20"/>
    </w:p>
    <w:p w14:paraId="5446CB69" w14:textId="77777777" w:rsidR="00FE53B1" w:rsidRDefault="00FE53B1" w:rsidP="00D54FAF"/>
    <w:p w14:paraId="5A04D9DE" w14:textId="46D3FB65" w:rsidR="00FE53B1" w:rsidRPr="007B216F" w:rsidRDefault="00FE53B1" w:rsidP="00FE53B1">
      <w:pPr>
        <w:rPr>
          <w:b/>
        </w:rPr>
      </w:pPr>
      <w:r>
        <w:rPr>
          <w:b/>
          <w:highlight w:val="green"/>
        </w:rPr>
        <w:t>Monday</w:t>
      </w:r>
      <w:r w:rsidRPr="007A68D0">
        <w:rPr>
          <w:b/>
          <w:highlight w:val="green"/>
        </w:rPr>
        <w:t xml:space="preserve">, </w:t>
      </w:r>
      <w:r>
        <w:rPr>
          <w:b/>
          <w:highlight w:val="green"/>
        </w:rPr>
        <w:t>August 5,</w:t>
      </w:r>
      <w:r w:rsidRPr="007A68D0">
        <w:rPr>
          <w:b/>
          <w:highlight w:val="green"/>
        </w:rPr>
        <w:t xml:space="preserve"> 20</w:t>
      </w:r>
      <w:r>
        <w:rPr>
          <w:b/>
          <w:highlight w:val="green"/>
        </w:rPr>
        <w:t>24</w:t>
      </w:r>
    </w:p>
    <w:p w14:paraId="0726F8A9" w14:textId="77777777" w:rsidR="00FE53B1" w:rsidRPr="001D3A86" w:rsidRDefault="00FE53B1" w:rsidP="00FE53B1">
      <w:pPr>
        <w:rPr>
          <w:b/>
          <w:sz w:val="18"/>
          <w:szCs w:val="18"/>
        </w:rPr>
      </w:pPr>
      <w:r w:rsidRPr="007B216F">
        <w:rPr>
          <w:b/>
          <w:sz w:val="18"/>
          <w:szCs w:val="18"/>
        </w:rPr>
        <w:t>To Do:</w:t>
      </w:r>
    </w:p>
    <w:p w14:paraId="7D1E2B28" w14:textId="77777777" w:rsidR="00FE53B1" w:rsidRPr="009C482A" w:rsidRDefault="00FE53B1" w:rsidP="00FE53B1">
      <w:pPr>
        <w:pStyle w:val="ListParagraph"/>
        <w:spacing w:before="240"/>
        <w:rPr>
          <w:strike/>
          <w:sz w:val="18"/>
          <w:szCs w:val="18"/>
        </w:rPr>
      </w:pPr>
    </w:p>
    <w:p w14:paraId="334E080E" w14:textId="77777777" w:rsidR="00FE53B1" w:rsidRPr="00CF3594" w:rsidRDefault="00FE53B1" w:rsidP="00FE53B1">
      <w:pPr>
        <w:pStyle w:val="ListParagraph"/>
        <w:numPr>
          <w:ilvl w:val="0"/>
          <w:numId w:val="35"/>
        </w:numPr>
        <w:spacing w:before="240"/>
        <w:rPr>
          <w:strike/>
          <w:sz w:val="18"/>
          <w:szCs w:val="18"/>
        </w:rPr>
      </w:pPr>
      <w:r w:rsidRPr="00CF3594">
        <w:rPr>
          <w:i/>
          <w:iCs/>
          <w:strike/>
          <w:sz w:val="18"/>
          <w:szCs w:val="18"/>
        </w:rPr>
        <w:t>S. aureus</w:t>
      </w:r>
      <w:r w:rsidRPr="00CF3594">
        <w:rPr>
          <w:strike/>
          <w:sz w:val="18"/>
          <w:szCs w:val="18"/>
        </w:rPr>
        <w:t xml:space="preserve"> growth curve</w:t>
      </w:r>
    </w:p>
    <w:p w14:paraId="5397CA84" w14:textId="77777777" w:rsidR="00FE53B1" w:rsidRPr="00CF3594" w:rsidRDefault="00FE53B1" w:rsidP="00FE53B1">
      <w:pPr>
        <w:pStyle w:val="ListParagraph"/>
        <w:numPr>
          <w:ilvl w:val="0"/>
          <w:numId w:val="35"/>
        </w:numPr>
        <w:spacing w:before="240"/>
        <w:rPr>
          <w:strike/>
          <w:sz w:val="18"/>
          <w:szCs w:val="18"/>
        </w:rPr>
      </w:pPr>
      <w:r w:rsidRPr="00CF3594">
        <w:rPr>
          <w:strike/>
          <w:sz w:val="18"/>
          <w:szCs w:val="18"/>
        </w:rPr>
        <w:t>Western Day 2</w:t>
      </w:r>
    </w:p>
    <w:p w14:paraId="01410419" w14:textId="77777777" w:rsidR="00FE53B1" w:rsidRPr="00CF3594" w:rsidRDefault="00FE53B1" w:rsidP="00FE53B1">
      <w:pPr>
        <w:pStyle w:val="ListParagraph"/>
        <w:numPr>
          <w:ilvl w:val="0"/>
          <w:numId w:val="35"/>
        </w:numPr>
        <w:spacing w:before="240"/>
        <w:rPr>
          <w:strike/>
          <w:sz w:val="18"/>
          <w:szCs w:val="18"/>
        </w:rPr>
      </w:pPr>
      <w:r w:rsidRPr="00CF3594">
        <w:rPr>
          <w:strike/>
          <w:sz w:val="18"/>
          <w:szCs w:val="18"/>
        </w:rPr>
        <w:t>Sucrose gradient</w:t>
      </w:r>
    </w:p>
    <w:p w14:paraId="1E05E031" w14:textId="692C0E50" w:rsidR="00CF3594" w:rsidRDefault="00CF3594" w:rsidP="00FE53B1">
      <w:pPr>
        <w:pStyle w:val="ListParagraph"/>
        <w:numPr>
          <w:ilvl w:val="0"/>
          <w:numId w:val="35"/>
        </w:numPr>
        <w:spacing w:before="240"/>
        <w:rPr>
          <w:sz w:val="18"/>
          <w:szCs w:val="18"/>
        </w:rPr>
      </w:pPr>
      <w:r>
        <w:rPr>
          <w:sz w:val="18"/>
          <w:szCs w:val="18"/>
        </w:rPr>
        <w:t>Dissolve iron pyrophosphate</w:t>
      </w:r>
    </w:p>
    <w:p w14:paraId="048F824F" w14:textId="686232B8" w:rsidR="006E5363" w:rsidRDefault="006E5363" w:rsidP="00FE53B1">
      <w:pPr>
        <w:pStyle w:val="ListParagraph"/>
        <w:numPr>
          <w:ilvl w:val="0"/>
          <w:numId w:val="35"/>
        </w:numPr>
        <w:spacing w:before="240"/>
        <w:rPr>
          <w:sz w:val="18"/>
          <w:szCs w:val="18"/>
        </w:rPr>
      </w:pPr>
      <w:r>
        <w:rPr>
          <w:sz w:val="18"/>
          <w:szCs w:val="18"/>
        </w:rPr>
        <w:t>Streak out MRE600</w:t>
      </w:r>
    </w:p>
    <w:p w14:paraId="797BB6C8" w14:textId="4B8AFAC8" w:rsidR="001C1BAD" w:rsidRDefault="001C1BAD" w:rsidP="00FE53B1">
      <w:pPr>
        <w:pStyle w:val="ListParagraph"/>
        <w:numPr>
          <w:ilvl w:val="0"/>
          <w:numId w:val="35"/>
        </w:numPr>
        <w:spacing w:before="240"/>
        <w:rPr>
          <w:sz w:val="18"/>
          <w:szCs w:val="18"/>
        </w:rPr>
      </w:pPr>
      <w:r>
        <w:rPr>
          <w:sz w:val="18"/>
          <w:szCs w:val="18"/>
        </w:rPr>
        <w:t>Streak out KRSA2 and KRSA12</w:t>
      </w:r>
    </w:p>
    <w:p w14:paraId="58B97EA9" w14:textId="58974BC3" w:rsidR="001C1BAD" w:rsidRDefault="001C1BAD" w:rsidP="00CF3594">
      <w:r>
        <w:lastRenderedPageBreak/>
        <w:t>The MRE600 is to practice lysis with liquid nitrogen.</w:t>
      </w:r>
    </w:p>
    <w:p w14:paraId="61B8B8BA" w14:textId="49E770D9" w:rsidR="001C1BAD" w:rsidRPr="007B216F" w:rsidRDefault="001C1BAD" w:rsidP="001C1BAD">
      <w:pPr>
        <w:rPr>
          <w:b/>
        </w:rPr>
      </w:pPr>
      <w:r>
        <w:rPr>
          <w:b/>
          <w:highlight w:val="green"/>
        </w:rPr>
        <w:t>Tuesday</w:t>
      </w:r>
      <w:r w:rsidRPr="007A68D0">
        <w:rPr>
          <w:b/>
          <w:highlight w:val="green"/>
        </w:rPr>
        <w:t xml:space="preserve">, </w:t>
      </w:r>
      <w:r>
        <w:rPr>
          <w:b/>
          <w:highlight w:val="green"/>
        </w:rPr>
        <w:t>August 6,</w:t>
      </w:r>
      <w:r w:rsidRPr="007A68D0">
        <w:rPr>
          <w:b/>
          <w:highlight w:val="green"/>
        </w:rPr>
        <w:t xml:space="preserve"> 20</w:t>
      </w:r>
      <w:r>
        <w:rPr>
          <w:b/>
          <w:highlight w:val="green"/>
        </w:rPr>
        <w:t>24</w:t>
      </w:r>
    </w:p>
    <w:p w14:paraId="0693B0CF" w14:textId="77777777" w:rsidR="001C1BAD" w:rsidRPr="001D3A86" w:rsidRDefault="001C1BAD" w:rsidP="001C1BAD">
      <w:pPr>
        <w:rPr>
          <w:b/>
          <w:sz w:val="18"/>
          <w:szCs w:val="18"/>
        </w:rPr>
      </w:pPr>
      <w:r w:rsidRPr="007B216F">
        <w:rPr>
          <w:b/>
          <w:sz w:val="18"/>
          <w:szCs w:val="18"/>
        </w:rPr>
        <w:t>To Do:</w:t>
      </w:r>
    </w:p>
    <w:p w14:paraId="6AF2A4A0" w14:textId="77777777" w:rsidR="001C1BAD" w:rsidRPr="009C482A" w:rsidRDefault="001C1BAD" w:rsidP="001C1BAD">
      <w:pPr>
        <w:pStyle w:val="ListParagraph"/>
        <w:spacing w:before="240"/>
        <w:rPr>
          <w:strike/>
          <w:sz w:val="18"/>
          <w:szCs w:val="18"/>
        </w:rPr>
      </w:pPr>
    </w:p>
    <w:p w14:paraId="508310F5" w14:textId="77777777" w:rsidR="001C1BAD" w:rsidRPr="001C1BAD" w:rsidRDefault="001C1BAD" w:rsidP="001C1BAD">
      <w:pPr>
        <w:pStyle w:val="ListParagraph"/>
        <w:numPr>
          <w:ilvl w:val="0"/>
          <w:numId w:val="38"/>
        </w:numPr>
        <w:spacing w:before="240"/>
        <w:rPr>
          <w:strike/>
          <w:sz w:val="18"/>
          <w:szCs w:val="18"/>
        </w:rPr>
      </w:pPr>
      <w:r w:rsidRPr="001C1BAD">
        <w:rPr>
          <w:strike/>
          <w:sz w:val="18"/>
          <w:szCs w:val="18"/>
        </w:rPr>
        <w:t>Dissolve iron pyrophosphate</w:t>
      </w:r>
    </w:p>
    <w:p w14:paraId="4F2E560D" w14:textId="77777777" w:rsidR="001C1BAD" w:rsidRPr="001C1BAD" w:rsidRDefault="001C1BAD" w:rsidP="001C1BAD">
      <w:pPr>
        <w:pStyle w:val="ListParagraph"/>
        <w:numPr>
          <w:ilvl w:val="0"/>
          <w:numId w:val="38"/>
        </w:numPr>
        <w:spacing w:before="240"/>
        <w:rPr>
          <w:strike/>
          <w:sz w:val="18"/>
          <w:szCs w:val="18"/>
        </w:rPr>
      </w:pPr>
      <w:r w:rsidRPr="001C1BAD">
        <w:rPr>
          <w:strike/>
          <w:sz w:val="18"/>
          <w:szCs w:val="18"/>
        </w:rPr>
        <w:t>Streak out MRE600</w:t>
      </w:r>
    </w:p>
    <w:p w14:paraId="4387E4F5" w14:textId="77777777" w:rsidR="001C1BAD" w:rsidRPr="001C1BAD" w:rsidRDefault="001C1BAD" w:rsidP="001C1BAD">
      <w:pPr>
        <w:pStyle w:val="ListParagraph"/>
        <w:numPr>
          <w:ilvl w:val="0"/>
          <w:numId w:val="38"/>
        </w:numPr>
        <w:spacing w:before="240"/>
        <w:rPr>
          <w:strike/>
          <w:sz w:val="18"/>
          <w:szCs w:val="18"/>
        </w:rPr>
      </w:pPr>
      <w:r w:rsidRPr="001C1BAD">
        <w:rPr>
          <w:strike/>
          <w:sz w:val="18"/>
          <w:szCs w:val="18"/>
        </w:rPr>
        <w:t>Streak out KRSA2 and KRSA12</w:t>
      </w:r>
    </w:p>
    <w:p w14:paraId="4DD395C9" w14:textId="2627D265" w:rsidR="001C1BAD" w:rsidRDefault="001C1BAD" w:rsidP="001C1BAD">
      <w:pPr>
        <w:pStyle w:val="ListParagraph"/>
        <w:numPr>
          <w:ilvl w:val="0"/>
          <w:numId w:val="38"/>
        </w:numPr>
        <w:spacing w:before="240"/>
        <w:rPr>
          <w:sz w:val="18"/>
          <w:szCs w:val="18"/>
        </w:rPr>
      </w:pPr>
      <w:r>
        <w:rPr>
          <w:sz w:val="18"/>
          <w:szCs w:val="18"/>
        </w:rPr>
        <w:t>Start overnight cultures of MRE600, KRSA2, and KRSA12</w:t>
      </w:r>
    </w:p>
    <w:p w14:paraId="2B168CFE" w14:textId="77777777" w:rsidR="001C1BAD" w:rsidRDefault="001C1BAD" w:rsidP="001C1BAD">
      <w:pPr>
        <w:pStyle w:val="ListParagraph"/>
        <w:spacing w:before="240"/>
        <w:rPr>
          <w:sz w:val="18"/>
          <w:szCs w:val="18"/>
        </w:rPr>
      </w:pPr>
    </w:p>
    <w:p w14:paraId="71F161F7" w14:textId="77777777" w:rsidR="00CE7D94" w:rsidRDefault="00CE7D94" w:rsidP="001C1BAD">
      <w:pPr>
        <w:pStyle w:val="ListParagraph"/>
        <w:spacing w:before="240"/>
        <w:rPr>
          <w:sz w:val="18"/>
          <w:szCs w:val="18"/>
        </w:rPr>
      </w:pPr>
    </w:p>
    <w:p w14:paraId="19F8D538" w14:textId="6144604F" w:rsidR="00CE7D94" w:rsidRPr="007B216F" w:rsidRDefault="00CE7D94" w:rsidP="00CE7D94">
      <w:pPr>
        <w:rPr>
          <w:b/>
        </w:rPr>
      </w:pPr>
      <w:r>
        <w:rPr>
          <w:b/>
          <w:highlight w:val="green"/>
        </w:rPr>
        <w:t>Wednesday</w:t>
      </w:r>
      <w:r w:rsidRPr="007A68D0">
        <w:rPr>
          <w:b/>
          <w:highlight w:val="green"/>
        </w:rPr>
        <w:t xml:space="preserve">, </w:t>
      </w:r>
      <w:r>
        <w:rPr>
          <w:b/>
          <w:highlight w:val="green"/>
        </w:rPr>
        <w:t>August 7,</w:t>
      </w:r>
      <w:r w:rsidRPr="007A68D0">
        <w:rPr>
          <w:b/>
          <w:highlight w:val="green"/>
        </w:rPr>
        <w:t xml:space="preserve"> 20</w:t>
      </w:r>
      <w:r>
        <w:rPr>
          <w:b/>
          <w:highlight w:val="green"/>
        </w:rPr>
        <w:t>24</w:t>
      </w:r>
    </w:p>
    <w:p w14:paraId="7A187ECF" w14:textId="77777777" w:rsidR="00CE7D94" w:rsidRPr="001D3A86" w:rsidRDefault="00CE7D94" w:rsidP="00CE7D94">
      <w:pPr>
        <w:rPr>
          <w:b/>
          <w:sz w:val="18"/>
          <w:szCs w:val="18"/>
        </w:rPr>
      </w:pPr>
      <w:r w:rsidRPr="007B216F">
        <w:rPr>
          <w:b/>
          <w:sz w:val="18"/>
          <w:szCs w:val="18"/>
        </w:rPr>
        <w:t>To Do:</w:t>
      </w:r>
    </w:p>
    <w:p w14:paraId="18C5D79E" w14:textId="77777777" w:rsidR="00CE7D94" w:rsidRPr="009C482A" w:rsidRDefault="00CE7D94" w:rsidP="00CE7D94">
      <w:pPr>
        <w:pStyle w:val="ListParagraph"/>
        <w:spacing w:before="240"/>
        <w:rPr>
          <w:strike/>
          <w:sz w:val="18"/>
          <w:szCs w:val="18"/>
        </w:rPr>
      </w:pPr>
    </w:p>
    <w:p w14:paraId="760D5014" w14:textId="77777777" w:rsidR="00CE7D94" w:rsidRPr="00CE7D94" w:rsidRDefault="00CE7D94" w:rsidP="00CE7D94">
      <w:pPr>
        <w:pStyle w:val="ListParagraph"/>
        <w:numPr>
          <w:ilvl w:val="0"/>
          <w:numId w:val="39"/>
        </w:numPr>
        <w:spacing w:before="240"/>
        <w:rPr>
          <w:strike/>
          <w:sz w:val="18"/>
          <w:szCs w:val="18"/>
        </w:rPr>
      </w:pPr>
      <w:r w:rsidRPr="00CE7D94">
        <w:rPr>
          <w:strike/>
          <w:sz w:val="18"/>
          <w:szCs w:val="18"/>
        </w:rPr>
        <w:t>Start overnight cultures of MRE600, KRSA2, and KRSA12</w:t>
      </w:r>
    </w:p>
    <w:p w14:paraId="1A5AE6AF" w14:textId="45DBAF8E" w:rsidR="00CE7D94" w:rsidRDefault="00CE7D94" w:rsidP="00CE7D94">
      <w:pPr>
        <w:pStyle w:val="ListParagraph"/>
        <w:numPr>
          <w:ilvl w:val="0"/>
          <w:numId w:val="39"/>
        </w:numPr>
        <w:spacing w:before="240"/>
        <w:rPr>
          <w:sz w:val="18"/>
          <w:szCs w:val="18"/>
        </w:rPr>
      </w:pPr>
      <w:r>
        <w:rPr>
          <w:sz w:val="18"/>
          <w:szCs w:val="18"/>
        </w:rPr>
        <w:t>MICs assay</w:t>
      </w:r>
    </w:p>
    <w:p w14:paraId="6EDC7170" w14:textId="77777777" w:rsidR="00CE7D94" w:rsidRDefault="00CE7D94" w:rsidP="001C1BAD">
      <w:pPr>
        <w:pStyle w:val="ListParagraph"/>
        <w:spacing w:before="240"/>
        <w:rPr>
          <w:sz w:val="18"/>
          <w:szCs w:val="18"/>
        </w:rPr>
      </w:pPr>
    </w:p>
    <w:p w14:paraId="41B0866F" w14:textId="77777777" w:rsidR="001C1BAD" w:rsidRDefault="001C1BAD" w:rsidP="00CF3594">
      <w:pPr>
        <w:rPr>
          <w:b/>
          <w:bCs/>
        </w:rPr>
      </w:pPr>
    </w:p>
    <w:p w14:paraId="3D08BE64" w14:textId="5F3CFC86" w:rsidR="00CF3594" w:rsidRDefault="00CF3594" w:rsidP="00CF3594">
      <w:pPr>
        <w:rPr>
          <w:b/>
          <w:bCs/>
        </w:rPr>
      </w:pPr>
      <w:r>
        <w:rPr>
          <w:b/>
          <w:bCs/>
        </w:rPr>
        <w:t>MICs:</w:t>
      </w:r>
    </w:p>
    <w:p w14:paraId="4B9B11CB" w14:textId="43300411" w:rsidR="00227648" w:rsidRPr="00227648" w:rsidRDefault="00227648" w:rsidP="00CF3594">
      <w:r>
        <w:t xml:space="preserve">I am </w:t>
      </w:r>
      <w:r w:rsidR="008559EA">
        <w:t>performing</w:t>
      </w:r>
      <w:r>
        <w:t xml:space="preserve"> this assay using a lower and shorter range of antibiotic concentrations.</w:t>
      </w:r>
    </w:p>
    <w:tbl>
      <w:tblPr>
        <w:tblStyle w:val="TableGrid"/>
        <w:tblW w:w="0" w:type="auto"/>
        <w:tblLook w:val="04A0" w:firstRow="1" w:lastRow="0" w:firstColumn="1" w:lastColumn="0" w:noHBand="0" w:noVBand="1"/>
      </w:tblPr>
      <w:tblGrid>
        <w:gridCol w:w="1231"/>
        <w:gridCol w:w="1000"/>
        <w:gridCol w:w="1274"/>
        <w:gridCol w:w="1818"/>
        <w:gridCol w:w="1818"/>
      </w:tblGrid>
      <w:tr w:rsidR="00AE7E2D" w14:paraId="7705DB20" w14:textId="3B5DDB26" w:rsidTr="00AE7E2D">
        <w:trPr>
          <w:trHeight w:val="285"/>
        </w:trPr>
        <w:tc>
          <w:tcPr>
            <w:tcW w:w="1231" w:type="dxa"/>
            <w:noWrap/>
            <w:hideMark/>
          </w:tcPr>
          <w:p w14:paraId="137CC937" w14:textId="77777777" w:rsidR="00AE7E2D" w:rsidRPr="0046600D" w:rsidRDefault="00AE7E2D" w:rsidP="00273C71">
            <w:pPr>
              <w:rPr>
                <w:b/>
                <w:bCs/>
              </w:rPr>
            </w:pPr>
            <w:r>
              <w:rPr>
                <w:b/>
                <w:bCs/>
              </w:rPr>
              <w:t>Antibiotic</w:t>
            </w:r>
          </w:p>
        </w:tc>
        <w:tc>
          <w:tcPr>
            <w:tcW w:w="1000" w:type="dxa"/>
            <w:noWrap/>
            <w:hideMark/>
          </w:tcPr>
          <w:p w14:paraId="353FF003" w14:textId="77777777" w:rsidR="00AE7E2D" w:rsidRDefault="00AE7E2D" w:rsidP="00273C71">
            <w:pPr>
              <w:rPr>
                <w:b/>
                <w:bCs/>
              </w:rPr>
            </w:pPr>
            <w:r w:rsidRPr="0046600D">
              <w:rPr>
                <w:b/>
                <w:bCs/>
              </w:rPr>
              <w:t xml:space="preserve"> </w:t>
            </w:r>
            <w:r>
              <w:rPr>
                <w:b/>
                <w:bCs/>
              </w:rPr>
              <w:t>Stock conc</w:t>
            </w:r>
          </w:p>
          <w:p w14:paraId="70E7834C" w14:textId="77777777" w:rsidR="00AE7E2D" w:rsidRPr="0046600D" w:rsidRDefault="00AE7E2D" w:rsidP="00273C71">
            <w:pPr>
              <w:rPr>
                <w:b/>
                <w:bCs/>
              </w:rPr>
            </w:pPr>
            <w:r w:rsidRPr="0046600D">
              <w:rPr>
                <w:b/>
                <w:bCs/>
              </w:rPr>
              <w:t>mg/mL</w:t>
            </w:r>
          </w:p>
        </w:tc>
        <w:tc>
          <w:tcPr>
            <w:tcW w:w="1274" w:type="dxa"/>
          </w:tcPr>
          <w:p w14:paraId="7CA4DD23" w14:textId="77777777" w:rsidR="00AE7E2D" w:rsidRPr="0046600D" w:rsidRDefault="00AE7E2D" w:rsidP="00273C71">
            <w:pPr>
              <w:rPr>
                <w:b/>
                <w:bCs/>
              </w:rPr>
            </w:pPr>
            <w:r>
              <w:rPr>
                <w:b/>
                <w:bCs/>
              </w:rPr>
              <w:t xml:space="preserve">Range of </w:t>
            </w:r>
            <w:proofErr w:type="spellStart"/>
            <w:r>
              <w:rPr>
                <w:b/>
                <w:bCs/>
              </w:rPr>
              <w:t>concs</w:t>
            </w:r>
            <w:proofErr w:type="spellEnd"/>
            <w:r>
              <w:rPr>
                <w:b/>
                <w:bCs/>
              </w:rPr>
              <w:t xml:space="preserve"> (mg/mL)</w:t>
            </w:r>
          </w:p>
        </w:tc>
        <w:tc>
          <w:tcPr>
            <w:tcW w:w="1818" w:type="dxa"/>
          </w:tcPr>
          <w:p w14:paraId="5BC48285" w14:textId="77777777" w:rsidR="00AE7E2D" w:rsidRDefault="00AE7E2D" w:rsidP="00273C71">
            <w:pPr>
              <w:rPr>
                <w:b/>
                <w:bCs/>
              </w:rPr>
            </w:pPr>
            <w:r>
              <w:rPr>
                <w:b/>
                <w:bCs/>
              </w:rPr>
              <w:t>Antibiotic</w:t>
            </w:r>
          </w:p>
          <w:p w14:paraId="1CD01D6F" w14:textId="77777777" w:rsidR="00AE7E2D" w:rsidRDefault="00AE7E2D" w:rsidP="00273C71">
            <w:pPr>
              <w:rPr>
                <w:b/>
                <w:bCs/>
              </w:rPr>
            </w:pPr>
            <w:r>
              <w:rPr>
                <w:b/>
                <w:bCs/>
              </w:rPr>
              <w:t>Class</w:t>
            </w:r>
          </w:p>
        </w:tc>
        <w:tc>
          <w:tcPr>
            <w:tcW w:w="1818" w:type="dxa"/>
          </w:tcPr>
          <w:p w14:paraId="1AAD04FE" w14:textId="4E7F129B" w:rsidR="00AE7E2D" w:rsidRDefault="00AE7E2D" w:rsidP="00273C71">
            <w:pPr>
              <w:rPr>
                <w:b/>
                <w:bCs/>
              </w:rPr>
            </w:pPr>
            <w:r>
              <w:rPr>
                <w:b/>
                <w:bCs/>
              </w:rPr>
              <w:t>Target</w:t>
            </w:r>
          </w:p>
        </w:tc>
      </w:tr>
      <w:tr w:rsidR="00AE7E2D" w14:paraId="01794695" w14:textId="7AA542FC" w:rsidTr="00AE7E2D">
        <w:trPr>
          <w:trHeight w:val="285"/>
        </w:trPr>
        <w:tc>
          <w:tcPr>
            <w:tcW w:w="1231" w:type="dxa"/>
            <w:noWrap/>
            <w:hideMark/>
          </w:tcPr>
          <w:p w14:paraId="36B4567B" w14:textId="77777777" w:rsidR="00AE7E2D" w:rsidRPr="0046600D" w:rsidRDefault="00AE7E2D" w:rsidP="00273C71">
            <w:r w:rsidRPr="0046600D">
              <w:t>Carb</w:t>
            </w:r>
          </w:p>
        </w:tc>
        <w:tc>
          <w:tcPr>
            <w:tcW w:w="1000" w:type="dxa"/>
            <w:noWrap/>
            <w:hideMark/>
          </w:tcPr>
          <w:p w14:paraId="3F669043" w14:textId="77777777" w:rsidR="00AE7E2D" w:rsidRPr="0046600D" w:rsidRDefault="00AE7E2D" w:rsidP="00273C71">
            <w:r w:rsidRPr="0046600D">
              <w:t>100</w:t>
            </w:r>
          </w:p>
        </w:tc>
        <w:tc>
          <w:tcPr>
            <w:tcW w:w="1274" w:type="dxa"/>
          </w:tcPr>
          <w:p w14:paraId="5CB9438A" w14:textId="5D68DB6A" w:rsidR="00AE7E2D" w:rsidRPr="0046600D" w:rsidRDefault="00AE7E2D" w:rsidP="00273C71">
            <w:r>
              <w:t>0.0625-2</w:t>
            </w:r>
          </w:p>
        </w:tc>
        <w:tc>
          <w:tcPr>
            <w:tcW w:w="1818" w:type="dxa"/>
          </w:tcPr>
          <w:p w14:paraId="4A60DFDF" w14:textId="77777777" w:rsidR="00AE7E2D" w:rsidRDefault="00AE7E2D" w:rsidP="00273C71">
            <w:r>
              <w:t>penicillin</w:t>
            </w:r>
          </w:p>
        </w:tc>
        <w:tc>
          <w:tcPr>
            <w:tcW w:w="1818" w:type="dxa"/>
          </w:tcPr>
          <w:p w14:paraId="3107BF06" w14:textId="6EE9A487" w:rsidR="00AE7E2D" w:rsidRDefault="00AE7E2D" w:rsidP="00273C71">
            <w:r>
              <w:t>Cell wall</w:t>
            </w:r>
          </w:p>
        </w:tc>
      </w:tr>
      <w:tr w:rsidR="00AE7E2D" w14:paraId="4C019E98" w14:textId="11381E3A" w:rsidTr="00AE7E2D">
        <w:trPr>
          <w:trHeight w:val="285"/>
        </w:trPr>
        <w:tc>
          <w:tcPr>
            <w:tcW w:w="1231" w:type="dxa"/>
            <w:noWrap/>
            <w:hideMark/>
          </w:tcPr>
          <w:p w14:paraId="24956A11" w14:textId="77777777" w:rsidR="00AE7E2D" w:rsidRPr="0046600D" w:rsidRDefault="00AE7E2D" w:rsidP="00273C71">
            <w:proofErr w:type="spellStart"/>
            <w:r w:rsidRPr="0046600D">
              <w:t>Chlor</w:t>
            </w:r>
            <w:proofErr w:type="spellEnd"/>
          </w:p>
        </w:tc>
        <w:tc>
          <w:tcPr>
            <w:tcW w:w="1000" w:type="dxa"/>
            <w:noWrap/>
            <w:hideMark/>
          </w:tcPr>
          <w:p w14:paraId="1312E0E7" w14:textId="18A0BA9C" w:rsidR="00AE7E2D" w:rsidRPr="0046600D" w:rsidRDefault="00AE7E2D" w:rsidP="00273C71">
            <w:r>
              <w:t>50</w:t>
            </w:r>
          </w:p>
        </w:tc>
        <w:tc>
          <w:tcPr>
            <w:tcW w:w="1274" w:type="dxa"/>
          </w:tcPr>
          <w:p w14:paraId="564AAAE9" w14:textId="6A93526F" w:rsidR="00AE7E2D" w:rsidRPr="0046600D" w:rsidRDefault="00AE7E2D" w:rsidP="00273C71">
            <w:r>
              <w:t>0.5-16</w:t>
            </w:r>
          </w:p>
        </w:tc>
        <w:tc>
          <w:tcPr>
            <w:tcW w:w="1818" w:type="dxa"/>
          </w:tcPr>
          <w:p w14:paraId="098B9C8E" w14:textId="77777777" w:rsidR="00AE7E2D" w:rsidRDefault="00AE7E2D" w:rsidP="00273C71">
            <w:r>
              <w:t>chloramphenicol</w:t>
            </w:r>
          </w:p>
        </w:tc>
        <w:tc>
          <w:tcPr>
            <w:tcW w:w="1818" w:type="dxa"/>
          </w:tcPr>
          <w:p w14:paraId="30EC50C4" w14:textId="10D12C90" w:rsidR="00AE7E2D" w:rsidRDefault="00AE7E2D" w:rsidP="00273C71">
            <w:r>
              <w:t>50S subunit</w:t>
            </w:r>
          </w:p>
        </w:tc>
      </w:tr>
      <w:tr w:rsidR="00AE7E2D" w14:paraId="194FED65" w14:textId="74E343CB" w:rsidTr="00AE7E2D">
        <w:trPr>
          <w:trHeight w:val="285"/>
        </w:trPr>
        <w:tc>
          <w:tcPr>
            <w:tcW w:w="1231" w:type="dxa"/>
            <w:noWrap/>
            <w:hideMark/>
          </w:tcPr>
          <w:p w14:paraId="752E1118" w14:textId="77777777" w:rsidR="00AE7E2D" w:rsidRPr="0046600D" w:rsidRDefault="00AE7E2D" w:rsidP="00273C71">
            <w:r w:rsidRPr="0046600D">
              <w:t>Kan</w:t>
            </w:r>
          </w:p>
        </w:tc>
        <w:tc>
          <w:tcPr>
            <w:tcW w:w="1000" w:type="dxa"/>
            <w:noWrap/>
            <w:hideMark/>
          </w:tcPr>
          <w:p w14:paraId="0352CACC" w14:textId="77777777" w:rsidR="00AE7E2D" w:rsidRPr="0046600D" w:rsidRDefault="00AE7E2D" w:rsidP="00273C71">
            <w:r w:rsidRPr="0046600D">
              <w:t>50</w:t>
            </w:r>
          </w:p>
        </w:tc>
        <w:tc>
          <w:tcPr>
            <w:tcW w:w="1274" w:type="dxa"/>
          </w:tcPr>
          <w:p w14:paraId="1A3A9801" w14:textId="587E4928" w:rsidR="00AE7E2D" w:rsidRPr="0046600D" w:rsidRDefault="00AE7E2D" w:rsidP="00273C71">
            <w:r>
              <w:t>0.5-16</w:t>
            </w:r>
          </w:p>
        </w:tc>
        <w:tc>
          <w:tcPr>
            <w:tcW w:w="1818" w:type="dxa"/>
          </w:tcPr>
          <w:p w14:paraId="54E61211" w14:textId="77777777" w:rsidR="00AE7E2D" w:rsidRDefault="00AE7E2D" w:rsidP="00273C71">
            <w:r>
              <w:t>aminoglycoside</w:t>
            </w:r>
          </w:p>
        </w:tc>
        <w:tc>
          <w:tcPr>
            <w:tcW w:w="1818" w:type="dxa"/>
          </w:tcPr>
          <w:p w14:paraId="4DACC5B8" w14:textId="346ECFD2" w:rsidR="00AE7E2D" w:rsidRDefault="00AE7E2D" w:rsidP="00273C71">
            <w:r>
              <w:t>30S subunit</w:t>
            </w:r>
          </w:p>
        </w:tc>
      </w:tr>
      <w:tr w:rsidR="00AE7E2D" w14:paraId="415CF2FC" w14:textId="782A1129" w:rsidTr="00AE7E2D">
        <w:trPr>
          <w:trHeight w:val="285"/>
        </w:trPr>
        <w:tc>
          <w:tcPr>
            <w:tcW w:w="1231" w:type="dxa"/>
            <w:noWrap/>
          </w:tcPr>
          <w:p w14:paraId="2A52FFA7" w14:textId="77777777" w:rsidR="00AE7E2D" w:rsidRPr="0046600D" w:rsidRDefault="00AE7E2D" w:rsidP="00273C71">
            <w:proofErr w:type="spellStart"/>
            <w:r w:rsidRPr="0046600D">
              <w:rPr>
                <w:rFonts w:eastAsia="Times New Roman" w:cstheme="minorHAnsi"/>
                <w:color w:val="000000"/>
              </w:rPr>
              <w:t>Vanc</w:t>
            </w:r>
            <w:proofErr w:type="spellEnd"/>
          </w:p>
        </w:tc>
        <w:tc>
          <w:tcPr>
            <w:tcW w:w="1000" w:type="dxa"/>
            <w:noWrap/>
          </w:tcPr>
          <w:p w14:paraId="4D2679D7" w14:textId="77777777" w:rsidR="00AE7E2D" w:rsidRPr="0046600D" w:rsidRDefault="00AE7E2D" w:rsidP="00273C71">
            <w:r w:rsidRPr="0046600D">
              <w:rPr>
                <w:rFonts w:eastAsia="Times New Roman" w:cstheme="minorHAnsi"/>
                <w:color w:val="000000"/>
              </w:rPr>
              <w:t>100</w:t>
            </w:r>
          </w:p>
        </w:tc>
        <w:tc>
          <w:tcPr>
            <w:tcW w:w="1274" w:type="dxa"/>
          </w:tcPr>
          <w:p w14:paraId="581D1495" w14:textId="47CEF5FF" w:rsidR="00AE7E2D" w:rsidRDefault="00AE7E2D" w:rsidP="00273C71">
            <w:r>
              <w:t>0.125-4</w:t>
            </w:r>
          </w:p>
        </w:tc>
        <w:tc>
          <w:tcPr>
            <w:tcW w:w="1818" w:type="dxa"/>
          </w:tcPr>
          <w:p w14:paraId="6EAB6C0C" w14:textId="77777777" w:rsidR="00AE7E2D" w:rsidRDefault="00AE7E2D" w:rsidP="00273C71">
            <w:r>
              <w:t>glycopeptide</w:t>
            </w:r>
          </w:p>
        </w:tc>
        <w:tc>
          <w:tcPr>
            <w:tcW w:w="1818" w:type="dxa"/>
          </w:tcPr>
          <w:p w14:paraId="00E152A0" w14:textId="22CCD335" w:rsidR="00AE7E2D" w:rsidRDefault="00AE7E2D" w:rsidP="00273C71">
            <w:r>
              <w:t>Cell wall</w:t>
            </w:r>
          </w:p>
        </w:tc>
      </w:tr>
    </w:tbl>
    <w:p w14:paraId="25E2734F" w14:textId="77777777" w:rsidR="00CF3594" w:rsidRDefault="00CF3594" w:rsidP="00CF3594"/>
    <w:tbl>
      <w:tblPr>
        <w:tblStyle w:val="TableGrid"/>
        <w:tblW w:w="0" w:type="auto"/>
        <w:tblLook w:val="04A0" w:firstRow="1" w:lastRow="0" w:firstColumn="1" w:lastColumn="0" w:noHBand="0" w:noVBand="1"/>
      </w:tblPr>
      <w:tblGrid>
        <w:gridCol w:w="1300"/>
        <w:gridCol w:w="1300"/>
        <w:gridCol w:w="1300"/>
        <w:gridCol w:w="1300"/>
        <w:gridCol w:w="1940"/>
      </w:tblGrid>
      <w:tr w:rsidR="00CF3594" w:rsidRPr="00F14AFC" w14:paraId="3DCEC1AC" w14:textId="77777777" w:rsidTr="00273C71">
        <w:trPr>
          <w:trHeight w:val="320"/>
        </w:trPr>
        <w:tc>
          <w:tcPr>
            <w:tcW w:w="1300" w:type="dxa"/>
            <w:noWrap/>
            <w:hideMark/>
          </w:tcPr>
          <w:p w14:paraId="25C12A2E" w14:textId="77777777" w:rsidR="00CF3594" w:rsidRPr="00F14AFC" w:rsidRDefault="00CF3594" w:rsidP="00273C71"/>
        </w:tc>
        <w:tc>
          <w:tcPr>
            <w:tcW w:w="1300" w:type="dxa"/>
            <w:noWrap/>
            <w:hideMark/>
          </w:tcPr>
          <w:p w14:paraId="7E7BEF17" w14:textId="77777777" w:rsidR="00CF3594" w:rsidRPr="00F14AFC" w:rsidRDefault="00CF3594" w:rsidP="00273C71">
            <w:r w:rsidRPr="00F14AFC">
              <w:t>C1 (ug/ml)</w:t>
            </w:r>
          </w:p>
        </w:tc>
        <w:tc>
          <w:tcPr>
            <w:tcW w:w="1300" w:type="dxa"/>
            <w:noWrap/>
            <w:hideMark/>
          </w:tcPr>
          <w:p w14:paraId="73903106" w14:textId="77777777" w:rsidR="00CF3594" w:rsidRPr="00F14AFC" w:rsidRDefault="00CF3594" w:rsidP="00273C71">
            <w:r w:rsidRPr="00F14AFC">
              <w:t>V1 (</w:t>
            </w:r>
            <w:proofErr w:type="spellStart"/>
            <w:r w:rsidRPr="00F14AFC">
              <w:t>ul</w:t>
            </w:r>
            <w:proofErr w:type="spellEnd"/>
            <w:r w:rsidRPr="00F14AFC">
              <w:t>)</w:t>
            </w:r>
          </w:p>
        </w:tc>
        <w:tc>
          <w:tcPr>
            <w:tcW w:w="1300" w:type="dxa"/>
            <w:noWrap/>
            <w:hideMark/>
          </w:tcPr>
          <w:p w14:paraId="7DB5B421" w14:textId="77777777" w:rsidR="00CF3594" w:rsidRPr="00F14AFC" w:rsidRDefault="00CF3594" w:rsidP="00273C71">
            <w:r w:rsidRPr="00F14AFC">
              <w:t>C2 (ug/ml)</w:t>
            </w:r>
          </w:p>
        </w:tc>
        <w:tc>
          <w:tcPr>
            <w:tcW w:w="1940" w:type="dxa"/>
            <w:noWrap/>
            <w:hideMark/>
          </w:tcPr>
          <w:p w14:paraId="3ECC470E" w14:textId="77777777" w:rsidR="00CF3594" w:rsidRPr="00F14AFC" w:rsidRDefault="00CF3594" w:rsidP="00273C71">
            <w:r w:rsidRPr="00F14AFC">
              <w:t>V2 (</w:t>
            </w:r>
            <w:proofErr w:type="spellStart"/>
            <w:r w:rsidRPr="00F14AFC">
              <w:t>ul</w:t>
            </w:r>
            <w:proofErr w:type="spellEnd"/>
            <w:r w:rsidRPr="00F14AFC">
              <w:t>)</w:t>
            </w:r>
          </w:p>
        </w:tc>
      </w:tr>
      <w:tr w:rsidR="00CF3594" w:rsidRPr="00F14AFC" w14:paraId="4182AC1D" w14:textId="77777777" w:rsidTr="00273C71">
        <w:trPr>
          <w:trHeight w:val="320"/>
        </w:trPr>
        <w:tc>
          <w:tcPr>
            <w:tcW w:w="1300" w:type="dxa"/>
            <w:noWrap/>
            <w:hideMark/>
          </w:tcPr>
          <w:p w14:paraId="3FE8B84E" w14:textId="77777777" w:rsidR="00CF3594" w:rsidRPr="00F14AFC" w:rsidRDefault="00CF3594" w:rsidP="00273C71">
            <w:r w:rsidRPr="00F14AFC">
              <w:t>Carb</w:t>
            </w:r>
          </w:p>
        </w:tc>
        <w:tc>
          <w:tcPr>
            <w:tcW w:w="1300" w:type="dxa"/>
            <w:noWrap/>
            <w:hideMark/>
          </w:tcPr>
          <w:p w14:paraId="5DF3537D" w14:textId="77777777" w:rsidR="00CF3594" w:rsidRPr="00F14AFC" w:rsidRDefault="00CF3594" w:rsidP="00273C71">
            <w:r w:rsidRPr="00F14AFC">
              <w:t>100,000</w:t>
            </w:r>
          </w:p>
        </w:tc>
        <w:tc>
          <w:tcPr>
            <w:tcW w:w="1300" w:type="dxa"/>
            <w:noWrap/>
            <w:hideMark/>
          </w:tcPr>
          <w:p w14:paraId="5AD6C35E" w14:textId="77777777" w:rsidR="00CF3594" w:rsidRPr="00F14AFC" w:rsidRDefault="00CF3594" w:rsidP="00273C71">
            <w:r w:rsidRPr="00F14AFC">
              <w:t>2.56</w:t>
            </w:r>
          </w:p>
        </w:tc>
        <w:tc>
          <w:tcPr>
            <w:tcW w:w="1300" w:type="dxa"/>
            <w:noWrap/>
            <w:hideMark/>
          </w:tcPr>
          <w:p w14:paraId="7C11C8A2" w14:textId="77777777" w:rsidR="00CF3594" w:rsidRPr="00F14AFC" w:rsidRDefault="00CF3594" w:rsidP="00273C71">
            <w:r w:rsidRPr="00F14AFC">
              <w:t>256</w:t>
            </w:r>
          </w:p>
        </w:tc>
        <w:tc>
          <w:tcPr>
            <w:tcW w:w="1940" w:type="dxa"/>
            <w:noWrap/>
            <w:hideMark/>
          </w:tcPr>
          <w:p w14:paraId="514AE6BC" w14:textId="77777777" w:rsidR="00CF3594" w:rsidRPr="00F14AFC" w:rsidRDefault="00CF3594" w:rsidP="00273C71">
            <w:r w:rsidRPr="00F14AFC">
              <w:t>1,000</w:t>
            </w:r>
          </w:p>
        </w:tc>
      </w:tr>
      <w:tr w:rsidR="00CF3594" w:rsidRPr="00F14AFC" w14:paraId="5E1200F5" w14:textId="77777777" w:rsidTr="00273C71">
        <w:trPr>
          <w:trHeight w:val="320"/>
        </w:trPr>
        <w:tc>
          <w:tcPr>
            <w:tcW w:w="1300" w:type="dxa"/>
            <w:noWrap/>
            <w:hideMark/>
          </w:tcPr>
          <w:p w14:paraId="4D11AB00" w14:textId="77777777" w:rsidR="00CF3594" w:rsidRPr="00F14AFC" w:rsidRDefault="00CF3594" w:rsidP="00273C71">
            <w:proofErr w:type="spellStart"/>
            <w:r w:rsidRPr="00F14AFC">
              <w:t>Chlor</w:t>
            </w:r>
            <w:proofErr w:type="spellEnd"/>
          </w:p>
        </w:tc>
        <w:tc>
          <w:tcPr>
            <w:tcW w:w="1300" w:type="dxa"/>
            <w:noWrap/>
            <w:hideMark/>
          </w:tcPr>
          <w:p w14:paraId="39DA105E" w14:textId="77777777" w:rsidR="00CF3594" w:rsidRPr="00F14AFC" w:rsidRDefault="00CF3594" w:rsidP="00273C71">
            <w:r w:rsidRPr="00F14AFC">
              <w:t>50,000</w:t>
            </w:r>
          </w:p>
        </w:tc>
        <w:tc>
          <w:tcPr>
            <w:tcW w:w="1300" w:type="dxa"/>
            <w:noWrap/>
            <w:hideMark/>
          </w:tcPr>
          <w:p w14:paraId="7DB2B92A" w14:textId="77777777" w:rsidR="00CF3594" w:rsidRPr="00F14AFC" w:rsidRDefault="00CF3594" w:rsidP="00273C71">
            <w:r w:rsidRPr="00F14AFC">
              <w:t>20.48</w:t>
            </w:r>
          </w:p>
        </w:tc>
        <w:tc>
          <w:tcPr>
            <w:tcW w:w="1300" w:type="dxa"/>
            <w:noWrap/>
            <w:hideMark/>
          </w:tcPr>
          <w:p w14:paraId="4C768A5A" w14:textId="77777777" w:rsidR="00CF3594" w:rsidRPr="00F14AFC" w:rsidRDefault="00CF3594" w:rsidP="00273C71">
            <w:r w:rsidRPr="00F14AFC">
              <w:t>1024</w:t>
            </w:r>
          </w:p>
        </w:tc>
        <w:tc>
          <w:tcPr>
            <w:tcW w:w="1940" w:type="dxa"/>
            <w:noWrap/>
            <w:hideMark/>
          </w:tcPr>
          <w:p w14:paraId="7AA66F8A" w14:textId="77777777" w:rsidR="00CF3594" w:rsidRPr="00F14AFC" w:rsidRDefault="00CF3594" w:rsidP="00273C71">
            <w:r w:rsidRPr="00F14AFC">
              <w:t>1,000</w:t>
            </w:r>
          </w:p>
        </w:tc>
      </w:tr>
      <w:tr w:rsidR="00CF3594" w:rsidRPr="00F14AFC" w14:paraId="69C8E763" w14:textId="77777777" w:rsidTr="00273C71">
        <w:trPr>
          <w:trHeight w:val="320"/>
        </w:trPr>
        <w:tc>
          <w:tcPr>
            <w:tcW w:w="1300" w:type="dxa"/>
            <w:noWrap/>
            <w:hideMark/>
          </w:tcPr>
          <w:p w14:paraId="73BBB2B5" w14:textId="77777777" w:rsidR="00CF3594" w:rsidRPr="00F14AFC" w:rsidRDefault="00CF3594" w:rsidP="00273C71">
            <w:r w:rsidRPr="00F14AFC">
              <w:t>Kan</w:t>
            </w:r>
          </w:p>
        </w:tc>
        <w:tc>
          <w:tcPr>
            <w:tcW w:w="1300" w:type="dxa"/>
            <w:noWrap/>
            <w:hideMark/>
          </w:tcPr>
          <w:p w14:paraId="02C3C5B0" w14:textId="77777777" w:rsidR="00CF3594" w:rsidRPr="00F14AFC" w:rsidRDefault="00CF3594" w:rsidP="00273C71">
            <w:r w:rsidRPr="00F14AFC">
              <w:t>50,000</w:t>
            </w:r>
          </w:p>
        </w:tc>
        <w:tc>
          <w:tcPr>
            <w:tcW w:w="1300" w:type="dxa"/>
            <w:noWrap/>
            <w:hideMark/>
          </w:tcPr>
          <w:p w14:paraId="2B83B533" w14:textId="77777777" w:rsidR="00CF3594" w:rsidRPr="00F14AFC" w:rsidRDefault="00CF3594" w:rsidP="00273C71">
            <w:r w:rsidRPr="00F14AFC">
              <w:t>10.24</w:t>
            </w:r>
          </w:p>
        </w:tc>
        <w:tc>
          <w:tcPr>
            <w:tcW w:w="1300" w:type="dxa"/>
            <w:noWrap/>
            <w:hideMark/>
          </w:tcPr>
          <w:p w14:paraId="76CB2B36" w14:textId="77777777" w:rsidR="00CF3594" w:rsidRPr="00F14AFC" w:rsidRDefault="00CF3594" w:rsidP="00273C71">
            <w:r w:rsidRPr="00F14AFC">
              <w:t>512</w:t>
            </w:r>
          </w:p>
        </w:tc>
        <w:tc>
          <w:tcPr>
            <w:tcW w:w="1940" w:type="dxa"/>
            <w:noWrap/>
            <w:hideMark/>
          </w:tcPr>
          <w:p w14:paraId="6B45A49C" w14:textId="77777777" w:rsidR="00CF3594" w:rsidRPr="00F14AFC" w:rsidRDefault="00CF3594" w:rsidP="00273C71">
            <w:r w:rsidRPr="00F14AFC">
              <w:t>1,000</w:t>
            </w:r>
          </w:p>
        </w:tc>
      </w:tr>
      <w:tr w:rsidR="00CF3594" w:rsidRPr="00F14AFC" w14:paraId="3D98193A" w14:textId="77777777" w:rsidTr="00273C71">
        <w:trPr>
          <w:trHeight w:val="320"/>
        </w:trPr>
        <w:tc>
          <w:tcPr>
            <w:tcW w:w="1300" w:type="dxa"/>
            <w:noWrap/>
            <w:hideMark/>
          </w:tcPr>
          <w:p w14:paraId="5B619E66" w14:textId="77777777" w:rsidR="00CF3594" w:rsidRPr="00F14AFC" w:rsidRDefault="00CF3594" w:rsidP="00273C71">
            <w:proofErr w:type="spellStart"/>
            <w:r w:rsidRPr="00F14AFC">
              <w:t>Vanc</w:t>
            </w:r>
            <w:proofErr w:type="spellEnd"/>
          </w:p>
        </w:tc>
        <w:tc>
          <w:tcPr>
            <w:tcW w:w="1300" w:type="dxa"/>
            <w:noWrap/>
            <w:hideMark/>
          </w:tcPr>
          <w:p w14:paraId="4B069C4D" w14:textId="77777777" w:rsidR="00CF3594" w:rsidRPr="00F14AFC" w:rsidRDefault="00CF3594" w:rsidP="00273C71">
            <w:r w:rsidRPr="00F14AFC">
              <w:t>100,000</w:t>
            </w:r>
          </w:p>
        </w:tc>
        <w:tc>
          <w:tcPr>
            <w:tcW w:w="1300" w:type="dxa"/>
            <w:noWrap/>
            <w:hideMark/>
          </w:tcPr>
          <w:p w14:paraId="57A7095E" w14:textId="77777777" w:rsidR="00CF3594" w:rsidRPr="00F14AFC" w:rsidRDefault="00CF3594" w:rsidP="00273C71">
            <w:r w:rsidRPr="00F14AFC">
              <w:t>5.12</w:t>
            </w:r>
          </w:p>
        </w:tc>
        <w:tc>
          <w:tcPr>
            <w:tcW w:w="1300" w:type="dxa"/>
            <w:noWrap/>
            <w:hideMark/>
          </w:tcPr>
          <w:p w14:paraId="3E1F3B5B" w14:textId="77777777" w:rsidR="00CF3594" w:rsidRPr="00F14AFC" w:rsidRDefault="00CF3594" w:rsidP="00273C71">
            <w:r w:rsidRPr="00F14AFC">
              <w:t>512</w:t>
            </w:r>
          </w:p>
        </w:tc>
        <w:tc>
          <w:tcPr>
            <w:tcW w:w="1940" w:type="dxa"/>
            <w:noWrap/>
            <w:hideMark/>
          </w:tcPr>
          <w:p w14:paraId="4F34F497" w14:textId="77777777" w:rsidR="00CF3594" w:rsidRPr="00F14AFC" w:rsidRDefault="00CF3594" w:rsidP="00273C71">
            <w:r w:rsidRPr="00F14AFC">
              <w:t>1,000</w:t>
            </w:r>
          </w:p>
        </w:tc>
      </w:tr>
    </w:tbl>
    <w:p w14:paraId="0F0C8DC8" w14:textId="77777777" w:rsidR="00CF3594" w:rsidRDefault="00CF3594" w:rsidP="00CF3594">
      <w:pPr>
        <w:rPr>
          <w:b/>
          <w:bCs/>
        </w:rPr>
      </w:pPr>
    </w:p>
    <w:p w14:paraId="4577F6E8" w14:textId="23AB5BA2" w:rsidR="0000011A" w:rsidRPr="0000011A" w:rsidRDefault="0000011A" w:rsidP="00CF3594">
      <w:r>
        <w:t>For ease of pipetting, I’m going to prepare each antibiotic as listed above and then perform serial dilutions until I get to the starting concentrations for each plate.</w:t>
      </w:r>
    </w:p>
    <w:p w14:paraId="7B1EF854" w14:textId="77777777" w:rsidR="00227648" w:rsidRDefault="00227648" w:rsidP="00CF3594">
      <w:pPr>
        <w:rPr>
          <w:b/>
          <w:bCs/>
        </w:rPr>
      </w:pPr>
    </w:p>
    <w:p w14:paraId="5048D8C7" w14:textId="77777777" w:rsidR="00227648" w:rsidRDefault="00227648" w:rsidP="00CF3594">
      <w:pPr>
        <w:rPr>
          <w:b/>
          <w:bCs/>
        </w:rPr>
      </w:pPr>
    </w:p>
    <w:p w14:paraId="50455E5D" w14:textId="6E29AFC4" w:rsidR="00CF3594" w:rsidRPr="007049CD" w:rsidRDefault="00CF3594" w:rsidP="00CF3594">
      <w:pPr>
        <w:rPr>
          <w:b/>
          <w:bCs/>
        </w:rPr>
      </w:pPr>
      <w:r w:rsidRPr="007049CD">
        <w:rPr>
          <w:b/>
          <w:bCs/>
        </w:rPr>
        <w:t>Plate map:</w:t>
      </w:r>
    </w:p>
    <w:tbl>
      <w:tblPr>
        <w:tblStyle w:val="TableGrid"/>
        <w:tblW w:w="0" w:type="auto"/>
        <w:tblLook w:val="04A0" w:firstRow="1" w:lastRow="0" w:firstColumn="1" w:lastColumn="0" w:noHBand="0" w:noVBand="1"/>
      </w:tblPr>
      <w:tblGrid>
        <w:gridCol w:w="942"/>
        <w:gridCol w:w="356"/>
        <w:gridCol w:w="663"/>
        <w:gridCol w:w="762"/>
        <w:gridCol w:w="762"/>
        <w:gridCol w:w="762"/>
        <w:gridCol w:w="663"/>
        <w:gridCol w:w="663"/>
        <w:gridCol w:w="663"/>
        <w:gridCol w:w="663"/>
        <w:gridCol w:w="663"/>
        <w:gridCol w:w="663"/>
        <w:gridCol w:w="663"/>
        <w:gridCol w:w="663"/>
        <w:gridCol w:w="663"/>
      </w:tblGrid>
      <w:tr w:rsidR="007C6F71" w:rsidRPr="005931B6" w14:paraId="7BCDF395" w14:textId="77777777" w:rsidTr="007C6F71">
        <w:trPr>
          <w:trHeight w:val="320"/>
        </w:trPr>
        <w:tc>
          <w:tcPr>
            <w:tcW w:w="942" w:type="dxa"/>
            <w:noWrap/>
            <w:hideMark/>
          </w:tcPr>
          <w:p w14:paraId="1041FD7D" w14:textId="77777777" w:rsidR="00CF3594" w:rsidRPr="005931B6" w:rsidRDefault="00CF3594" w:rsidP="00273C71"/>
        </w:tc>
        <w:tc>
          <w:tcPr>
            <w:tcW w:w="356" w:type="dxa"/>
            <w:noWrap/>
            <w:hideMark/>
          </w:tcPr>
          <w:p w14:paraId="4EA666DF" w14:textId="77777777" w:rsidR="00CF3594" w:rsidRPr="005931B6" w:rsidRDefault="00CF3594" w:rsidP="00273C71"/>
        </w:tc>
        <w:tc>
          <w:tcPr>
            <w:tcW w:w="663" w:type="dxa"/>
            <w:noWrap/>
            <w:hideMark/>
          </w:tcPr>
          <w:p w14:paraId="60C55745" w14:textId="77777777" w:rsidR="00CF3594" w:rsidRPr="005931B6" w:rsidRDefault="00CF3594" w:rsidP="00273C71"/>
        </w:tc>
        <w:tc>
          <w:tcPr>
            <w:tcW w:w="8253" w:type="dxa"/>
            <w:gridSpan w:val="12"/>
            <w:noWrap/>
            <w:hideMark/>
          </w:tcPr>
          <w:p w14:paraId="0DB1DF3E" w14:textId="77777777" w:rsidR="00CF3594" w:rsidRPr="005931B6" w:rsidRDefault="00CF3594" w:rsidP="00273C71">
            <w:r w:rsidRPr="005931B6">
              <w:t>Antibiotic Concentration</w:t>
            </w:r>
          </w:p>
        </w:tc>
      </w:tr>
      <w:tr w:rsidR="007C6F71" w:rsidRPr="005931B6" w14:paraId="59E087DC" w14:textId="77777777" w:rsidTr="007C6F71">
        <w:trPr>
          <w:trHeight w:val="320"/>
        </w:trPr>
        <w:tc>
          <w:tcPr>
            <w:tcW w:w="942" w:type="dxa"/>
            <w:noWrap/>
            <w:hideMark/>
          </w:tcPr>
          <w:p w14:paraId="2706A5D3" w14:textId="77777777" w:rsidR="00CF3594" w:rsidRPr="005931B6" w:rsidRDefault="00CF3594" w:rsidP="00273C71"/>
        </w:tc>
        <w:tc>
          <w:tcPr>
            <w:tcW w:w="356" w:type="dxa"/>
            <w:noWrap/>
            <w:hideMark/>
          </w:tcPr>
          <w:p w14:paraId="45144B85" w14:textId="77777777" w:rsidR="00CF3594" w:rsidRPr="005931B6" w:rsidRDefault="00CF3594" w:rsidP="00273C71"/>
        </w:tc>
        <w:tc>
          <w:tcPr>
            <w:tcW w:w="663" w:type="dxa"/>
            <w:noWrap/>
            <w:hideMark/>
          </w:tcPr>
          <w:p w14:paraId="36A20C2D" w14:textId="77777777" w:rsidR="00CF3594" w:rsidRPr="005931B6" w:rsidRDefault="00CF3594" w:rsidP="00273C71"/>
        </w:tc>
        <w:tc>
          <w:tcPr>
            <w:tcW w:w="762" w:type="dxa"/>
            <w:noWrap/>
            <w:hideMark/>
          </w:tcPr>
          <w:p w14:paraId="01B9F28B" w14:textId="77777777" w:rsidR="00CF3594" w:rsidRPr="005931B6" w:rsidRDefault="00CF3594" w:rsidP="00273C71">
            <w:r w:rsidRPr="005931B6">
              <w:t>1</w:t>
            </w:r>
          </w:p>
        </w:tc>
        <w:tc>
          <w:tcPr>
            <w:tcW w:w="762" w:type="dxa"/>
            <w:noWrap/>
            <w:hideMark/>
          </w:tcPr>
          <w:p w14:paraId="559A69F4" w14:textId="77777777" w:rsidR="00CF3594" w:rsidRPr="005931B6" w:rsidRDefault="00CF3594" w:rsidP="00273C71">
            <w:r w:rsidRPr="005931B6">
              <w:t>2</w:t>
            </w:r>
          </w:p>
        </w:tc>
        <w:tc>
          <w:tcPr>
            <w:tcW w:w="762" w:type="dxa"/>
            <w:noWrap/>
            <w:hideMark/>
          </w:tcPr>
          <w:p w14:paraId="1FDF9CF9" w14:textId="77777777" w:rsidR="00CF3594" w:rsidRPr="005931B6" w:rsidRDefault="00CF3594" w:rsidP="00273C71">
            <w:r w:rsidRPr="005931B6">
              <w:t>3</w:t>
            </w:r>
          </w:p>
        </w:tc>
        <w:tc>
          <w:tcPr>
            <w:tcW w:w="663" w:type="dxa"/>
            <w:noWrap/>
            <w:hideMark/>
          </w:tcPr>
          <w:p w14:paraId="6095B314" w14:textId="77777777" w:rsidR="00CF3594" w:rsidRPr="005931B6" w:rsidRDefault="00CF3594" w:rsidP="00273C71">
            <w:r w:rsidRPr="005931B6">
              <w:t>4</w:t>
            </w:r>
          </w:p>
        </w:tc>
        <w:tc>
          <w:tcPr>
            <w:tcW w:w="663" w:type="dxa"/>
            <w:noWrap/>
            <w:hideMark/>
          </w:tcPr>
          <w:p w14:paraId="6A03F010" w14:textId="77777777" w:rsidR="00CF3594" w:rsidRPr="005931B6" w:rsidRDefault="00CF3594" w:rsidP="00273C71">
            <w:r w:rsidRPr="005931B6">
              <w:t>5</w:t>
            </w:r>
          </w:p>
        </w:tc>
        <w:tc>
          <w:tcPr>
            <w:tcW w:w="663" w:type="dxa"/>
            <w:noWrap/>
            <w:hideMark/>
          </w:tcPr>
          <w:p w14:paraId="341D81EF" w14:textId="77777777" w:rsidR="00CF3594" w:rsidRPr="005931B6" w:rsidRDefault="00CF3594" w:rsidP="00273C71">
            <w:r w:rsidRPr="005931B6">
              <w:t>6</w:t>
            </w:r>
          </w:p>
        </w:tc>
        <w:tc>
          <w:tcPr>
            <w:tcW w:w="663" w:type="dxa"/>
            <w:noWrap/>
            <w:hideMark/>
          </w:tcPr>
          <w:p w14:paraId="6B0E8BC8" w14:textId="77777777" w:rsidR="00CF3594" w:rsidRPr="005931B6" w:rsidRDefault="00CF3594" w:rsidP="00273C71">
            <w:r w:rsidRPr="005931B6">
              <w:t>7</w:t>
            </w:r>
          </w:p>
        </w:tc>
        <w:tc>
          <w:tcPr>
            <w:tcW w:w="663" w:type="dxa"/>
            <w:noWrap/>
            <w:hideMark/>
          </w:tcPr>
          <w:p w14:paraId="28156F52" w14:textId="77777777" w:rsidR="00CF3594" w:rsidRPr="005931B6" w:rsidRDefault="00CF3594" w:rsidP="00273C71">
            <w:r w:rsidRPr="005931B6">
              <w:t>8</w:t>
            </w:r>
          </w:p>
        </w:tc>
        <w:tc>
          <w:tcPr>
            <w:tcW w:w="663" w:type="dxa"/>
            <w:noWrap/>
            <w:hideMark/>
          </w:tcPr>
          <w:p w14:paraId="595C5369" w14:textId="77777777" w:rsidR="00CF3594" w:rsidRPr="005931B6" w:rsidRDefault="00CF3594" w:rsidP="00273C71">
            <w:r w:rsidRPr="005931B6">
              <w:t>9</w:t>
            </w:r>
          </w:p>
        </w:tc>
        <w:tc>
          <w:tcPr>
            <w:tcW w:w="663" w:type="dxa"/>
            <w:noWrap/>
            <w:hideMark/>
          </w:tcPr>
          <w:p w14:paraId="45F8CCF1" w14:textId="77777777" w:rsidR="00CF3594" w:rsidRPr="005931B6" w:rsidRDefault="00CF3594" w:rsidP="00273C71">
            <w:r w:rsidRPr="005931B6">
              <w:t>10</w:t>
            </w:r>
          </w:p>
        </w:tc>
        <w:tc>
          <w:tcPr>
            <w:tcW w:w="663" w:type="dxa"/>
            <w:noWrap/>
            <w:hideMark/>
          </w:tcPr>
          <w:p w14:paraId="74DB25AB" w14:textId="77777777" w:rsidR="00CF3594" w:rsidRPr="005931B6" w:rsidRDefault="00CF3594" w:rsidP="00273C71">
            <w:r w:rsidRPr="005931B6">
              <w:t>11</w:t>
            </w:r>
          </w:p>
        </w:tc>
        <w:tc>
          <w:tcPr>
            <w:tcW w:w="663" w:type="dxa"/>
            <w:noWrap/>
            <w:hideMark/>
          </w:tcPr>
          <w:p w14:paraId="16411573" w14:textId="77777777" w:rsidR="00CF3594" w:rsidRPr="005931B6" w:rsidRDefault="00CF3594" w:rsidP="00273C71">
            <w:r w:rsidRPr="005931B6">
              <w:t>12</w:t>
            </w:r>
          </w:p>
        </w:tc>
      </w:tr>
      <w:tr w:rsidR="007C6F71" w:rsidRPr="005931B6" w14:paraId="27E0BC8D" w14:textId="77777777" w:rsidTr="007C6F71">
        <w:trPr>
          <w:trHeight w:val="320"/>
        </w:trPr>
        <w:tc>
          <w:tcPr>
            <w:tcW w:w="942" w:type="dxa"/>
            <w:noWrap/>
            <w:hideMark/>
          </w:tcPr>
          <w:p w14:paraId="15C8EDC6" w14:textId="77777777" w:rsidR="00DD595E" w:rsidRPr="005931B6" w:rsidRDefault="00DD595E" w:rsidP="00DD595E"/>
        </w:tc>
        <w:tc>
          <w:tcPr>
            <w:tcW w:w="356" w:type="dxa"/>
            <w:noWrap/>
            <w:hideMark/>
          </w:tcPr>
          <w:p w14:paraId="58567927" w14:textId="77777777" w:rsidR="00DD595E" w:rsidRPr="005931B6" w:rsidRDefault="00DD595E" w:rsidP="00DD595E"/>
        </w:tc>
        <w:tc>
          <w:tcPr>
            <w:tcW w:w="663" w:type="dxa"/>
            <w:noWrap/>
            <w:hideMark/>
          </w:tcPr>
          <w:p w14:paraId="0872BE2A" w14:textId="77777777" w:rsidR="00DD595E" w:rsidRPr="005931B6" w:rsidRDefault="00DD595E" w:rsidP="00DD595E"/>
        </w:tc>
        <w:tc>
          <w:tcPr>
            <w:tcW w:w="762" w:type="dxa"/>
            <w:noWrap/>
            <w:hideMark/>
          </w:tcPr>
          <w:p w14:paraId="34F60170" w14:textId="43A5AB94" w:rsidR="00DD595E" w:rsidRPr="005931B6" w:rsidRDefault="00DD595E" w:rsidP="00DD595E">
            <w:r>
              <w:t>Carb</w:t>
            </w:r>
          </w:p>
        </w:tc>
        <w:tc>
          <w:tcPr>
            <w:tcW w:w="762" w:type="dxa"/>
            <w:noWrap/>
            <w:hideMark/>
          </w:tcPr>
          <w:p w14:paraId="5CA1F7A8" w14:textId="42564392" w:rsidR="00DD595E" w:rsidRPr="005931B6" w:rsidRDefault="00DD595E" w:rsidP="00DD595E">
            <w:r w:rsidRPr="00F12062">
              <w:t>Carb</w:t>
            </w:r>
          </w:p>
        </w:tc>
        <w:tc>
          <w:tcPr>
            <w:tcW w:w="762" w:type="dxa"/>
            <w:noWrap/>
            <w:hideMark/>
          </w:tcPr>
          <w:p w14:paraId="4CA6DD4B" w14:textId="62B05E5B" w:rsidR="00DD595E" w:rsidRPr="005931B6" w:rsidRDefault="00DD595E" w:rsidP="00DD595E">
            <w:r w:rsidRPr="00F12062">
              <w:t>Carb</w:t>
            </w:r>
          </w:p>
        </w:tc>
        <w:tc>
          <w:tcPr>
            <w:tcW w:w="663" w:type="dxa"/>
            <w:noWrap/>
            <w:hideMark/>
          </w:tcPr>
          <w:p w14:paraId="38846A5A" w14:textId="5313F29E" w:rsidR="00DD595E" w:rsidRPr="005931B6" w:rsidRDefault="00DD595E" w:rsidP="00DD595E">
            <w:proofErr w:type="spellStart"/>
            <w:r>
              <w:t>Chlor</w:t>
            </w:r>
            <w:proofErr w:type="spellEnd"/>
          </w:p>
        </w:tc>
        <w:tc>
          <w:tcPr>
            <w:tcW w:w="663" w:type="dxa"/>
            <w:noWrap/>
            <w:hideMark/>
          </w:tcPr>
          <w:p w14:paraId="4AF0CBF2" w14:textId="58460CA1" w:rsidR="00DD595E" w:rsidRPr="005931B6" w:rsidRDefault="00DD595E" w:rsidP="00DD595E">
            <w:proofErr w:type="spellStart"/>
            <w:r w:rsidRPr="00750901">
              <w:t>Chlor</w:t>
            </w:r>
            <w:proofErr w:type="spellEnd"/>
          </w:p>
        </w:tc>
        <w:tc>
          <w:tcPr>
            <w:tcW w:w="663" w:type="dxa"/>
            <w:noWrap/>
            <w:hideMark/>
          </w:tcPr>
          <w:p w14:paraId="12CCE72C" w14:textId="6E012BE0" w:rsidR="00DD595E" w:rsidRPr="005931B6" w:rsidRDefault="00DD595E" w:rsidP="00DD595E">
            <w:proofErr w:type="spellStart"/>
            <w:r w:rsidRPr="00750901">
              <w:t>Chlor</w:t>
            </w:r>
            <w:proofErr w:type="spellEnd"/>
          </w:p>
        </w:tc>
        <w:tc>
          <w:tcPr>
            <w:tcW w:w="663" w:type="dxa"/>
            <w:noWrap/>
            <w:hideMark/>
          </w:tcPr>
          <w:p w14:paraId="59CD37CF" w14:textId="40CBCFF1" w:rsidR="00DD595E" w:rsidRPr="005931B6" w:rsidRDefault="00DD595E" w:rsidP="00DD595E">
            <w:r>
              <w:t>Kan</w:t>
            </w:r>
          </w:p>
        </w:tc>
        <w:tc>
          <w:tcPr>
            <w:tcW w:w="663" w:type="dxa"/>
            <w:noWrap/>
            <w:hideMark/>
          </w:tcPr>
          <w:p w14:paraId="30E2DC36" w14:textId="5DC8625E" w:rsidR="00DD595E" w:rsidRPr="005931B6" w:rsidRDefault="00DD595E" w:rsidP="00DD595E">
            <w:r w:rsidRPr="00BF3AFE">
              <w:t>Kan</w:t>
            </w:r>
          </w:p>
        </w:tc>
        <w:tc>
          <w:tcPr>
            <w:tcW w:w="663" w:type="dxa"/>
            <w:noWrap/>
            <w:hideMark/>
          </w:tcPr>
          <w:p w14:paraId="0A26DF8F" w14:textId="24F09767" w:rsidR="00DD595E" w:rsidRPr="005931B6" w:rsidRDefault="00DD595E" w:rsidP="00DD595E">
            <w:r w:rsidRPr="00BF3AFE">
              <w:t>Kan</w:t>
            </w:r>
          </w:p>
        </w:tc>
        <w:tc>
          <w:tcPr>
            <w:tcW w:w="663" w:type="dxa"/>
            <w:noWrap/>
            <w:hideMark/>
          </w:tcPr>
          <w:p w14:paraId="105B1F8F" w14:textId="705310E4" w:rsidR="00DD595E" w:rsidRPr="005931B6" w:rsidRDefault="00DD595E" w:rsidP="00DD595E">
            <w:r>
              <w:t>Van</w:t>
            </w:r>
          </w:p>
        </w:tc>
        <w:tc>
          <w:tcPr>
            <w:tcW w:w="663" w:type="dxa"/>
            <w:noWrap/>
            <w:hideMark/>
          </w:tcPr>
          <w:p w14:paraId="12D663AE" w14:textId="32FFAF7C" w:rsidR="00DD595E" w:rsidRPr="005931B6" w:rsidRDefault="00DD595E" w:rsidP="00DD595E">
            <w:r w:rsidRPr="008F1DC0">
              <w:t>Van</w:t>
            </w:r>
          </w:p>
        </w:tc>
        <w:tc>
          <w:tcPr>
            <w:tcW w:w="663" w:type="dxa"/>
            <w:noWrap/>
            <w:hideMark/>
          </w:tcPr>
          <w:p w14:paraId="45BABC90" w14:textId="7FDE5343" w:rsidR="00DD595E" w:rsidRPr="005931B6" w:rsidRDefault="00DD595E" w:rsidP="00DD595E">
            <w:r w:rsidRPr="008F1DC0">
              <w:t>Van</w:t>
            </w:r>
          </w:p>
        </w:tc>
      </w:tr>
      <w:tr w:rsidR="007C6F71" w:rsidRPr="005931B6" w14:paraId="64F6706F" w14:textId="77777777" w:rsidTr="007C6F71">
        <w:trPr>
          <w:trHeight w:val="320"/>
        </w:trPr>
        <w:tc>
          <w:tcPr>
            <w:tcW w:w="942" w:type="dxa"/>
            <w:vMerge w:val="restart"/>
            <w:noWrap/>
            <w:hideMark/>
          </w:tcPr>
          <w:p w14:paraId="73AE37B3" w14:textId="77777777" w:rsidR="007C6F71" w:rsidRPr="005931B6" w:rsidRDefault="007C6F71" w:rsidP="007C6F71">
            <w:r w:rsidRPr="005931B6">
              <w:t xml:space="preserve">Antibiotic </w:t>
            </w:r>
          </w:p>
        </w:tc>
        <w:tc>
          <w:tcPr>
            <w:tcW w:w="356" w:type="dxa"/>
            <w:noWrap/>
            <w:hideMark/>
          </w:tcPr>
          <w:p w14:paraId="7D9BBCFE" w14:textId="77777777" w:rsidR="007C6F71" w:rsidRPr="005931B6" w:rsidRDefault="007C6F71" w:rsidP="007C6F71">
            <w:r w:rsidRPr="005931B6">
              <w:t>A</w:t>
            </w:r>
          </w:p>
        </w:tc>
        <w:tc>
          <w:tcPr>
            <w:tcW w:w="663" w:type="dxa"/>
            <w:noWrap/>
            <w:hideMark/>
          </w:tcPr>
          <w:p w14:paraId="5AAE5CED" w14:textId="453136BE" w:rsidR="007C6F71" w:rsidRPr="005931B6" w:rsidRDefault="007C6F71" w:rsidP="007C6F71">
            <w:r>
              <w:t>Conc 1</w:t>
            </w:r>
          </w:p>
        </w:tc>
        <w:tc>
          <w:tcPr>
            <w:tcW w:w="762" w:type="dxa"/>
            <w:noWrap/>
            <w:hideMark/>
          </w:tcPr>
          <w:p w14:paraId="6E2FC54A" w14:textId="4BB52A39" w:rsidR="007C6F71" w:rsidRPr="005931B6" w:rsidRDefault="007C6F71" w:rsidP="007C6F71">
            <w:r>
              <w:t>2</w:t>
            </w:r>
          </w:p>
        </w:tc>
        <w:tc>
          <w:tcPr>
            <w:tcW w:w="762" w:type="dxa"/>
            <w:noWrap/>
            <w:hideMark/>
          </w:tcPr>
          <w:p w14:paraId="39B095E1" w14:textId="006111A4" w:rsidR="007C6F71" w:rsidRPr="005931B6" w:rsidRDefault="007C6F71" w:rsidP="007C6F71">
            <w:r w:rsidRPr="005F3EE1">
              <w:t>2</w:t>
            </w:r>
          </w:p>
        </w:tc>
        <w:tc>
          <w:tcPr>
            <w:tcW w:w="762" w:type="dxa"/>
            <w:noWrap/>
            <w:hideMark/>
          </w:tcPr>
          <w:p w14:paraId="4672A517" w14:textId="273CF3DC" w:rsidR="007C6F71" w:rsidRPr="005931B6" w:rsidRDefault="007C6F71" w:rsidP="007C6F71">
            <w:r w:rsidRPr="005F3EE1">
              <w:t>2</w:t>
            </w:r>
          </w:p>
        </w:tc>
        <w:tc>
          <w:tcPr>
            <w:tcW w:w="663" w:type="dxa"/>
            <w:noWrap/>
            <w:hideMark/>
          </w:tcPr>
          <w:p w14:paraId="373440B8" w14:textId="242B6497" w:rsidR="007C6F71" w:rsidRPr="005931B6" w:rsidRDefault="007C6F71" w:rsidP="007C6F71">
            <w:r>
              <w:t>16</w:t>
            </w:r>
          </w:p>
        </w:tc>
        <w:tc>
          <w:tcPr>
            <w:tcW w:w="663" w:type="dxa"/>
            <w:noWrap/>
            <w:hideMark/>
          </w:tcPr>
          <w:p w14:paraId="6AA392C1" w14:textId="106F1BDD" w:rsidR="007C6F71" w:rsidRPr="005931B6" w:rsidRDefault="007C6F71" w:rsidP="007C6F71">
            <w:r w:rsidRPr="00FB4C79">
              <w:t>16</w:t>
            </w:r>
          </w:p>
        </w:tc>
        <w:tc>
          <w:tcPr>
            <w:tcW w:w="663" w:type="dxa"/>
            <w:noWrap/>
            <w:hideMark/>
          </w:tcPr>
          <w:p w14:paraId="2041F3FF" w14:textId="5D89CD48" w:rsidR="007C6F71" w:rsidRPr="005931B6" w:rsidRDefault="007C6F71" w:rsidP="007C6F71">
            <w:r w:rsidRPr="00FB4C79">
              <w:t>16</w:t>
            </w:r>
          </w:p>
        </w:tc>
        <w:tc>
          <w:tcPr>
            <w:tcW w:w="663" w:type="dxa"/>
            <w:noWrap/>
            <w:hideMark/>
          </w:tcPr>
          <w:p w14:paraId="1D3A371C" w14:textId="199C853D" w:rsidR="007C6F71" w:rsidRPr="005931B6" w:rsidRDefault="007C6F71" w:rsidP="007C6F71">
            <w:r w:rsidRPr="00FB4C79">
              <w:t>16</w:t>
            </w:r>
          </w:p>
        </w:tc>
        <w:tc>
          <w:tcPr>
            <w:tcW w:w="663" w:type="dxa"/>
            <w:noWrap/>
            <w:hideMark/>
          </w:tcPr>
          <w:p w14:paraId="5D60ECDC" w14:textId="146D0E64" w:rsidR="007C6F71" w:rsidRPr="005931B6" w:rsidRDefault="007C6F71" w:rsidP="007C6F71">
            <w:r w:rsidRPr="00FB4C79">
              <w:t>16</w:t>
            </w:r>
          </w:p>
        </w:tc>
        <w:tc>
          <w:tcPr>
            <w:tcW w:w="663" w:type="dxa"/>
            <w:noWrap/>
            <w:hideMark/>
          </w:tcPr>
          <w:p w14:paraId="6A6B9CE5" w14:textId="106C3307" w:rsidR="007C6F71" w:rsidRPr="005931B6" w:rsidRDefault="007C6F71" w:rsidP="007C6F71">
            <w:r w:rsidRPr="00FB4C79">
              <w:t>16</w:t>
            </w:r>
          </w:p>
        </w:tc>
        <w:tc>
          <w:tcPr>
            <w:tcW w:w="663" w:type="dxa"/>
            <w:noWrap/>
            <w:hideMark/>
          </w:tcPr>
          <w:p w14:paraId="3D6EE963" w14:textId="4CE81F55" w:rsidR="007C6F71" w:rsidRPr="005931B6" w:rsidRDefault="007C6F71" w:rsidP="007C6F71">
            <w:r>
              <w:t>4</w:t>
            </w:r>
          </w:p>
        </w:tc>
        <w:tc>
          <w:tcPr>
            <w:tcW w:w="663" w:type="dxa"/>
            <w:noWrap/>
            <w:hideMark/>
          </w:tcPr>
          <w:p w14:paraId="62FC5FE4" w14:textId="28B60CBD" w:rsidR="007C6F71" w:rsidRPr="005931B6" w:rsidRDefault="007C6F71" w:rsidP="007C6F71">
            <w:r w:rsidRPr="00A13960">
              <w:t>4</w:t>
            </w:r>
          </w:p>
        </w:tc>
        <w:tc>
          <w:tcPr>
            <w:tcW w:w="663" w:type="dxa"/>
            <w:noWrap/>
            <w:hideMark/>
          </w:tcPr>
          <w:p w14:paraId="06F7A15F" w14:textId="627A80F2" w:rsidR="007C6F71" w:rsidRPr="005931B6" w:rsidRDefault="007C6F71" w:rsidP="007C6F71">
            <w:r w:rsidRPr="00A13960">
              <w:t>4</w:t>
            </w:r>
          </w:p>
        </w:tc>
      </w:tr>
      <w:tr w:rsidR="007C6F71" w:rsidRPr="005931B6" w14:paraId="492C3B76" w14:textId="77777777" w:rsidTr="007C6F71">
        <w:trPr>
          <w:trHeight w:val="320"/>
        </w:trPr>
        <w:tc>
          <w:tcPr>
            <w:tcW w:w="942" w:type="dxa"/>
            <w:vMerge/>
            <w:hideMark/>
          </w:tcPr>
          <w:p w14:paraId="5D4431A2" w14:textId="77777777" w:rsidR="007C6F71" w:rsidRPr="005931B6" w:rsidRDefault="007C6F71" w:rsidP="007C6F71"/>
        </w:tc>
        <w:tc>
          <w:tcPr>
            <w:tcW w:w="356" w:type="dxa"/>
            <w:noWrap/>
            <w:hideMark/>
          </w:tcPr>
          <w:p w14:paraId="1C30EF7E" w14:textId="77777777" w:rsidR="007C6F71" w:rsidRPr="005931B6" w:rsidRDefault="007C6F71" w:rsidP="007C6F71">
            <w:r w:rsidRPr="005931B6">
              <w:t>B</w:t>
            </w:r>
          </w:p>
        </w:tc>
        <w:tc>
          <w:tcPr>
            <w:tcW w:w="663" w:type="dxa"/>
            <w:noWrap/>
            <w:hideMark/>
          </w:tcPr>
          <w:p w14:paraId="1C606DDF" w14:textId="20695D30" w:rsidR="007C6F71" w:rsidRPr="005931B6" w:rsidRDefault="007C6F71" w:rsidP="007C6F71">
            <w:r w:rsidRPr="005931B6">
              <w:t>Conc 2</w:t>
            </w:r>
          </w:p>
        </w:tc>
        <w:tc>
          <w:tcPr>
            <w:tcW w:w="762" w:type="dxa"/>
            <w:noWrap/>
            <w:hideMark/>
          </w:tcPr>
          <w:p w14:paraId="3A63C739" w14:textId="3E237B75" w:rsidR="007C6F71" w:rsidRPr="005931B6" w:rsidRDefault="007C6F71" w:rsidP="007C6F71">
            <w:r>
              <w:t>1</w:t>
            </w:r>
          </w:p>
        </w:tc>
        <w:tc>
          <w:tcPr>
            <w:tcW w:w="762" w:type="dxa"/>
            <w:noWrap/>
            <w:hideMark/>
          </w:tcPr>
          <w:p w14:paraId="20DEACED" w14:textId="36C7C0BF" w:rsidR="007C6F71" w:rsidRPr="005931B6" w:rsidRDefault="007C6F71" w:rsidP="007C6F71">
            <w:r w:rsidRPr="00547CF3">
              <w:t>1</w:t>
            </w:r>
          </w:p>
        </w:tc>
        <w:tc>
          <w:tcPr>
            <w:tcW w:w="762" w:type="dxa"/>
            <w:noWrap/>
            <w:hideMark/>
          </w:tcPr>
          <w:p w14:paraId="199CC40F" w14:textId="5CE035AC" w:rsidR="007C6F71" w:rsidRPr="005931B6" w:rsidRDefault="007C6F71" w:rsidP="007C6F71">
            <w:r w:rsidRPr="00547CF3">
              <w:t>1</w:t>
            </w:r>
          </w:p>
        </w:tc>
        <w:tc>
          <w:tcPr>
            <w:tcW w:w="663" w:type="dxa"/>
            <w:noWrap/>
            <w:hideMark/>
          </w:tcPr>
          <w:p w14:paraId="2E1A43A0" w14:textId="6FDCC56C" w:rsidR="007C6F71" w:rsidRPr="005931B6" w:rsidRDefault="007C6F71" w:rsidP="007C6F71">
            <w:r w:rsidRPr="00B600C9">
              <w:t>8</w:t>
            </w:r>
          </w:p>
        </w:tc>
        <w:tc>
          <w:tcPr>
            <w:tcW w:w="663" w:type="dxa"/>
            <w:noWrap/>
            <w:hideMark/>
          </w:tcPr>
          <w:p w14:paraId="40A1123D" w14:textId="12A80668" w:rsidR="007C6F71" w:rsidRPr="005931B6" w:rsidRDefault="007C6F71" w:rsidP="007C6F71">
            <w:r w:rsidRPr="00B600C9">
              <w:t>8</w:t>
            </w:r>
          </w:p>
        </w:tc>
        <w:tc>
          <w:tcPr>
            <w:tcW w:w="663" w:type="dxa"/>
            <w:noWrap/>
            <w:hideMark/>
          </w:tcPr>
          <w:p w14:paraId="7E458214" w14:textId="578A62BD" w:rsidR="007C6F71" w:rsidRPr="005931B6" w:rsidRDefault="007C6F71" w:rsidP="007C6F71">
            <w:r w:rsidRPr="00B600C9">
              <w:t>8</w:t>
            </w:r>
          </w:p>
        </w:tc>
        <w:tc>
          <w:tcPr>
            <w:tcW w:w="663" w:type="dxa"/>
            <w:noWrap/>
            <w:hideMark/>
          </w:tcPr>
          <w:p w14:paraId="4B9C23E3" w14:textId="18C657E0" w:rsidR="007C6F71" w:rsidRPr="005931B6" w:rsidRDefault="007C6F71" w:rsidP="007C6F71">
            <w:r w:rsidRPr="00B600C9">
              <w:t>8</w:t>
            </w:r>
          </w:p>
        </w:tc>
        <w:tc>
          <w:tcPr>
            <w:tcW w:w="663" w:type="dxa"/>
            <w:noWrap/>
            <w:hideMark/>
          </w:tcPr>
          <w:p w14:paraId="4019A796" w14:textId="244E7CC4" w:rsidR="007C6F71" w:rsidRPr="005931B6" w:rsidRDefault="007C6F71" w:rsidP="007C6F71">
            <w:r w:rsidRPr="00B600C9">
              <w:t>8</w:t>
            </w:r>
          </w:p>
        </w:tc>
        <w:tc>
          <w:tcPr>
            <w:tcW w:w="663" w:type="dxa"/>
            <w:noWrap/>
            <w:hideMark/>
          </w:tcPr>
          <w:p w14:paraId="333F0374" w14:textId="31A26FBA" w:rsidR="007C6F71" w:rsidRPr="005931B6" w:rsidRDefault="007C6F71" w:rsidP="007C6F71">
            <w:r w:rsidRPr="00B600C9">
              <w:t>8</w:t>
            </w:r>
          </w:p>
        </w:tc>
        <w:tc>
          <w:tcPr>
            <w:tcW w:w="663" w:type="dxa"/>
            <w:noWrap/>
            <w:hideMark/>
          </w:tcPr>
          <w:p w14:paraId="13744A71" w14:textId="4A54F4C7" w:rsidR="007C6F71" w:rsidRPr="005931B6" w:rsidRDefault="007C6F71" w:rsidP="007C6F71">
            <w:r w:rsidRPr="0038157F">
              <w:t>2</w:t>
            </w:r>
          </w:p>
        </w:tc>
        <w:tc>
          <w:tcPr>
            <w:tcW w:w="663" w:type="dxa"/>
            <w:noWrap/>
            <w:hideMark/>
          </w:tcPr>
          <w:p w14:paraId="6F588799" w14:textId="6F09247F" w:rsidR="007C6F71" w:rsidRPr="005931B6" w:rsidRDefault="007C6F71" w:rsidP="007C6F71">
            <w:r w:rsidRPr="0038157F">
              <w:t>2</w:t>
            </w:r>
          </w:p>
        </w:tc>
        <w:tc>
          <w:tcPr>
            <w:tcW w:w="663" w:type="dxa"/>
            <w:noWrap/>
            <w:hideMark/>
          </w:tcPr>
          <w:p w14:paraId="3256DB6A" w14:textId="7EE4FBD6" w:rsidR="007C6F71" w:rsidRPr="005931B6" w:rsidRDefault="007C6F71" w:rsidP="007C6F71">
            <w:r w:rsidRPr="0038157F">
              <w:t>2</w:t>
            </w:r>
          </w:p>
        </w:tc>
      </w:tr>
      <w:tr w:rsidR="007C6F71" w:rsidRPr="005931B6" w14:paraId="22A719B9" w14:textId="77777777" w:rsidTr="007C6F71">
        <w:trPr>
          <w:trHeight w:val="320"/>
        </w:trPr>
        <w:tc>
          <w:tcPr>
            <w:tcW w:w="942" w:type="dxa"/>
            <w:vMerge/>
            <w:hideMark/>
          </w:tcPr>
          <w:p w14:paraId="40F2026C" w14:textId="77777777" w:rsidR="007C6F71" w:rsidRPr="005931B6" w:rsidRDefault="007C6F71" w:rsidP="007C6F71"/>
        </w:tc>
        <w:tc>
          <w:tcPr>
            <w:tcW w:w="356" w:type="dxa"/>
            <w:noWrap/>
            <w:hideMark/>
          </w:tcPr>
          <w:p w14:paraId="1F53B9EF" w14:textId="77777777" w:rsidR="007C6F71" w:rsidRPr="005931B6" w:rsidRDefault="007C6F71" w:rsidP="007C6F71">
            <w:r w:rsidRPr="005931B6">
              <w:t>C</w:t>
            </w:r>
          </w:p>
        </w:tc>
        <w:tc>
          <w:tcPr>
            <w:tcW w:w="663" w:type="dxa"/>
            <w:noWrap/>
            <w:hideMark/>
          </w:tcPr>
          <w:p w14:paraId="6A10D15A" w14:textId="545F4CD4" w:rsidR="007C6F71" w:rsidRPr="005931B6" w:rsidRDefault="007C6F71" w:rsidP="007C6F71">
            <w:r w:rsidRPr="005931B6">
              <w:t xml:space="preserve">Conc </w:t>
            </w:r>
            <w:r>
              <w:t>3</w:t>
            </w:r>
          </w:p>
        </w:tc>
        <w:tc>
          <w:tcPr>
            <w:tcW w:w="762" w:type="dxa"/>
            <w:noWrap/>
            <w:hideMark/>
          </w:tcPr>
          <w:p w14:paraId="223C4722" w14:textId="67A26BEA" w:rsidR="007C6F71" w:rsidRPr="005931B6" w:rsidRDefault="007C6F71" w:rsidP="007C6F71">
            <w:r>
              <w:t>0.5</w:t>
            </w:r>
          </w:p>
        </w:tc>
        <w:tc>
          <w:tcPr>
            <w:tcW w:w="762" w:type="dxa"/>
            <w:noWrap/>
            <w:hideMark/>
          </w:tcPr>
          <w:p w14:paraId="7D81AA3B" w14:textId="36350BBA" w:rsidR="007C6F71" w:rsidRPr="005931B6" w:rsidRDefault="007C6F71" w:rsidP="007C6F71">
            <w:r w:rsidRPr="00696735">
              <w:t>0.5</w:t>
            </w:r>
          </w:p>
        </w:tc>
        <w:tc>
          <w:tcPr>
            <w:tcW w:w="762" w:type="dxa"/>
            <w:noWrap/>
            <w:hideMark/>
          </w:tcPr>
          <w:p w14:paraId="726C9330" w14:textId="7175ED93" w:rsidR="007C6F71" w:rsidRPr="005931B6" w:rsidRDefault="007C6F71" w:rsidP="007C6F71">
            <w:r w:rsidRPr="00696735">
              <w:t>0.5</w:t>
            </w:r>
          </w:p>
        </w:tc>
        <w:tc>
          <w:tcPr>
            <w:tcW w:w="663" w:type="dxa"/>
            <w:noWrap/>
            <w:hideMark/>
          </w:tcPr>
          <w:p w14:paraId="4A579F15" w14:textId="57C72CB3" w:rsidR="007C6F71" w:rsidRPr="005931B6" w:rsidRDefault="007C6F71" w:rsidP="007C6F71">
            <w:r>
              <w:t>4</w:t>
            </w:r>
          </w:p>
        </w:tc>
        <w:tc>
          <w:tcPr>
            <w:tcW w:w="663" w:type="dxa"/>
            <w:noWrap/>
            <w:hideMark/>
          </w:tcPr>
          <w:p w14:paraId="1E7ED235" w14:textId="29672284" w:rsidR="007C6F71" w:rsidRPr="005931B6" w:rsidRDefault="007C6F71" w:rsidP="007C6F71">
            <w:r w:rsidRPr="00A13960">
              <w:t>4</w:t>
            </w:r>
          </w:p>
        </w:tc>
        <w:tc>
          <w:tcPr>
            <w:tcW w:w="663" w:type="dxa"/>
            <w:noWrap/>
            <w:hideMark/>
          </w:tcPr>
          <w:p w14:paraId="0252EC1C" w14:textId="51615388" w:rsidR="007C6F71" w:rsidRPr="005931B6" w:rsidRDefault="007C6F71" w:rsidP="007C6F71">
            <w:r w:rsidRPr="00A13960">
              <w:t>4</w:t>
            </w:r>
          </w:p>
        </w:tc>
        <w:tc>
          <w:tcPr>
            <w:tcW w:w="663" w:type="dxa"/>
            <w:noWrap/>
            <w:hideMark/>
          </w:tcPr>
          <w:p w14:paraId="4238B222" w14:textId="11066349" w:rsidR="007C6F71" w:rsidRPr="005931B6" w:rsidRDefault="007C6F71" w:rsidP="007C6F71">
            <w:r>
              <w:t>4</w:t>
            </w:r>
          </w:p>
        </w:tc>
        <w:tc>
          <w:tcPr>
            <w:tcW w:w="663" w:type="dxa"/>
            <w:noWrap/>
            <w:hideMark/>
          </w:tcPr>
          <w:p w14:paraId="14169288" w14:textId="6A631449" w:rsidR="007C6F71" w:rsidRPr="005931B6" w:rsidRDefault="007C6F71" w:rsidP="007C6F71">
            <w:r w:rsidRPr="00A13960">
              <w:t>4</w:t>
            </w:r>
          </w:p>
        </w:tc>
        <w:tc>
          <w:tcPr>
            <w:tcW w:w="663" w:type="dxa"/>
            <w:noWrap/>
            <w:hideMark/>
          </w:tcPr>
          <w:p w14:paraId="41001D29" w14:textId="169F9632" w:rsidR="007C6F71" w:rsidRPr="005931B6" w:rsidRDefault="007C6F71" w:rsidP="007C6F71">
            <w:r w:rsidRPr="00A13960">
              <w:t>4</w:t>
            </w:r>
          </w:p>
        </w:tc>
        <w:tc>
          <w:tcPr>
            <w:tcW w:w="663" w:type="dxa"/>
            <w:noWrap/>
            <w:hideMark/>
          </w:tcPr>
          <w:p w14:paraId="3C6B78C0" w14:textId="1B157C51" w:rsidR="007C6F71" w:rsidRPr="005931B6" w:rsidRDefault="007C6F71" w:rsidP="007C6F71">
            <w:r w:rsidRPr="001614D8">
              <w:t>1</w:t>
            </w:r>
          </w:p>
        </w:tc>
        <w:tc>
          <w:tcPr>
            <w:tcW w:w="663" w:type="dxa"/>
            <w:noWrap/>
            <w:hideMark/>
          </w:tcPr>
          <w:p w14:paraId="020422D7" w14:textId="4A772627" w:rsidR="007C6F71" w:rsidRPr="005931B6" w:rsidRDefault="007C6F71" w:rsidP="007C6F71">
            <w:r w:rsidRPr="001614D8">
              <w:t>1</w:t>
            </w:r>
          </w:p>
        </w:tc>
        <w:tc>
          <w:tcPr>
            <w:tcW w:w="663" w:type="dxa"/>
            <w:noWrap/>
            <w:hideMark/>
          </w:tcPr>
          <w:p w14:paraId="73B93159" w14:textId="030EF9AD" w:rsidR="007C6F71" w:rsidRPr="005931B6" w:rsidRDefault="007C6F71" w:rsidP="007C6F71">
            <w:r w:rsidRPr="001614D8">
              <w:t>1</w:t>
            </w:r>
          </w:p>
        </w:tc>
      </w:tr>
      <w:tr w:rsidR="007C6F71" w:rsidRPr="005931B6" w14:paraId="5DD586F1" w14:textId="77777777" w:rsidTr="007C6F71">
        <w:trPr>
          <w:trHeight w:val="320"/>
        </w:trPr>
        <w:tc>
          <w:tcPr>
            <w:tcW w:w="942" w:type="dxa"/>
            <w:vMerge/>
            <w:hideMark/>
          </w:tcPr>
          <w:p w14:paraId="7F929875" w14:textId="77777777" w:rsidR="007C6F71" w:rsidRPr="005931B6" w:rsidRDefault="007C6F71" w:rsidP="007C6F71"/>
        </w:tc>
        <w:tc>
          <w:tcPr>
            <w:tcW w:w="356" w:type="dxa"/>
            <w:noWrap/>
            <w:hideMark/>
          </w:tcPr>
          <w:p w14:paraId="35EFC0EF" w14:textId="77777777" w:rsidR="007C6F71" w:rsidRPr="005931B6" w:rsidRDefault="007C6F71" w:rsidP="007C6F71">
            <w:r w:rsidRPr="005931B6">
              <w:t>D</w:t>
            </w:r>
          </w:p>
        </w:tc>
        <w:tc>
          <w:tcPr>
            <w:tcW w:w="663" w:type="dxa"/>
            <w:noWrap/>
            <w:hideMark/>
          </w:tcPr>
          <w:p w14:paraId="49C95130" w14:textId="6BF02540" w:rsidR="007C6F71" w:rsidRPr="005931B6" w:rsidRDefault="007C6F71" w:rsidP="007C6F71">
            <w:r w:rsidRPr="005931B6">
              <w:t xml:space="preserve">Conc </w:t>
            </w:r>
            <w:r>
              <w:t>4</w:t>
            </w:r>
          </w:p>
        </w:tc>
        <w:tc>
          <w:tcPr>
            <w:tcW w:w="762" w:type="dxa"/>
            <w:noWrap/>
            <w:hideMark/>
          </w:tcPr>
          <w:p w14:paraId="4B3C7966" w14:textId="5ADA758D" w:rsidR="007C6F71" w:rsidRPr="005931B6" w:rsidRDefault="007C6F71" w:rsidP="007C6F71">
            <w:r w:rsidRPr="00731830">
              <w:t>0.25</w:t>
            </w:r>
          </w:p>
        </w:tc>
        <w:tc>
          <w:tcPr>
            <w:tcW w:w="762" w:type="dxa"/>
            <w:noWrap/>
            <w:hideMark/>
          </w:tcPr>
          <w:p w14:paraId="6A0A2B86" w14:textId="6E19BABF" w:rsidR="007C6F71" w:rsidRPr="005931B6" w:rsidRDefault="007C6F71" w:rsidP="007C6F71">
            <w:r w:rsidRPr="00731830">
              <w:t>0.25</w:t>
            </w:r>
          </w:p>
        </w:tc>
        <w:tc>
          <w:tcPr>
            <w:tcW w:w="762" w:type="dxa"/>
            <w:noWrap/>
            <w:hideMark/>
          </w:tcPr>
          <w:p w14:paraId="23349BFB" w14:textId="587ED7C8" w:rsidR="007C6F71" w:rsidRPr="005931B6" w:rsidRDefault="007C6F71" w:rsidP="007C6F71">
            <w:r w:rsidRPr="00731830">
              <w:t>0.25</w:t>
            </w:r>
          </w:p>
        </w:tc>
        <w:tc>
          <w:tcPr>
            <w:tcW w:w="663" w:type="dxa"/>
            <w:noWrap/>
            <w:hideMark/>
          </w:tcPr>
          <w:p w14:paraId="3450C008" w14:textId="5D29B00D" w:rsidR="007C6F71" w:rsidRPr="005931B6" w:rsidRDefault="007C6F71" w:rsidP="007C6F71">
            <w:r w:rsidRPr="0038157F">
              <w:t>2</w:t>
            </w:r>
          </w:p>
        </w:tc>
        <w:tc>
          <w:tcPr>
            <w:tcW w:w="663" w:type="dxa"/>
            <w:noWrap/>
            <w:hideMark/>
          </w:tcPr>
          <w:p w14:paraId="18E3B033" w14:textId="2353C0D6" w:rsidR="007C6F71" w:rsidRPr="005931B6" w:rsidRDefault="007C6F71" w:rsidP="007C6F71">
            <w:r w:rsidRPr="0038157F">
              <w:t>2</w:t>
            </w:r>
          </w:p>
        </w:tc>
        <w:tc>
          <w:tcPr>
            <w:tcW w:w="663" w:type="dxa"/>
            <w:noWrap/>
            <w:hideMark/>
          </w:tcPr>
          <w:p w14:paraId="71EB5E54" w14:textId="71E77DB4" w:rsidR="007C6F71" w:rsidRPr="005931B6" w:rsidRDefault="007C6F71" w:rsidP="007C6F71">
            <w:r w:rsidRPr="0038157F">
              <w:t>2</w:t>
            </w:r>
          </w:p>
        </w:tc>
        <w:tc>
          <w:tcPr>
            <w:tcW w:w="663" w:type="dxa"/>
            <w:noWrap/>
            <w:hideMark/>
          </w:tcPr>
          <w:p w14:paraId="6D8EB97E" w14:textId="7C5F245D" w:rsidR="007C6F71" w:rsidRPr="005931B6" w:rsidRDefault="007C6F71" w:rsidP="007C6F71">
            <w:r w:rsidRPr="0038157F">
              <w:t>2</w:t>
            </w:r>
          </w:p>
        </w:tc>
        <w:tc>
          <w:tcPr>
            <w:tcW w:w="663" w:type="dxa"/>
            <w:noWrap/>
            <w:hideMark/>
          </w:tcPr>
          <w:p w14:paraId="176F1614" w14:textId="34EAA501" w:rsidR="007C6F71" w:rsidRPr="005931B6" w:rsidRDefault="007C6F71" w:rsidP="007C6F71">
            <w:r w:rsidRPr="0038157F">
              <w:t>2</w:t>
            </w:r>
          </w:p>
        </w:tc>
        <w:tc>
          <w:tcPr>
            <w:tcW w:w="663" w:type="dxa"/>
            <w:noWrap/>
            <w:hideMark/>
          </w:tcPr>
          <w:p w14:paraId="1BAEC81F" w14:textId="3E2DDCD5" w:rsidR="007C6F71" w:rsidRPr="005931B6" w:rsidRDefault="007C6F71" w:rsidP="007C6F71">
            <w:r w:rsidRPr="0038157F">
              <w:t>2</w:t>
            </w:r>
          </w:p>
        </w:tc>
        <w:tc>
          <w:tcPr>
            <w:tcW w:w="663" w:type="dxa"/>
            <w:noWrap/>
            <w:hideMark/>
          </w:tcPr>
          <w:p w14:paraId="1B401259" w14:textId="0F6ACB2E" w:rsidR="007C6F71" w:rsidRPr="005931B6" w:rsidRDefault="007C6F71" w:rsidP="007C6F71">
            <w:r>
              <w:t>0.5</w:t>
            </w:r>
          </w:p>
        </w:tc>
        <w:tc>
          <w:tcPr>
            <w:tcW w:w="663" w:type="dxa"/>
            <w:noWrap/>
            <w:hideMark/>
          </w:tcPr>
          <w:p w14:paraId="040CA5F2" w14:textId="44351EAF" w:rsidR="007C6F71" w:rsidRPr="005931B6" w:rsidRDefault="007C6F71" w:rsidP="007C6F71">
            <w:r>
              <w:t>0.5</w:t>
            </w:r>
          </w:p>
        </w:tc>
        <w:tc>
          <w:tcPr>
            <w:tcW w:w="663" w:type="dxa"/>
            <w:noWrap/>
            <w:hideMark/>
          </w:tcPr>
          <w:p w14:paraId="7446DE92" w14:textId="6B5190CF" w:rsidR="007C6F71" w:rsidRPr="005931B6" w:rsidRDefault="007C6F71" w:rsidP="007C6F71">
            <w:r>
              <w:t>0.5</w:t>
            </w:r>
          </w:p>
        </w:tc>
      </w:tr>
      <w:tr w:rsidR="007C6F71" w:rsidRPr="005931B6" w14:paraId="2588D80F" w14:textId="77777777" w:rsidTr="007C6F71">
        <w:trPr>
          <w:trHeight w:val="320"/>
        </w:trPr>
        <w:tc>
          <w:tcPr>
            <w:tcW w:w="942" w:type="dxa"/>
            <w:vMerge/>
            <w:hideMark/>
          </w:tcPr>
          <w:p w14:paraId="63A6A7C9" w14:textId="77777777" w:rsidR="007C6F71" w:rsidRPr="005931B6" w:rsidRDefault="007C6F71" w:rsidP="007C6F71"/>
        </w:tc>
        <w:tc>
          <w:tcPr>
            <w:tcW w:w="356" w:type="dxa"/>
            <w:noWrap/>
            <w:hideMark/>
          </w:tcPr>
          <w:p w14:paraId="0B7FBADD" w14:textId="77777777" w:rsidR="007C6F71" w:rsidRPr="005931B6" w:rsidRDefault="007C6F71" w:rsidP="007C6F71">
            <w:r w:rsidRPr="005931B6">
              <w:t>E</w:t>
            </w:r>
          </w:p>
        </w:tc>
        <w:tc>
          <w:tcPr>
            <w:tcW w:w="663" w:type="dxa"/>
            <w:noWrap/>
            <w:hideMark/>
          </w:tcPr>
          <w:p w14:paraId="3E3078E4" w14:textId="6DA1B51A" w:rsidR="007C6F71" w:rsidRPr="005931B6" w:rsidRDefault="007C6F71" w:rsidP="007C6F71">
            <w:r w:rsidRPr="005931B6">
              <w:t xml:space="preserve">Conc </w:t>
            </w:r>
            <w:r>
              <w:t>5</w:t>
            </w:r>
          </w:p>
        </w:tc>
        <w:tc>
          <w:tcPr>
            <w:tcW w:w="762" w:type="dxa"/>
            <w:noWrap/>
            <w:hideMark/>
          </w:tcPr>
          <w:p w14:paraId="649A9D0A" w14:textId="026D84E6" w:rsidR="007C6F71" w:rsidRPr="005931B6" w:rsidRDefault="007C6F71" w:rsidP="007C6F71">
            <w:r w:rsidRPr="005931B6">
              <w:t>0.</w:t>
            </w:r>
            <w:r>
              <w:t>1</w:t>
            </w:r>
            <w:r w:rsidRPr="005931B6">
              <w:t>25</w:t>
            </w:r>
          </w:p>
        </w:tc>
        <w:tc>
          <w:tcPr>
            <w:tcW w:w="762" w:type="dxa"/>
            <w:noWrap/>
            <w:hideMark/>
          </w:tcPr>
          <w:p w14:paraId="1A877D26" w14:textId="39F4E83A" w:rsidR="007C6F71" w:rsidRPr="005931B6" w:rsidRDefault="007C6F71" w:rsidP="007C6F71">
            <w:r w:rsidRPr="00476961">
              <w:t>0.125</w:t>
            </w:r>
          </w:p>
        </w:tc>
        <w:tc>
          <w:tcPr>
            <w:tcW w:w="762" w:type="dxa"/>
            <w:noWrap/>
            <w:hideMark/>
          </w:tcPr>
          <w:p w14:paraId="5AD8DF96" w14:textId="0DC8FE0B" w:rsidR="007C6F71" w:rsidRPr="005931B6" w:rsidRDefault="007C6F71" w:rsidP="007C6F71">
            <w:r w:rsidRPr="00476961">
              <w:t>0.125</w:t>
            </w:r>
          </w:p>
        </w:tc>
        <w:tc>
          <w:tcPr>
            <w:tcW w:w="663" w:type="dxa"/>
            <w:noWrap/>
            <w:hideMark/>
          </w:tcPr>
          <w:p w14:paraId="4D0673F4" w14:textId="46B309C2" w:rsidR="007C6F71" w:rsidRPr="005931B6" w:rsidRDefault="007C6F71" w:rsidP="007C6F71">
            <w:r w:rsidRPr="001614D8">
              <w:t>1</w:t>
            </w:r>
          </w:p>
        </w:tc>
        <w:tc>
          <w:tcPr>
            <w:tcW w:w="663" w:type="dxa"/>
            <w:noWrap/>
            <w:hideMark/>
          </w:tcPr>
          <w:p w14:paraId="0B9B3827" w14:textId="18C3CB69" w:rsidR="007C6F71" w:rsidRPr="005931B6" w:rsidRDefault="007C6F71" w:rsidP="007C6F71">
            <w:r w:rsidRPr="001614D8">
              <w:t>1</w:t>
            </w:r>
          </w:p>
        </w:tc>
        <w:tc>
          <w:tcPr>
            <w:tcW w:w="663" w:type="dxa"/>
            <w:noWrap/>
            <w:hideMark/>
          </w:tcPr>
          <w:p w14:paraId="5CC5E1D8" w14:textId="24B3EB96" w:rsidR="007C6F71" w:rsidRPr="005931B6" w:rsidRDefault="007C6F71" w:rsidP="007C6F71">
            <w:r w:rsidRPr="001614D8">
              <w:t>1</w:t>
            </w:r>
          </w:p>
        </w:tc>
        <w:tc>
          <w:tcPr>
            <w:tcW w:w="663" w:type="dxa"/>
            <w:noWrap/>
            <w:hideMark/>
          </w:tcPr>
          <w:p w14:paraId="2E7605B8" w14:textId="2BCE47BB" w:rsidR="007C6F71" w:rsidRPr="005931B6" w:rsidRDefault="007C6F71" w:rsidP="007C6F71">
            <w:r w:rsidRPr="001614D8">
              <w:t>1</w:t>
            </w:r>
          </w:p>
        </w:tc>
        <w:tc>
          <w:tcPr>
            <w:tcW w:w="663" w:type="dxa"/>
            <w:noWrap/>
            <w:hideMark/>
          </w:tcPr>
          <w:p w14:paraId="00C62D0E" w14:textId="30959597" w:rsidR="007C6F71" w:rsidRPr="005931B6" w:rsidRDefault="007C6F71" w:rsidP="007C6F71">
            <w:r w:rsidRPr="001614D8">
              <w:t>1</w:t>
            </w:r>
          </w:p>
        </w:tc>
        <w:tc>
          <w:tcPr>
            <w:tcW w:w="663" w:type="dxa"/>
            <w:noWrap/>
            <w:hideMark/>
          </w:tcPr>
          <w:p w14:paraId="4DBB10F5" w14:textId="7649FEFE" w:rsidR="007C6F71" w:rsidRPr="005931B6" w:rsidRDefault="007C6F71" w:rsidP="007C6F71">
            <w:r w:rsidRPr="001614D8">
              <w:t>1</w:t>
            </w:r>
          </w:p>
        </w:tc>
        <w:tc>
          <w:tcPr>
            <w:tcW w:w="663" w:type="dxa"/>
            <w:noWrap/>
            <w:hideMark/>
          </w:tcPr>
          <w:p w14:paraId="1C865A8D" w14:textId="5F59746E" w:rsidR="007C6F71" w:rsidRPr="005931B6" w:rsidRDefault="007C6F71" w:rsidP="007C6F71">
            <w:r w:rsidRPr="00E9377E">
              <w:t>0.25</w:t>
            </w:r>
          </w:p>
        </w:tc>
        <w:tc>
          <w:tcPr>
            <w:tcW w:w="663" w:type="dxa"/>
            <w:noWrap/>
            <w:hideMark/>
          </w:tcPr>
          <w:p w14:paraId="694CA677" w14:textId="4600803C" w:rsidR="007C6F71" w:rsidRPr="005931B6" w:rsidRDefault="007C6F71" w:rsidP="007C6F71">
            <w:r w:rsidRPr="00E9377E">
              <w:t>0.25</w:t>
            </w:r>
          </w:p>
        </w:tc>
        <w:tc>
          <w:tcPr>
            <w:tcW w:w="663" w:type="dxa"/>
            <w:noWrap/>
            <w:hideMark/>
          </w:tcPr>
          <w:p w14:paraId="3C9B1BDE" w14:textId="06B1A512" w:rsidR="007C6F71" w:rsidRPr="005931B6" w:rsidRDefault="007C6F71" w:rsidP="007C6F71">
            <w:r w:rsidRPr="00E9377E">
              <w:t>0.25</w:t>
            </w:r>
          </w:p>
        </w:tc>
      </w:tr>
      <w:tr w:rsidR="007C6F71" w:rsidRPr="005931B6" w14:paraId="6895D6F3" w14:textId="77777777" w:rsidTr="007C6F71">
        <w:trPr>
          <w:trHeight w:val="320"/>
        </w:trPr>
        <w:tc>
          <w:tcPr>
            <w:tcW w:w="942" w:type="dxa"/>
            <w:vMerge/>
            <w:hideMark/>
          </w:tcPr>
          <w:p w14:paraId="0DD58B13" w14:textId="77777777" w:rsidR="007C6F71" w:rsidRPr="005931B6" w:rsidRDefault="007C6F71" w:rsidP="007C6F71"/>
        </w:tc>
        <w:tc>
          <w:tcPr>
            <w:tcW w:w="356" w:type="dxa"/>
            <w:noWrap/>
            <w:hideMark/>
          </w:tcPr>
          <w:p w14:paraId="5445004A" w14:textId="77777777" w:rsidR="007C6F71" w:rsidRPr="005931B6" w:rsidRDefault="007C6F71" w:rsidP="007C6F71">
            <w:r w:rsidRPr="005931B6">
              <w:t>F</w:t>
            </w:r>
          </w:p>
        </w:tc>
        <w:tc>
          <w:tcPr>
            <w:tcW w:w="663" w:type="dxa"/>
            <w:noWrap/>
            <w:hideMark/>
          </w:tcPr>
          <w:p w14:paraId="7628ED0C" w14:textId="71721BFC" w:rsidR="007C6F71" w:rsidRPr="005931B6" w:rsidRDefault="007C6F71" w:rsidP="007C6F71">
            <w:r w:rsidRPr="005931B6">
              <w:t xml:space="preserve">Conc </w:t>
            </w:r>
            <w:r>
              <w:t>6</w:t>
            </w:r>
          </w:p>
        </w:tc>
        <w:tc>
          <w:tcPr>
            <w:tcW w:w="762" w:type="dxa"/>
            <w:noWrap/>
            <w:hideMark/>
          </w:tcPr>
          <w:p w14:paraId="1B1AE138" w14:textId="2AC6267F" w:rsidR="007C6F71" w:rsidRPr="005931B6" w:rsidRDefault="007C6F71" w:rsidP="007C6F71">
            <w:r>
              <w:t>0.0625</w:t>
            </w:r>
          </w:p>
        </w:tc>
        <w:tc>
          <w:tcPr>
            <w:tcW w:w="762" w:type="dxa"/>
            <w:noWrap/>
            <w:hideMark/>
          </w:tcPr>
          <w:p w14:paraId="713EDE8F" w14:textId="695C0C2C" w:rsidR="007C6F71" w:rsidRPr="005931B6" w:rsidRDefault="007C6F71" w:rsidP="007C6F71">
            <w:r w:rsidRPr="00846FE8">
              <w:t>0.0625</w:t>
            </w:r>
          </w:p>
        </w:tc>
        <w:tc>
          <w:tcPr>
            <w:tcW w:w="762" w:type="dxa"/>
            <w:noWrap/>
            <w:hideMark/>
          </w:tcPr>
          <w:p w14:paraId="13ECFD27" w14:textId="7B009153" w:rsidR="007C6F71" w:rsidRPr="005931B6" w:rsidRDefault="007C6F71" w:rsidP="007C6F71">
            <w:r w:rsidRPr="00846FE8">
              <w:t>0.0625</w:t>
            </w:r>
          </w:p>
        </w:tc>
        <w:tc>
          <w:tcPr>
            <w:tcW w:w="663" w:type="dxa"/>
            <w:noWrap/>
            <w:hideMark/>
          </w:tcPr>
          <w:p w14:paraId="05B8758C" w14:textId="6471C0AB" w:rsidR="007C6F71" w:rsidRPr="005931B6" w:rsidRDefault="007C6F71" w:rsidP="007C6F71">
            <w:r>
              <w:t>0.5</w:t>
            </w:r>
          </w:p>
        </w:tc>
        <w:tc>
          <w:tcPr>
            <w:tcW w:w="663" w:type="dxa"/>
            <w:noWrap/>
            <w:hideMark/>
          </w:tcPr>
          <w:p w14:paraId="10822E11" w14:textId="479E739D" w:rsidR="007C6F71" w:rsidRPr="005931B6" w:rsidRDefault="007C6F71" w:rsidP="007C6F71">
            <w:r>
              <w:t>0.5</w:t>
            </w:r>
          </w:p>
        </w:tc>
        <w:tc>
          <w:tcPr>
            <w:tcW w:w="663" w:type="dxa"/>
            <w:noWrap/>
            <w:hideMark/>
          </w:tcPr>
          <w:p w14:paraId="6D2DEA1C" w14:textId="62F43706" w:rsidR="007C6F71" w:rsidRPr="005931B6" w:rsidRDefault="007C6F71" w:rsidP="007C6F71">
            <w:r>
              <w:t>0.5</w:t>
            </w:r>
          </w:p>
        </w:tc>
        <w:tc>
          <w:tcPr>
            <w:tcW w:w="663" w:type="dxa"/>
            <w:noWrap/>
            <w:hideMark/>
          </w:tcPr>
          <w:p w14:paraId="157B2D42" w14:textId="05E2C712" w:rsidR="007C6F71" w:rsidRPr="005931B6" w:rsidRDefault="007C6F71" w:rsidP="007C6F71">
            <w:r>
              <w:t>0.5</w:t>
            </w:r>
          </w:p>
        </w:tc>
        <w:tc>
          <w:tcPr>
            <w:tcW w:w="663" w:type="dxa"/>
            <w:noWrap/>
            <w:hideMark/>
          </w:tcPr>
          <w:p w14:paraId="318404D6" w14:textId="3F71E4BA" w:rsidR="007C6F71" w:rsidRPr="005931B6" w:rsidRDefault="007C6F71" w:rsidP="007C6F71">
            <w:r>
              <w:t>0.5</w:t>
            </w:r>
          </w:p>
        </w:tc>
        <w:tc>
          <w:tcPr>
            <w:tcW w:w="663" w:type="dxa"/>
            <w:noWrap/>
            <w:hideMark/>
          </w:tcPr>
          <w:p w14:paraId="30BA40A3" w14:textId="0565CF19" w:rsidR="007C6F71" w:rsidRPr="005931B6" w:rsidRDefault="007C6F71" w:rsidP="007C6F71">
            <w:r>
              <w:t>0.5</w:t>
            </w:r>
          </w:p>
        </w:tc>
        <w:tc>
          <w:tcPr>
            <w:tcW w:w="663" w:type="dxa"/>
            <w:noWrap/>
            <w:hideMark/>
          </w:tcPr>
          <w:p w14:paraId="744E7E36" w14:textId="3800F9AD" w:rsidR="007C6F71" w:rsidRPr="005931B6" w:rsidRDefault="007C6F71" w:rsidP="007C6F71">
            <w:r w:rsidRPr="005931B6">
              <w:t>0.</w:t>
            </w:r>
            <w:r>
              <w:t>1</w:t>
            </w:r>
            <w:r w:rsidRPr="005931B6">
              <w:t>25</w:t>
            </w:r>
          </w:p>
        </w:tc>
        <w:tc>
          <w:tcPr>
            <w:tcW w:w="663" w:type="dxa"/>
            <w:noWrap/>
            <w:hideMark/>
          </w:tcPr>
          <w:p w14:paraId="024CC506" w14:textId="2E654133" w:rsidR="007C6F71" w:rsidRPr="005931B6" w:rsidRDefault="007C6F71" w:rsidP="007C6F71">
            <w:r w:rsidRPr="00476961">
              <w:t>0.125</w:t>
            </w:r>
          </w:p>
        </w:tc>
        <w:tc>
          <w:tcPr>
            <w:tcW w:w="663" w:type="dxa"/>
            <w:noWrap/>
            <w:hideMark/>
          </w:tcPr>
          <w:p w14:paraId="562F1DC4" w14:textId="2A13F2F1" w:rsidR="007C6F71" w:rsidRPr="005931B6" w:rsidRDefault="007C6F71" w:rsidP="007C6F71">
            <w:r w:rsidRPr="00476961">
              <w:t>0.125</w:t>
            </w:r>
          </w:p>
        </w:tc>
      </w:tr>
      <w:tr w:rsidR="007C6F71" w:rsidRPr="005931B6" w14:paraId="5F06AA56" w14:textId="77777777" w:rsidTr="007C6F71">
        <w:trPr>
          <w:trHeight w:val="320"/>
        </w:trPr>
        <w:tc>
          <w:tcPr>
            <w:tcW w:w="942" w:type="dxa"/>
            <w:vMerge/>
            <w:hideMark/>
          </w:tcPr>
          <w:p w14:paraId="57640497" w14:textId="77777777" w:rsidR="007C6F71" w:rsidRPr="005931B6" w:rsidRDefault="007C6F71" w:rsidP="007C6F71"/>
        </w:tc>
        <w:tc>
          <w:tcPr>
            <w:tcW w:w="356" w:type="dxa"/>
            <w:noWrap/>
            <w:hideMark/>
          </w:tcPr>
          <w:p w14:paraId="3310E64E" w14:textId="77777777" w:rsidR="007C6F71" w:rsidRPr="005931B6" w:rsidRDefault="007C6F71" w:rsidP="007C6F71">
            <w:r w:rsidRPr="005931B6">
              <w:t>G</w:t>
            </w:r>
          </w:p>
        </w:tc>
        <w:tc>
          <w:tcPr>
            <w:tcW w:w="663" w:type="dxa"/>
            <w:noWrap/>
            <w:hideMark/>
          </w:tcPr>
          <w:p w14:paraId="2A6002D2" w14:textId="019AD08B" w:rsidR="007C6F71" w:rsidRPr="005931B6" w:rsidRDefault="007C6F71" w:rsidP="007C6F71">
            <w:r>
              <w:t>No Abx</w:t>
            </w:r>
          </w:p>
        </w:tc>
        <w:tc>
          <w:tcPr>
            <w:tcW w:w="762" w:type="dxa"/>
            <w:noWrap/>
            <w:hideMark/>
          </w:tcPr>
          <w:p w14:paraId="40590CE1" w14:textId="1D4DA2C4" w:rsidR="007C6F71" w:rsidRPr="005931B6" w:rsidRDefault="007C6F71" w:rsidP="007C6F71">
            <w:r w:rsidRPr="002D453D">
              <w:t>0</w:t>
            </w:r>
          </w:p>
        </w:tc>
        <w:tc>
          <w:tcPr>
            <w:tcW w:w="762" w:type="dxa"/>
            <w:noWrap/>
            <w:hideMark/>
          </w:tcPr>
          <w:p w14:paraId="334FDE5E" w14:textId="6D3B8C3F" w:rsidR="007C6F71" w:rsidRPr="005931B6" w:rsidRDefault="007C6F71" w:rsidP="007C6F71">
            <w:r w:rsidRPr="002D453D">
              <w:t>0</w:t>
            </w:r>
          </w:p>
        </w:tc>
        <w:tc>
          <w:tcPr>
            <w:tcW w:w="762" w:type="dxa"/>
            <w:noWrap/>
            <w:hideMark/>
          </w:tcPr>
          <w:p w14:paraId="1A1292B1" w14:textId="70E44D86" w:rsidR="007C6F71" w:rsidRPr="005931B6" w:rsidRDefault="007C6F71" w:rsidP="007C6F71">
            <w:r w:rsidRPr="002D453D">
              <w:t>0</w:t>
            </w:r>
          </w:p>
        </w:tc>
        <w:tc>
          <w:tcPr>
            <w:tcW w:w="663" w:type="dxa"/>
            <w:noWrap/>
            <w:hideMark/>
          </w:tcPr>
          <w:p w14:paraId="55926245" w14:textId="7E143929" w:rsidR="007C6F71" w:rsidRPr="005931B6" w:rsidRDefault="007C6F71" w:rsidP="007C6F71">
            <w:r w:rsidRPr="002D453D">
              <w:t>0</w:t>
            </w:r>
          </w:p>
        </w:tc>
        <w:tc>
          <w:tcPr>
            <w:tcW w:w="663" w:type="dxa"/>
            <w:noWrap/>
            <w:hideMark/>
          </w:tcPr>
          <w:p w14:paraId="6BD0E654" w14:textId="382314B4" w:rsidR="007C6F71" w:rsidRPr="005931B6" w:rsidRDefault="007C6F71" w:rsidP="007C6F71">
            <w:r w:rsidRPr="002D453D">
              <w:t>0</w:t>
            </w:r>
          </w:p>
        </w:tc>
        <w:tc>
          <w:tcPr>
            <w:tcW w:w="663" w:type="dxa"/>
            <w:noWrap/>
            <w:hideMark/>
          </w:tcPr>
          <w:p w14:paraId="4821089F" w14:textId="4667AD07" w:rsidR="007C6F71" w:rsidRPr="005931B6" w:rsidRDefault="007C6F71" w:rsidP="007C6F71">
            <w:r w:rsidRPr="002D453D">
              <w:t>0</w:t>
            </w:r>
          </w:p>
        </w:tc>
        <w:tc>
          <w:tcPr>
            <w:tcW w:w="663" w:type="dxa"/>
            <w:noWrap/>
            <w:hideMark/>
          </w:tcPr>
          <w:p w14:paraId="36548904" w14:textId="66B929C2" w:rsidR="007C6F71" w:rsidRPr="005931B6" w:rsidRDefault="007C6F71" w:rsidP="007C6F71">
            <w:r w:rsidRPr="002D453D">
              <w:t>0</w:t>
            </w:r>
          </w:p>
        </w:tc>
        <w:tc>
          <w:tcPr>
            <w:tcW w:w="663" w:type="dxa"/>
            <w:noWrap/>
            <w:hideMark/>
          </w:tcPr>
          <w:p w14:paraId="64191C58" w14:textId="2990C215" w:rsidR="007C6F71" w:rsidRPr="005931B6" w:rsidRDefault="007C6F71" w:rsidP="007C6F71">
            <w:r w:rsidRPr="002D453D">
              <w:t>0</w:t>
            </w:r>
          </w:p>
        </w:tc>
        <w:tc>
          <w:tcPr>
            <w:tcW w:w="663" w:type="dxa"/>
            <w:noWrap/>
            <w:hideMark/>
          </w:tcPr>
          <w:p w14:paraId="32613728" w14:textId="0E99AE8E" w:rsidR="007C6F71" w:rsidRPr="005931B6" w:rsidRDefault="007C6F71" w:rsidP="007C6F71">
            <w:r w:rsidRPr="002D453D">
              <w:t>0</w:t>
            </w:r>
          </w:p>
        </w:tc>
        <w:tc>
          <w:tcPr>
            <w:tcW w:w="663" w:type="dxa"/>
            <w:noWrap/>
            <w:hideMark/>
          </w:tcPr>
          <w:p w14:paraId="568DD58B" w14:textId="40E597AE" w:rsidR="007C6F71" w:rsidRPr="005931B6" w:rsidRDefault="007C6F71" w:rsidP="007C6F71">
            <w:r w:rsidRPr="002D453D">
              <w:t>0</w:t>
            </w:r>
          </w:p>
        </w:tc>
        <w:tc>
          <w:tcPr>
            <w:tcW w:w="663" w:type="dxa"/>
            <w:noWrap/>
            <w:hideMark/>
          </w:tcPr>
          <w:p w14:paraId="1A461170" w14:textId="77777777" w:rsidR="007C6F71" w:rsidRPr="005931B6" w:rsidRDefault="007C6F71" w:rsidP="007C6F71">
            <w:r w:rsidRPr="005931B6">
              <w:t>0</w:t>
            </w:r>
          </w:p>
        </w:tc>
        <w:tc>
          <w:tcPr>
            <w:tcW w:w="663" w:type="dxa"/>
            <w:noWrap/>
            <w:hideMark/>
          </w:tcPr>
          <w:p w14:paraId="0D17A44C" w14:textId="361F9AF1" w:rsidR="007C6F71" w:rsidRPr="005931B6" w:rsidRDefault="007C6F71" w:rsidP="007C6F71">
            <w:r>
              <w:t>0</w:t>
            </w:r>
          </w:p>
        </w:tc>
      </w:tr>
      <w:tr w:rsidR="007C6F71" w:rsidRPr="005931B6" w14:paraId="79C655A5" w14:textId="77777777" w:rsidTr="007C6F71">
        <w:trPr>
          <w:trHeight w:val="320"/>
        </w:trPr>
        <w:tc>
          <w:tcPr>
            <w:tcW w:w="942" w:type="dxa"/>
            <w:vMerge/>
            <w:hideMark/>
          </w:tcPr>
          <w:p w14:paraId="1DC17DF6" w14:textId="77777777" w:rsidR="007C6F71" w:rsidRPr="005931B6" w:rsidRDefault="007C6F71" w:rsidP="007C6F71"/>
        </w:tc>
        <w:tc>
          <w:tcPr>
            <w:tcW w:w="356" w:type="dxa"/>
            <w:noWrap/>
            <w:hideMark/>
          </w:tcPr>
          <w:p w14:paraId="2309FC3E" w14:textId="77777777" w:rsidR="007C6F71" w:rsidRPr="005931B6" w:rsidRDefault="007C6F71" w:rsidP="007C6F71">
            <w:r w:rsidRPr="005931B6">
              <w:t>H</w:t>
            </w:r>
          </w:p>
        </w:tc>
        <w:tc>
          <w:tcPr>
            <w:tcW w:w="663" w:type="dxa"/>
            <w:noWrap/>
            <w:hideMark/>
          </w:tcPr>
          <w:p w14:paraId="511EA100" w14:textId="4E469243" w:rsidR="007C6F71" w:rsidRPr="005931B6" w:rsidRDefault="007C6F71" w:rsidP="007C6F71">
            <w:r>
              <w:t>Blank</w:t>
            </w:r>
          </w:p>
        </w:tc>
        <w:tc>
          <w:tcPr>
            <w:tcW w:w="762" w:type="dxa"/>
            <w:noWrap/>
            <w:hideMark/>
          </w:tcPr>
          <w:p w14:paraId="1F136BF9" w14:textId="5988FA77" w:rsidR="007C6F71" w:rsidRPr="005931B6" w:rsidRDefault="007C6F71" w:rsidP="007C6F71">
            <w:r w:rsidRPr="00F45454">
              <w:t>Blank</w:t>
            </w:r>
          </w:p>
        </w:tc>
        <w:tc>
          <w:tcPr>
            <w:tcW w:w="762" w:type="dxa"/>
            <w:noWrap/>
            <w:hideMark/>
          </w:tcPr>
          <w:p w14:paraId="4721E34F" w14:textId="79EDD76F" w:rsidR="007C6F71" w:rsidRPr="005931B6" w:rsidRDefault="007C6F71" w:rsidP="007C6F71">
            <w:r w:rsidRPr="00F45454">
              <w:t>Blank</w:t>
            </w:r>
          </w:p>
        </w:tc>
        <w:tc>
          <w:tcPr>
            <w:tcW w:w="762" w:type="dxa"/>
            <w:noWrap/>
            <w:hideMark/>
          </w:tcPr>
          <w:p w14:paraId="7A1A1BD9" w14:textId="1918E265" w:rsidR="007C6F71" w:rsidRPr="005931B6" w:rsidRDefault="007C6F71" w:rsidP="007C6F71">
            <w:r w:rsidRPr="00F45454">
              <w:t>Blank</w:t>
            </w:r>
          </w:p>
        </w:tc>
        <w:tc>
          <w:tcPr>
            <w:tcW w:w="663" w:type="dxa"/>
            <w:noWrap/>
            <w:hideMark/>
          </w:tcPr>
          <w:p w14:paraId="56AB3EFA" w14:textId="47AACF8B" w:rsidR="007C6F71" w:rsidRPr="005931B6" w:rsidRDefault="007C6F71" w:rsidP="007C6F71">
            <w:r w:rsidRPr="00F45454">
              <w:t>Blank</w:t>
            </w:r>
          </w:p>
        </w:tc>
        <w:tc>
          <w:tcPr>
            <w:tcW w:w="663" w:type="dxa"/>
            <w:noWrap/>
            <w:hideMark/>
          </w:tcPr>
          <w:p w14:paraId="029BF370" w14:textId="465E9A52" w:rsidR="007C6F71" w:rsidRPr="005931B6" w:rsidRDefault="007C6F71" w:rsidP="007C6F71">
            <w:r w:rsidRPr="00F45454">
              <w:t>Blank</w:t>
            </w:r>
          </w:p>
        </w:tc>
        <w:tc>
          <w:tcPr>
            <w:tcW w:w="663" w:type="dxa"/>
            <w:noWrap/>
            <w:hideMark/>
          </w:tcPr>
          <w:p w14:paraId="33D6B168" w14:textId="2C4954F9" w:rsidR="007C6F71" w:rsidRPr="005931B6" w:rsidRDefault="007C6F71" w:rsidP="007C6F71">
            <w:r w:rsidRPr="00F45454">
              <w:t>Blank</w:t>
            </w:r>
          </w:p>
        </w:tc>
        <w:tc>
          <w:tcPr>
            <w:tcW w:w="663" w:type="dxa"/>
            <w:noWrap/>
            <w:hideMark/>
          </w:tcPr>
          <w:p w14:paraId="4E60B295" w14:textId="00390CE9" w:rsidR="007C6F71" w:rsidRPr="005931B6" w:rsidRDefault="007C6F71" w:rsidP="007C6F71">
            <w:r w:rsidRPr="00F45454">
              <w:t>Blank</w:t>
            </w:r>
          </w:p>
        </w:tc>
        <w:tc>
          <w:tcPr>
            <w:tcW w:w="663" w:type="dxa"/>
            <w:noWrap/>
            <w:hideMark/>
          </w:tcPr>
          <w:p w14:paraId="6EAFD9C4" w14:textId="4AFF8E5E" w:rsidR="007C6F71" w:rsidRPr="005931B6" w:rsidRDefault="007C6F71" w:rsidP="007C6F71">
            <w:r w:rsidRPr="00F45454">
              <w:t>Blank</w:t>
            </w:r>
          </w:p>
        </w:tc>
        <w:tc>
          <w:tcPr>
            <w:tcW w:w="663" w:type="dxa"/>
            <w:noWrap/>
            <w:hideMark/>
          </w:tcPr>
          <w:p w14:paraId="6B4213A9" w14:textId="733A14DB" w:rsidR="007C6F71" w:rsidRPr="005931B6" w:rsidRDefault="007C6F71" w:rsidP="007C6F71">
            <w:r w:rsidRPr="00F45454">
              <w:t>Blank</w:t>
            </w:r>
          </w:p>
        </w:tc>
        <w:tc>
          <w:tcPr>
            <w:tcW w:w="663" w:type="dxa"/>
            <w:noWrap/>
            <w:hideMark/>
          </w:tcPr>
          <w:p w14:paraId="60F9241E" w14:textId="0C6974A5" w:rsidR="007C6F71" w:rsidRPr="005931B6" w:rsidRDefault="007C6F71" w:rsidP="007C6F71">
            <w:r w:rsidRPr="00F45454">
              <w:t>Blank</w:t>
            </w:r>
          </w:p>
        </w:tc>
        <w:tc>
          <w:tcPr>
            <w:tcW w:w="663" w:type="dxa"/>
            <w:noWrap/>
            <w:hideMark/>
          </w:tcPr>
          <w:p w14:paraId="50EB7820" w14:textId="298A7C1C" w:rsidR="007C6F71" w:rsidRPr="005931B6" w:rsidRDefault="007C6F71" w:rsidP="007C6F71">
            <w:r w:rsidRPr="00F45454">
              <w:t>Blank</w:t>
            </w:r>
          </w:p>
        </w:tc>
        <w:tc>
          <w:tcPr>
            <w:tcW w:w="663" w:type="dxa"/>
            <w:noWrap/>
            <w:hideMark/>
          </w:tcPr>
          <w:p w14:paraId="746C4CAC" w14:textId="77777777" w:rsidR="007C6F71" w:rsidRPr="005931B6" w:rsidRDefault="007C6F71" w:rsidP="007C6F71">
            <w:r w:rsidRPr="005931B6">
              <w:t>Blank</w:t>
            </w:r>
          </w:p>
        </w:tc>
      </w:tr>
    </w:tbl>
    <w:p w14:paraId="2BFAD173" w14:textId="77777777" w:rsidR="00CF3594" w:rsidRDefault="00CF3594" w:rsidP="00D54FAF"/>
    <w:p w14:paraId="0B2F89D4" w14:textId="77777777" w:rsidR="00CF3594" w:rsidRDefault="00CF3594" w:rsidP="00D54FAF"/>
    <w:p w14:paraId="3C756D9E" w14:textId="77777777" w:rsidR="006049A4" w:rsidRDefault="006049A4" w:rsidP="006049A4">
      <w:pPr>
        <w:pStyle w:val="Heading2"/>
      </w:pPr>
      <w:bookmarkStart w:id="21" w:name="_Toc174443376"/>
      <w:r>
        <w:t>Population Analysis Assay (microplate method)</w:t>
      </w:r>
      <w:bookmarkEnd w:id="21"/>
    </w:p>
    <w:p w14:paraId="7FFB1DC3" w14:textId="77777777" w:rsidR="006049A4" w:rsidRPr="006D7240" w:rsidRDefault="006049A4" w:rsidP="006049A4">
      <w:r>
        <w:t xml:space="preserve">Based on Barnes et </w:t>
      </w:r>
      <w:proofErr w:type="spellStart"/>
      <w:proofErr w:type="gramStart"/>
      <w:r>
        <w:t>a,l</w:t>
      </w:r>
      <w:proofErr w:type="spellEnd"/>
      <w:proofErr w:type="gramEnd"/>
      <w:r>
        <w:t xml:space="preserve"> 2023</w:t>
      </w:r>
    </w:p>
    <w:p w14:paraId="5FB1BA19" w14:textId="77777777" w:rsidR="006049A4" w:rsidRDefault="006049A4" w:rsidP="006049A4"/>
    <w:p w14:paraId="403D3F74" w14:textId="77777777" w:rsidR="006049A4" w:rsidRPr="006049A4" w:rsidRDefault="006049A4" w:rsidP="006049A4">
      <w:pPr>
        <w:rPr>
          <w:b/>
          <w:bCs/>
        </w:rPr>
      </w:pPr>
      <w:r w:rsidRPr="006049A4">
        <w:rPr>
          <w:b/>
          <w:bCs/>
        </w:rPr>
        <w:t>Methods:</w:t>
      </w:r>
    </w:p>
    <w:p w14:paraId="08B80DFA" w14:textId="77777777" w:rsidR="006049A4" w:rsidRDefault="006049A4" w:rsidP="006049A4">
      <w:pPr>
        <w:pStyle w:val="ListParagraph"/>
        <w:numPr>
          <w:ilvl w:val="0"/>
          <w:numId w:val="37"/>
        </w:numPr>
        <w:jc w:val="left"/>
      </w:pPr>
      <w:r>
        <w:t xml:space="preserve">Grow overnight cultures of </w:t>
      </w:r>
      <w:r w:rsidRPr="00A84F7A">
        <w:rPr>
          <w:i/>
          <w:iCs/>
        </w:rPr>
        <w:t>S. aureus</w:t>
      </w:r>
      <w:r>
        <w:t xml:space="preserve"> strains.</w:t>
      </w:r>
    </w:p>
    <w:p w14:paraId="17FCD237" w14:textId="77777777" w:rsidR="006049A4" w:rsidRDefault="006049A4" w:rsidP="006049A4">
      <w:pPr>
        <w:pStyle w:val="ListParagraph"/>
        <w:numPr>
          <w:ilvl w:val="0"/>
          <w:numId w:val="37"/>
        </w:numPr>
        <w:jc w:val="left"/>
      </w:pPr>
      <w:r>
        <w:t xml:space="preserve">The next day, back-dilute cultures to an OD600 of 0.3 </w:t>
      </w:r>
    </w:p>
    <w:p w14:paraId="591949C4" w14:textId="77777777" w:rsidR="006049A4" w:rsidRDefault="006049A4" w:rsidP="006049A4">
      <w:pPr>
        <w:pStyle w:val="ListParagraph"/>
        <w:numPr>
          <w:ilvl w:val="0"/>
          <w:numId w:val="37"/>
        </w:numPr>
        <w:jc w:val="left"/>
      </w:pPr>
      <w:r>
        <w:t>Prepare BHI broth with antibiotics by making the medium 2X the highest drug concentration in test range.</w:t>
      </w:r>
    </w:p>
    <w:p w14:paraId="3A2FD07A" w14:textId="77777777" w:rsidR="006049A4" w:rsidRDefault="006049A4" w:rsidP="006049A4">
      <w:pPr>
        <w:pStyle w:val="ListParagraph"/>
        <w:numPr>
          <w:ilvl w:val="0"/>
          <w:numId w:val="37"/>
        </w:numPr>
        <w:jc w:val="left"/>
      </w:pPr>
      <w:r>
        <w:t xml:space="preserve">In a 96-well plate, add 100ul of BHI with antibiotics to each well in </w:t>
      </w:r>
      <w:r w:rsidRPr="006049A4">
        <w:rPr>
          <w:b/>
          <w:bCs/>
        </w:rPr>
        <w:t>Row A</w:t>
      </w:r>
      <w:r>
        <w:t xml:space="preserve"> using a multi-channel pipet.</w:t>
      </w:r>
    </w:p>
    <w:p w14:paraId="575D9DDA" w14:textId="77777777" w:rsidR="006049A4" w:rsidRDefault="006049A4" w:rsidP="006049A4">
      <w:pPr>
        <w:pStyle w:val="ListParagraph"/>
        <w:numPr>
          <w:ilvl w:val="0"/>
          <w:numId w:val="37"/>
        </w:numPr>
        <w:jc w:val="left"/>
      </w:pPr>
      <w:r>
        <w:t xml:space="preserve">In </w:t>
      </w:r>
      <w:r w:rsidRPr="006049A4">
        <w:rPr>
          <w:b/>
          <w:bCs/>
        </w:rPr>
        <w:t>Rows B-H</w:t>
      </w:r>
      <w:r>
        <w:t xml:space="preserve"> add 50ul of BHI without antibiotics</w:t>
      </w:r>
    </w:p>
    <w:p w14:paraId="3D7DA39D" w14:textId="584793F9" w:rsidR="006049A4" w:rsidRDefault="006049A4" w:rsidP="006049A4">
      <w:pPr>
        <w:pStyle w:val="ListParagraph"/>
        <w:numPr>
          <w:ilvl w:val="0"/>
          <w:numId w:val="37"/>
        </w:numPr>
        <w:jc w:val="left"/>
      </w:pPr>
      <w:r>
        <w:t xml:space="preserve">Perform a serial two-fold dilution by adding 50ul of BHI with antibiotics from wells in </w:t>
      </w:r>
      <w:r w:rsidRPr="006049A4">
        <w:rPr>
          <w:b/>
          <w:bCs/>
        </w:rPr>
        <w:t>Row A</w:t>
      </w:r>
      <w:r>
        <w:t xml:space="preserve"> to </w:t>
      </w:r>
      <w:r w:rsidRPr="006049A4">
        <w:rPr>
          <w:b/>
          <w:bCs/>
        </w:rPr>
        <w:t>Row B</w:t>
      </w:r>
      <w:r>
        <w:t>.</w:t>
      </w:r>
    </w:p>
    <w:p w14:paraId="17FA9BB3" w14:textId="77777777" w:rsidR="006049A4" w:rsidRDefault="006049A4" w:rsidP="006049A4">
      <w:pPr>
        <w:pStyle w:val="ListParagraph"/>
        <w:numPr>
          <w:ilvl w:val="0"/>
          <w:numId w:val="37"/>
        </w:numPr>
        <w:jc w:val="left"/>
      </w:pPr>
      <w:r>
        <w:t xml:space="preserve">Continue the serial dilution until </w:t>
      </w:r>
      <w:r w:rsidRPr="006049A4">
        <w:rPr>
          <w:b/>
          <w:bCs/>
        </w:rPr>
        <w:t>Row F</w:t>
      </w:r>
      <w:r>
        <w:t>.</w:t>
      </w:r>
    </w:p>
    <w:p w14:paraId="0433D775" w14:textId="2263F304" w:rsidR="006049A4" w:rsidRPr="0000011A" w:rsidRDefault="006049A4" w:rsidP="006049A4">
      <w:pPr>
        <w:pStyle w:val="ListParagraph"/>
        <w:numPr>
          <w:ilvl w:val="0"/>
          <w:numId w:val="37"/>
        </w:numPr>
        <w:jc w:val="left"/>
        <w:rPr>
          <w:strike/>
        </w:rPr>
      </w:pPr>
      <w:r w:rsidRPr="0000011A">
        <w:rPr>
          <w:strike/>
        </w:rPr>
        <w:t xml:space="preserve">Perform a ten-fold serial dilution of bacterial cultures by adding 10ul of overnight cultures to 990ul of TSB </w:t>
      </w:r>
      <w:r w:rsidRPr="0000011A">
        <w:rPr>
          <w:b/>
          <w:bCs/>
          <w:strike/>
        </w:rPr>
        <w:t xml:space="preserve">BHI </w:t>
      </w:r>
      <w:r w:rsidRPr="0000011A">
        <w:rPr>
          <w:strike/>
        </w:rPr>
        <w:t>to create a 10</w:t>
      </w:r>
      <w:r w:rsidRPr="0000011A">
        <w:rPr>
          <w:strike/>
          <w:vertAlign w:val="superscript"/>
        </w:rPr>
        <w:t>-2</w:t>
      </w:r>
      <w:r w:rsidRPr="0000011A">
        <w:rPr>
          <w:strike/>
        </w:rPr>
        <w:t xml:space="preserve"> dilution, then add 100ul of that dilution to 900ul of new TSB </w:t>
      </w:r>
      <w:r w:rsidRPr="0000011A">
        <w:rPr>
          <w:b/>
          <w:bCs/>
          <w:strike/>
        </w:rPr>
        <w:t xml:space="preserve">BHI </w:t>
      </w:r>
      <w:r w:rsidRPr="0000011A">
        <w:rPr>
          <w:strike/>
        </w:rPr>
        <w:t>for a dilution of 10</w:t>
      </w:r>
      <w:r w:rsidRPr="0000011A">
        <w:rPr>
          <w:strike/>
          <w:vertAlign w:val="superscript"/>
        </w:rPr>
        <w:t>-3</w:t>
      </w:r>
      <w:r w:rsidRPr="0000011A">
        <w:rPr>
          <w:strike/>
        </w:rPr>
        <w:t>.</w:t>
      </w:r>
      <w:r w:rsidR="00120686">
        <w:t xml:space="preserve"> </w:t>
      </w:r>
      <w:r w:rsidR="00120686" w:rsidRPr="008F14CB">
        <w:rPr>
          <w:b/>
          <w:bCs/>
        </w:rPr>
        <w:t>Prepare the bacterial culture by diluting it 1:100 (</w:t>
      </w:r>
      <w:r w:rsidR="00120686">
        <w:rPr>
          <w:b/>
          <w:bCs/>
        </w:rPr>
        <w:t>100</w:t>
      </w:r>
      <w:r w:rsidR="00120686" w:rsidRPr="008F14CB">
        <w:rPr>
          <w:b/>
          <w:bCs/>
        </w:rPr>
        <w:t xml:space="preserve">ul in </w:t>
      </w:r>
      <w:r w:rsidR="00120686">
        <w:rPr>
          <w:b/>
          <w:bCs/>
        </w:rPr>
        <w:t>10</w:t>
      </w:r>
      <w:r w:rsidR="00120686" w:rsidRPr="008F14CB">
        <w:rPr>
          <w:b/>
          <w:bCs/>
        </w:rPr>
        <w:t>ml of BHI)</w:t>
      </w:r>
      <w:r w:rsidR="00120686">
        <w:rPr>
          <w:b/>
          <w:bCs/>
        </w:rPr>
        <w:t>.</w:t>
      </w:r>
    </w:p>
    <w:p w14:paraId="53DD442C" w14:textId="1AC689B9" w:rsidR="006049A4" w:rsidRPr="0000011A" w:rsidRDefault="006049A4" w:rsidP="006049A4">
      <w:pPr>
        <w:pStyle w:val="ListParagraph"/>
        <w:numPr>
          <w:ilvl w:val="0"/>
          <w:numId w:val="37"/>
        </w:numPr>
        <w:jc w:val="left"/>
        <w:rPr>
          <w:strike/>
        </w:rPr>
      </w:pPr>
      <w:r>
        <w:lastRenderedPageBreak/>
        <w:t xml:space="preserve">Add 50ul of </w:t>
      </w:r>
      <w:r w:rsidRPr="00120686">
        <w:rPr>
          <w:strike/>
        </w:rPr>
        <w:t>each</w:t>
      </w:r>
      <w:r>
        <w:t xml:space="preserve"> bacterial </w:t>
      </w:r>
      <w:r w:rsidRPr="0000011A">
        <w:rPr>
          <w:strike/>
        </w:rPr>
        <w:t>dilution</w:t>
      </w:r>
      <w:r w:rsidR="0000011A">
        <w:t xml:space="preserve"> culture </w:t>
      </w:r>
      <w:r w:rsidRPr="0000011A">
        <w:t>to</w:t>
      </w:r>
      <w:r>
        <w:t xml:space="preserve"> the wells in the appropriate columns </w:t>
      </w:r>
      <w:r w:rsidRPr="0000011A">
        <w:rPr>
          <w:strike/>
        </w:rPr>
        <w:t>(i.e. 10</w:t>
      </w:r>
      <w:r w:rsidRPr="0000011A">
        <w:rPr>
          <w:strike/>
          <w:vertAlign w:val="superscript"/>
        </w:rPr>
        <w:t>-2</w:t>
      </w:r>
      <w:r w:rsidRPr="0000011A">
        <w:rPr>
          <w:strike/>
        </w:rPr>
        <w:t xml:space="preserve"> to the wells in </w:t>
      </w:r>
      <w:r w:rsidRPr="0000011A">
        <w:rPr>
          <w:b/>
          <w:bCs/>
          <w:strike/>
        </w:rPr>
        <w:t>Columns 1 through 7</w:t>
      </w:r>
      <w:r w:rsidRPr="0000011A">
        <w:rPr>
          <w:strike/>
        </w:rPr>
        <w:t>).</w:t>
      </w:r>
      <w:r w:rsidR="00A14582">
        <w:rPr>
          <w:strike/>
        </w:rPr>
        <w:t xml:space="preserve"> </w:t>
      </w:r>
      <w:r w:rsidR="00A14582">
        <w:rPr>
          <w:b/>
          <w:bCs/>
        </w:rPr>
        <w:t>In Rows A through G.</w:t>
      </w:r>
    </w:p>
    <w:p w14:paraId="6A8D2D50" w14:textId="77777777" w:rsidR="006049A4" w:rsidRDefault="006049A4" w:rsidP="006049A4">
      <w:pPr>
        <w:pStyle w:val="ListParagraph"/>
        <w:numPr>
          <w:ilvl w:val="0"/>
          <w:numId w:val="37"/>
        </w:numPr>
        <w:jc w:val="left"/>
      </w:pPr>
      <w:r>
        <w:t>Incubate plate at 37ºC for 20 hours.</w:t>
      </w:r>
    </w:p>
    <w:p w14:paraId="26ECAF72" w14:textId="77777777" w:rsidR="00CF3594" w:rsidRDefault="00CF3594" w:rsidP="00D54FAF"/>
    <w:p w14:paraId="54A19136" w14:textId="22096258" w:rsidR="00162EAD" w:rsidRPr="007B216F" w:rsidRDefault="00162EAD" w:rsidP="00162EAD">
      <w:pPr>
        <w:rPr>
          <w:b/>
        </w:rPr>
      </w:pPr>
      <w:r>
        <w:rPr>
          <w:b/>
          <w:highlight w:val="green"/>
        </w:rPr>
        <w:t>Thursday</w:t>
      </w:r>
      <w:r w:rsidRPr="007A68D0">
        <w:rPr>
          <w:b/>
          <w:highlight w:val="green"/>
        </w:rPr>
        <w:t xml:space="preserve">, </w:t>
      </w:r>
      <w:r>
        <w:rPr>
          <w:b/>
          <w:highlight w:val="green"/>
        </w:rPr>
        <w:t>August 8,</w:t>
      </w:r>
      <w:r w:rsidRPr="007A68D0">
        <w:rPr>
          <w:b/>
          <w:highlight w:val="green"/>
        </w:rPr>
        <w:t xml:space="preserve"> 20</w:t>
      </w:r>
      <w:r>
        <w:rPr>
          <w:b/>
          <w:highlight w:val="green"/>
        </w:rPr>
        <w:t>24</w:t>
      </w:r>
    </w:p>
    <w:p w14:paraId="554CAC8B" w14:textId="77777777" w:rsidR="00162EAD" w:rsidRPr="001D3A86" w:rsidRDefault="00162EAD" w:rsidP="00162EAD">
      <w:pPr>
        <w:rPr>
          <w:b/>
          <w:sz w:val="18"/>
          <w:szCs w:val="18"/>
        </w:rPr>
      </w:pPr>
      <w:r w:rsidRPr="007B216F">
        <w:rPr>
          <w:b/>
          <w:sz w:val="18"/>
          <w:szCs w:val="18"/>
        </w:rPr>
        <w:t>To Do:</w:t>
      </w:r>
    </w:p>
    <w:p w14:paraId="798427DC" w14:textId="77777777" w:rsidR="00162EAD" w:rsidRPr="009C482A" w:rsidRDefault="00162EAD" w:rsidP="00162EAD">
      <w:pPr>
        <w:pStyle w:val="ListParagraph"/>
        <w:spacing w:before="240"/>
        <w:rPr>
          <w:strike/>
          <w:sz w:val="18"/>
          <w:szCs w:val="18"/>
        </w:rPr>
      </w:pPr>
    </w:p>
    <w:p w14:paraId="5EF1A214" w14:textId="77777777" w:rsidR="00162EAD" w:rsidRPr="00162EAD" w:rsidRDefault="00162EAD" w:rsidP="00162EAD">
      <w:pPr>
        <w:pStyle w:val="ListParagraph"/>
        <w:numPr>
          <w:ilvl w:val="0"/>
          <w:numId w:val="40"/>
        </w:numPr>
        <w:spacing w:before="240"/>
        <w:rPr>
          <w:strike/>
          <w:sz w:val="18"/>
          <w:szCs w:val="18"/>
        </w:rPr>
      </w:pPr>
      <w:r w:rsidRPr="00162EAD">
        <w:rPr>
          <w:strike/>
          <w:sz w:val="18"/>
          <w:szCs w:val="18"/>
        </w:rPr>
        <w:t>MICs assay</w:t>
      </w:r>
    </w:p>
    <w:p w14:paraId="140B60C1" w14:textId="673E7CD3" w:rsidR="00162EAD" w:rsidRDefault="00162EAD" w:rsidP="00162EAD">
      <w:pPr>
        <w:pStyle w:val="ListParagraph"/>
        <w:numPr>
          <w:ilvl w:val="0"/>
          <w:numId w:val="40"/>
        </w:numPr>
        <w:spacing w:before="240"/>
        <w:rPr>
          <w:sz w:val="18"/>
          <w:szCs w:val="18"/>
        </w:rPr>
      </w:pPr>
      <w:r>
        <w:rPr>
          <w:sz w:val="18"/>
          <w:szCs w:val="18"/>
        </w:rPr>
        <w:t>MICs results</w:t>
      </w:r>
    </w:p>
    <w:p w14:paraId="50829114" w14:textId="77777777" w:rsidR="00B803E1" w:rsidRDefault="00B803E1" w:rsidP="00D54FAF"/>
    <w:p w14:paraId="24F1A92F" w14:textId="77777777" w:rsidR="00B803E1" w:rsidRDefault="00B803E1" w:rsidP="00D54FAF"/>
    <w:p w14:paraId="6609BB98" w14:textId="77777777" w:rsidR="00B803E1" w:rsidRDefault="00B803E1" w:rsidP="00D54FAF"/>
    <w:p w14:paraId="1AFBFF3B" w14:textId="463EF2C2" w:rsidR="00162EAD" w:rsidRPr="007B216F" w:rsidRDefault="00162EAD" w:rsidP="00162EAD">
      <w:pPr>
        <w:rPr>
          <w:b/>
        </w:rPr>
      </w:pPr>
      <w:r>
        <w:rPr>
          <w:b/>
          <w:highlight w:val="green"/>
        </w:rPr>
        <w:t>Tuesday</w:t>
      </w:r>
      <w:r w:rsidRPr="007A68D0">
        <w:rPr>
          <w:b/>
          <w:highlight w:val="green"/>
        </w:rPr>
        <w:t xml:space="preserve">, </w:t>
      </w:r>
      <w:r>
        <w:rPr>
          <w:b/>
          <w:highlight w:val="green"/>
        </w:rPr>
        <w:t>August 13,</w:t>
      </w:r>
      <w:r w:rsidRPr="007A68D0">
        <w:rPr>
          <w:b/>
          <w:highlight w:val="green"/>
        </w:rPr>
        <w:t xml:space="preserve"> 20</w:t>
      </w:r>
      <w:r>
        <w:rPr>
          <w:b/>
          <w:highlight w:val="green"/>
        </w:rPr>
        <w:t>24</w:t>
      </w:r>
    </w:p>
    <w:p w14:paraId="507B3BEC" w14:textId="77777777" w:rsidR="00162EAD" w:rsidRPr="001D3A86" w:rsidRDefault="00162EAD" w:rsidP="00162EAD">
      <w:pPr>
        <w:rPr>
          <w:b/>
          <w:sz w:val="18"/>
          <w:szCs w:val="18"/>
        </w:rPr>
      </w:pPr>
      <w:r w:rsidRPr="007B216F">
        <w:rPr>
          <w:b/>
          <w:sz w:val="18"/>
          <w:szCs w:val="18"/>
        </w:rPr>
        <w:t>To Do:</w:t>
      </w:r>
    </w:p>
    <w:p w14:paraId="22B6A8A3" w14:textId="77777777" w:rsidR="00162EAD" w:rsidRPr="009C482A" w:rsidRDefault="00162EAD" w:rsidP="00162EAD">
      <w:pPr>
        <w:pStyle w:val="ListParagraph"/>
        <w:spacing w:before="240"/>
        <w:rPr>
          <w:strike/>
          <w:sz w:val="18"/>
          <w:szCs w:val="18"/>
        </w:rPr>
      </w:pPr>
    </w:p>
    <w:p w14:paraId="6F76AD38" w14:textId="77777777" w:rsidR="00162EAD" w:rsidRPr="00CB664F" w:rsidRDefault="00162EAD" w:rsidP="00162EAD">
      <w:pPr>
        <w:pStyle w:val="ListParagraph"/>
        <w:numPr>
          <w:ilvl w:val="0"/>
          <w:numId w:val="41"/>
        </w:numPr>
        <w:spacing w:before="240"/>
        <w:rPr>
          <w:strike/>
          <w:sz w:val="18"/>
          <w:szCs w:val="18"/>
        </w:rPr>
      </w:pPr>
      <w:r w:rsidRPr="00CB664F">
        <w:rPr>
          <w:strike/>
          <w:sz w:val="18"/>
          <w:szCs w:val="18"/>
        </w:rPr>
        <w:t>MICs results</w:t>
      </w:r>
    </w:p>
    <w:p w14:paraId="6066339D" w14:textId="0AECD336" w:rsidR="00162EAD" w:rsidRDefault="00162EAD" w:rsidP="00162EAD">
      <w:pPr>
        <w:pStyle w:val="ListParagraph"/>
        <w:numPr>
          <w:ilvl w:val="0"/>
          <w:numId w:val="41"/>
        </w:numPr>
        <w:spacing w:before="240"/>
        <w:rPr>
          <w:sz w:val="18"/>
          <w:szCs w:val="18"/>
        </w:rPr>
      </w:pPr>
      <w:r>
        <w:rPr>
          <w:sz w:val="18"/>
          <w:szCs w:val="18"/>
        </w:rPr>
        <w:t>P</w:t>
      </w:r>
      <w:r w:rsidR="0020006D">
        <w:rPr>
          <w:sz w:val="18"/>
          <w:szCs w:val="18"/>
        </w:rPr>
        <w:t>atch out</w:t>
      </w:r>
      <w:r>
        <w:rPr>
          <w:sz w:val="18"/>
          <w:szCs w:val="18"/>
        </w:rPr>
        <w:t xml:space="preserve"> JR’s 1º integrant</w:t>
      </w:r>
      <w:r w:rsidR="0020006D">
        <w:rPr>
          <w:sz w:val="18"/>
          <w:szCs w:val="18"/>
        </w:rPr>
        <w:t>s</w:t>
      </w:r>
    </w:p>
    <w:p w14:paraId="69F314AE" w14:textId="30B7FBA4" w:rsidR="00162EAD" w:rsidRDefault="00162EAD" w:rsidP="00162EAD">
      <w:pPr>
        <w:pStyle w:val="ListParagraph"/>
        <w:numPr>
          <w:ilvl w:val="0"/>
          <w:numId w:val="41"/>
        </w:numPr>
        <w:spacing w:before="240"/>
        <w:rPr>
          <w:sz w:val="18"/>
          <w:szCs w:val="18"/>
        </w:rPr>
      </w:pPr>
      <w:r>
        <w:rPr>
          <w:sz w:val="18"/>
          <w:szCs w:val="18"/>
        </w:rPr>
        <w:t>Start overnights of KRSA2 and KRSA12</w:t>
      </w:r>
    </w:p>
    <w:p w14:paraId="5C900A1B" w14:textId="77777777" w:rsidR="00162EAD" w:rsidRPr="00162EAD" w:rsidRDefault="00162EAD" w:rsidP="00162EAD">
      <w:pPr>
        <w:spacing w:before="240"/>
        <w:rPr>
          <w:sz w:val="18"/>
          <w:szCs w:val="18"/>
        </w:rPr>
      </w:pPr>
    </w:p>
    <w:p w14:paraId="70D2C84F" w14:textId="77777777" w:rsidR="00B803E1" w:rsidRDefault="00B803E1" w:rsidP="00D54FAF"/>
    <w:p w14:paraId="151BE1C8" w14:textId="79ED6F41" w:rsidR="0020006D" w:rsidRPr="007B216F" w:rsidRDefault="0020006D" w:rsidP="0020006D">
      <w:pPr>
        <w:rPr>
          <w:b/>
        </w:rPr>
      </w:pPr>
      <w:r>
        <w:rPr>
          <w:b/>
          <w:highlight w:val="green"/>
        </w:rPr>
        <w:t>Wednesday</w:t>
      </w:r>
      <w:r w:rsidRPr="007A68D0">
        <w:rPr>
          <w:b/>
          <w:highlight w:val="green"/>
        </w:rPr>
        <w:t xml:space="preserve">, </w:t>
      </w:r>
      <w:r>
        <w:rPr>
          <w:b/>
          <w:highlight w:val="green"/>
        </w:rPr>
        <w:t>August 14,</w:t>
      </w:r>
      <w:r w:rsidRPr="007A68D0">
        <w:rPr>
          <w:b/>
          <w:highlight w:val="green"/>
        </w:rPr>
        <w:t xml:space="preserve"> 20</w:t>
      </w:r>
      <w:r>
        <w:rPr>
          <w:b/>
          <w:highlight w:val="green"/>
        </w:rPr>
        <w:t>24</w:t>
      </w:r>
    </w:p>
    <w:p w14:paraId="69B17006" w14:textId="77777777" w:rsidR="0020006D" w:rsidRPr="001D3A86" w:rsidRDefault="0020006D" w:rsidP="0020006D">
      <w:pPr>
        <w:rPr>
          <w:b/>
          <w:sz w:val="18"/>
          <w:szCs w:val="18"/>
        </w:rPr>
      </w:pPr>
      <w:r w:rsidRPr="007B216F">
        <w:rPr>
          <w:b/>
          <w:sz w:val="18"/>
          <w:szCs w:val="18"/>
        </w:rPr>
        <w:t>To Do:</w:t>
      </w:r>
    </w:p>
    <w:p w14:paraId="57238320" w14:textId="77777777" w:rsidR="0020006D" w:rsidRPr="009C482A" w:rsidRDefault="0020006D" w:rsidP="0020006D">
      <w:pPr>
        <w:pStyle w:val="ListParagraph"/>
        <w:spacing w:before="240"/>
        <w:rPr>
          <w:strike/>
          <w:sz w:val="18"/>
          <w:szCs w:val="18"/>
        </w:rPr>
      </w:pPr>
    </w:p>
    <w:p w14:paraId="12853768" w14:textId="77777777" w:rsidR="0020006D" w:rsidRPr="00CB664F" w:rsidRDefault="0020006D" w:rsidP="0020006D">
      <w:pPr>
        <w:pStyle w:val="ListParagraph"/>
        <w:numPr>
          <w:ilvl w:val="0"/>
          <w:numId w:val="42"/>
        </w:numPr>
        <w:spacing w:before="240"/>
        <w:rPr>
          <w:strike/>
          <w:sz w:val="18"/>
          <w:szCs w:val="18"/>
        </w:rPr>
      </w:pPr>
      <w:r w:rsidRPr="00CB664F">
        <w:rPr>
          <w:strike/>
          <w:sz w:val="18"/>
          <w:szCs w:val="18"/>
        </w:rPr>
        <w:t>Patch out JR’s 1º integrants</w:t>
      </w:r>
    </w:p>
    <w:p w14:paraId="1BAB4CF4" w14:textId="77777777" w:rsidR="0020006D" w:rsidRPr="00CB664F" w:rsidRDefault="0020006D" w:rsidP="0020006D">
      <w:pPr>
        <w:pStyle w:val="ListParagraph"/>
        <w:numPr>
          <w:ilvl w:val="0"/>
          <w:numId w:val="42"/>
        </w:numPr>
        <w:spacing w:before="240"/>
        <w:rPr>
          <w:strike/>
          <w:sz w:val="18"/>
          <w:szCs w:val="18"/>
        </w:rPr>
      </w:pPr>
      <w:r w:rsidRPr="00CB664F">
        <w:rPr>
          <w:strike/>
          <w:sz w:val="18"/>
          <w:szCs w:val="18"/>
        </w:rPr>
        <w:t>Start overnights of KRSA2 and KRSA12</w:t>
      </w:r>
    </w:p>
    <w:p w14:paraId="34B4DB0C" w14:textId="03A58945" w:rsidR="00066DC6" w:rsidRDefault="00066DC6" w:rsidP="0020006D">
      <w:pPr>
        <w:pStyle w:val="ListParagraph"/>
        <w:numPr>
          <w:ilvl w:val="0"/>
          <w:numId w:val="42"/>
        </w:numPr>
        <w:spacing w:before="240"/>
        <w:rPr>
          <w:sz w:val="18"/>
          <w:szCs w:val="18"/>
        </w:rPr>
      </w:pPr>
      <w:r>
        <w:rPr>
          <w:sz w:val="18"/>
          <w:szCs w:val="18"/>
        </w:rPr>
        <w:t>MICs</w:t>
      </w:r>
    </w:p>
    <w:p w14:paraId="04D06995" w14:textId="12A56DD4" w:rsidR="00A82D52" w:rsidRDefault="00A82D52" w:rsidP="00D54FAF">
      <w:r>
        <w:t>The patches haven’t grown yet, so I’ll wait until tomorrow to do the PCR (hopefully they grow!)</w:t>
      </w:r>
    </w:p>
    <w:p w14:paraId="57CBD792" w14:textId="1B070B86" w:rsidR="00CB664F" w:rsidRDefault="00CB664F" w:rsidP="00D54FAF">
      <w:r>
        <w:t>KROL707 and KROL708</w:t>
      </w:r>
    </w:p>
    <w:p w14:paraId="7ACE3A2A" w14:textId="77777777" w:rsidR="008559EA" w:rsidRDefault="008559EA" w:rsidP="008559EA">
      <w:pPr>
        <w:rPr>
          <w:b/>
          <w:bCs/>
        </w:rPr>
      </w:pPr>
    </w:p>
    <w:p w14:paraId="549A628E" w14:textId="77777777" w:rsidR="008559EA" w:rsidRDefault="008559EA" w:rsidP="008559EA">
      <w:pPr>
        <w:rPr>
          <w:b/>
          <w:bCs/>
        </w:rPr>
      </w:pPr>
      <w:r>
        <w:rPr>
          <w:b/>
          <w:bCs/>
        </w:rPr>
        <w:t>MICs:</w:t>
      </w:r>
    </w:p>
    <w:p w14:paraId="41C3C0D2" w14:textId="77777777" w:rsidR="008559EA" w:rsidRPr="00227648" w:rsidRDefault="008559EA" w:rsidP="008559EA">
      <w:r>
        <w:t>I am performing this assay using a lower and shorter range of antibiotic concentrations.</w:t>
      </w:r>
    </w:p>
    <w:tbl>
      <w:tblPr>
        <w:tblStyle w:val="TableGrid"/>
        <w:tblW w:w="0" w:type="auto"/>
        <w:tblLook w:val="04A0" w:firstRow="1" w:lastRow="0" w:firstColumn="1" w:lastColumn="0" w:noHBand="0" w:noVBand="1"/>
      </w:tblPr>
      <w:tblGrid>
        <w:gridCol w:w="1231"/>
        <w:gridCol w:w="1000"/>
        <w:gridCol w:w="1274"/>
        <w:gridCol w:w="1818"/>
        <w:gridCol w:w="1818"/>
      </w:tblGrid>
      <w:tr w:rsidR="008559EA" w14:paraId="26501D5E" w14:textId="77777777" w:rsidTr="00B71A31">
        <w:trPr>
          <w:trHeight w:val="285"/>
        </w:trPr>
        <w:tc>
          <w:tcPr>
            <w:tcW w:w="1231" w:type="dxa"/>
            <w:noWrap/>
            <w:hideMark/>
          </w:tcPr>
          <w:p w14:paraId="0DC90CF6" w14:textId="77777777" w:rsidR="008559EA" w:rsidRPr="0046600D" w:rsidRDefault="008559EA" w:rsidP="00B71A31">
            <w:pPr>
              <w:rPr>
                <w:b/>
                <w:bCs/>
              </w:rPr>
            </w:pPr>
            <w:r>
              <w:rPr>
                <w:b/>
                <w:bCs/>
              </w:rPr>
              <w:lastRenderedPageBreak/>
              <w:t>Antibiotic</w:t>
            </w:r>
          </w:p>
        </w:tc>
        <w:tc>
          <w:tcPr>
            <w:tcW w:w="1000" w:type="dxa"/>
            <w:noWrap/>
            <w:hideMark/>
          </w:tcPr>
          <w:p w14:paraId="7502F695" w14:textId="77777777" w:rsidR="008559EA" w:rsidRDefault="008559EA" w:rsidP="00B71A31">
            <w:pPr>
              <w:rPr>
                <w:b/>
                <w:bCs/>
              </w:rPr>
            </w:pPr>
            <w:r w:rsidRPr="0046600D">
              <w:rPr>
                <w:b/>
                <w:bCs/>
              </w:rPr>
              <w:t xml:space="preserve"> </w:t>
            </w:r>
            <w:r>
              <w:rPr>
                <w:b/>
                <w:bCs/>
              </w:rPr>
              <w:t>Stock conc</w:t>
            </w:r>
          </w:p>
          <w:p w14:paraId="0DBA9B55" w14:textId="77777777" w:rsidR="008559EA" w:rsidRPr="0046600D" w:rsidRDefault="008559EA" w:rsidP="00B71A31">
            <w:pPr>
              <w:rPr>
                <w:b/>
                <w:bCs/>
              </w:rPr>
            </w:pPr>
            <w:r w:rsidRPr="0046600D">
              <w:rPr>
                <w:b/>
                <w:bCs/>
              </w:rPr>
              <w:t>mg/mL</w:t>
            </w:r>
          </w:p>
        </w:tc>
        <w:tc>
          <w:tcPr>
            <w:tcW w:w="1274" w:type="dxa"/>
          </w:tcPr>
          <w:p w14:paraId="4AE5C041" w14:textId="77777777" w:rsidR="008559EA" w:rsidRPr="0046600D" w:rsidRDefault="008559EA" w:rsidP="00B71A31">
            <w:pPr>
              <w:rPr>
                <w:b/>
                <w:bCs/>
              </w:rPr>
            </w:pPr>
            <w:r>
              <w:rPr>
                <w:b/>
                <w:bCs/>
              </w:rPr>
              <w:t xml:space="preserve">Range of </w:t>
            </w:r>
            <w:proofErr w:type="spellStart"/>
            <w:r>
              <w:rPr>
                <w:b/>
                <w:bCs/>
              </w:rPr>
              <w:t>concs</w:t>
            </w:r>
            <w:proofErr w:type="spellEnd"/>
            <w:r>
              <w:rPr>
                <w:b/>
                <w:bCs/>
              </w:rPr>
              <w:t xml:space="preserve"> (mg/mL)</w:t>
            </w:r>
          </w:p>
        </w:tc>
        <w:tc>
          <w:tcPr>
            <w:tcW w:w="1818" w:type="dxa"/>
          </w:tcPr>
          <w:p w14:paraId="6B0D562D" w14:textId="77777777" w:rsidR="008559EA" w:rsidRDefault="008559EA" w:rsidP="00B71A31">
            <w:pPr>
              <w:rPr>
                <w:b/>
                <w:bCs/>
              </w:rPr>
            </w:pPr>
            <w:r>
              <w:rPr>
                <w:b/>
                <w:bCs/>
              </w:rPr>
              <w:t>Antibiotic</w:t>
            </w:r>
          </w:p>
          <w:p w14:paraId="79AFF102" w14:textId="77777777" w:rsidR="008559EA" w:rsidRDefault="008559EA" w:rsidP="00B71A31">
            <w:pPr>
              <w:rPr>
                <w:b/>
                <w:bCs/>
              </w:rPr>
            </w:pPr>
            <w:r>
              <w:rPr>
                <w:b/>
                <w:bCs/>
              </w:rPr>
              <w:t>Class</w:t>
            </w:r>
          </w:p>
        </w:tc>
        <w:tc>
          <w:tcPr>
            <w:tcW w:w="1818" w:type="dxa"/>
          </w:tcPr>
          <w:p w14:paraId="6DBDD2E2" w14:textId="77777777" w:rsidR="008559EA" w:rsidRDefault="008559EA" w:rsidP="00B71A31">
            <w:pPr>
              <w:rPr>
                <w:b/>
                <w:bCs/>
              </w:rPr>
            </w:pPr>
            <w:r>
              <w:rPr>
                <w:b/>
                <w:bCs/>
              </w:rPr>
              <w:t>Target</w:t>
            </w:r>
          </w:p>
        </w:tc>
      </w:tr>
      <w:tr w:rsidR="008559EA" w14:paraId="397D0438" w14:textId="77777777" w:rsidTr="00B71A31">
        <w:trPr>
          <w:trHeight w:val="285"/>
        </w:trPr>
        <w:tc>
          <w:tcPr>
            <w:tcW w:w="1231" w:type="dxa"/>
            <w:noWrap/>
            <w:hideMark/>
          </w:tcPr>
          <w:p w14:paraId="6A835CF6" w14:textId="77777777" w:rsidR="008559EA" w:rsidRPr="0046600D" w:rsidRDefault="008559EA" w:rsidP="00B71A31">
            <w:r w:rsidRPr="0046600D">
              <w:t>Carb</w:t>
            </w:r>
          </w:p>
        </w:tc>
        <w:tc>
          <w:tcPr>
            <w:tcW w:w="1000" w:type="dxa"/>
            <w:noWrap/>
            <w:hideMark/>
          </w:tcPr>
          <w:p w14:paraId="4C9243F3" w14:textId="77777777" w:rsidR="008559EA" w:rsidRPr="0046600D" w:rsidRDefault="008559EA" w:rsidP="00B71A31">
            <w:r w:rsidRPr="0046600D">
              <w:t>100</w:t>
            </w:r>
          </w:p>
        </w:tc>
        <w:tc>
          <w:tcPr>
            <w:tcW w:w="1274" w:type="dxa"/>
          </w:tcPr>
          <w:p w14:paraId="2245A16A" w14:textId="77777777" w:rsidR="008559EA" w:rsidRPr="0046600D" w:rsidRDefault="008559EA" w:rsidP="00B71A31">
            <w:r>
              <w:t>0.0625-2</w:t>
            </w:r>
          </w:p>
        </w:tc>
        <w:tc>
          <w:tcPr>
            <w:tcW w:w="1818" w:type="dxa"/>
          </w:tcPr>
          <w:p w14:paraId="644E14B4" w14:textId="77777777" w:rsidR="008559EA" w:rsidRDefault="008559EA" w:rsidP="00B71A31">
            <w:r>
              <w:t>penicillin</w:t>
            </w:r>
          </w:p>
        </w:tc>
        <w:tc>
          <w:tcPr>
            <w:tcW w:w="1818" w:type="dxa"/>
          </w:tcPr>
          <w:p w14:paraId="227D3C3F" w14:textId="77777777" w:rsidR="008559EA" w:rsidRDefault="008559EA" w:rsidP="00B71A31">
            <w:r>
              <w:t>Cell wall</w:t>
            </w:r>
          </w:p>
        </w:tc>
      </w:tr>
      <w:tr w:rsidR="008559EA" w14:paraId="311DFA43" w14:textId="77777777" w:rsidTr="00B71A31">
        <w:trPr>
          <w:trHeight w:val="285"/>
        </w:trPr>
        <w:tc>
          <w:tcPr>
            <w:tcW w:w="1231" w:type="dxa"/>
            <w:noWrap/>
            <w:hideMark/>
          </w:tcPr>
          <w:p w14:paraId="0C17AF30" w14:textId="77777777" w:rsidR="008559EA" w:rsidRPr="0046600D" w:rsidRDefault="008559EA" w:rsidP="00B71A31">
            <w:proofErr w:type="spellStart"/>
            <w:r w:rsidRPr="0046600D">
              <w:t>Chlor</w:t>
            </w:r>
            <w:proofErr w:type="spellEnd"/>
          </w:p>
        </w:tc>
        <w:tc>
          <w:tcPr>
            <w:tcW w:w="1000" w:type="dxa"/>
            <w:noWrap/>
            <w:hideMark/>
          </w:tcPr>
          <w:p w14:paraId="03A88BEC" w14:textId="77777777" w:rsidR="008559EA" w:rsidRPr="0046600D" w:rsidRDefault="008559EA" w:rsidP="00B71A31">
            <w:r>
              <w:t>50</w:t>
            </w:r>
          </w:p>
        </w:tc>
        <w:tc>
          <w:tcPr>
            <w:tcW w:w="1274" w:type="dxa"/>
          </w:tcPr>
          <w:p w14:paraId="740C9B26" w14:textId="77777777" w:rsidR="008559EA" w:rsidRPr="0046600D" w:rsidRDefault="008559EA" w:rsidP="00B71A31">
            <w:r>
              <w:t>0.5-16</w:t>
            </w:r>
          </w:p>
        </w:tc>
        <w:tc>
          <w:tcPr>
            <w:tcW w:w="1818" w:type="dxa"/>
          </w:tcPr>
          <w:p w14:paraId="22A8E669" w14:textId="77777777" w:rsidR="008559EA" w:rsidRDefault="008559EA" w:rsidP="00B71A31">
            <w:r>
              <w:t>chloramphenicol</w:t>
            </w:r>
          </w:p>
        </w:tc>
        <w:tc>
          <w:tcPr>
            <w:tcW w:w="1818" w:type="dxa"/>
          </w:tcPr>
          <w:p w14:paraId="449C094F" w14:textId="77777777" w:rsidR="008559EA" w:rsidRDefault="008559EA" w:rsidP="00B71A31">
            <w:r>
              <w:t>50S subunit</w:t>
            </w:r>
          </w:p>
        </w:tc>
      </w:tr>
      <w:tr w:rsidR="008559EA" w14:paraId="220D6C74" w14:textId="77777777" w:rsidTr="00B71A31">
        <w:trPr>
          <w:trHeight w:val="285"/>
        </w:trPr>
        <w:tc>
          <w:tcPr>
            <w:tcW w:w="1231" w:type="dxa"/>
            <w:noWrap/>
            <w:hideMark/>
          </w:tcPr>
          <w:p w14:paraId="661698A8" w14:textId="77777777" w:rsidR="008559EA" w:rsidRPr="0046600D" w:rsidRDefault="008559EA" w:rsidP="00B71A31">
            <w:r w:rsidRPr="0046600D">
              <w:t>Kan</w:t>
            </w:r>
          </w:p>
        </w:tc>
        <w:tc>
          <w:tcPr>
            <w:tcW w:w="1000" w:type="dxa"/>
            <w:noWrap/>
            <w:hideMark/>
          </w:tcPr>
          <w:p w14:paraId="0BEB4757" w14:textId="77777777" w:rsidR="008559EA" w:rsidRPr="0046600D" w:rsidRDefault="008559EA" w:rsidP="00B71A31">
            <w:r w:rsidRPr="0046600D">
              <w:t>50</w:t>
            </w:r>
          </w:p>
        </w:tc>
        <w:tc>
          <w:tcPr>
            <w:tcW w:w="1274" w:type="dxa"/>
          </w:tcPr>
          <w:p w14:paraId="5C1C9411" w14:textId="77777777" w:rsidR="008559EA" w:rsidRPr="0046600D" w:rsidRDefault="008559EA" w:rsidP="00B71A31">
            <w:r>
              <w:t>0.5-16</w:t>
            </w:r>
          </w:p>
        </w:tc>
        <w:tc>
          <w:tcPr>
            <w:tcW w:w="1818" w:type="dxa"/>
          </w:tcPr>
          <w:p w14:paraId="4F694A9C" w14:textId="77777777" w:rsidR="008559EA" w:rsidRDefault="008559EA" w:rsidP="00B71A31">
            <w:r>
              <w:t>aminoglycoside</w:t>
            </w:r>
          </w:p>
        </w:tc>
        <w:tc>
          <w:tcPr>
            <w:tcW w:w="1818" w:type="dxa"/>
          </w:tcPr>
          <w:p w14:paraId="156014DF" w14:textId="77777777" w:rsidR="008559EA" w:rsidRDefault="008559EA" w:rsidP="00B71A31">
            <w:r>
              <w:t>30S subunit</w:t>
            </w:r>
          </w:p>
        </w:tc>
      </w:tr>
      <w:tr w:rsidR="008559EA" w14:paraId="1E78AB67" w14:textId="77777777" w:rsidTr="00B71A31">
        <w:trPr>
          <w:trHeight w:val="285"/>
        </w:trPr>
        <w:tc>
          <w:tcPr>
            <w:tcW w:w="1231" w:type="dxa"/>
            <w:noWrap/>
          </w:tcPr>
          <w:p w14:paraId="780675E1" w14:textId="77777777" w:rsidR="008559EA" w:rsidRPr="0046600D" w:rsidRDefault="008559EA" w:rsidP="00B71A31">
            <w:proofErr w:type="spellStart"/>
            <w:r w:rsidRPr="0046600D">
              <w:rPr>
                <w:rFonts w:eastAsia="Times New Roman" w:cstheme="minorHAnsi"/>
                <w:color w:val="000000"/>
              </w:rPr>
              <w:t>Vanc</w:t>
            </w:r>
            <w:proofErr w:type="spellEnd"/>
          </w:p>
        </w:tc>
        <w:tc>
          <w:tcPr>
            <w:tcW w:w="1000" w:type="dxa"/>
            <w:noWrap/>
          </w:tcPr>
          <w:p w14:paraId="2AE52D7A" w14:textId="77777777" w:rsidR="008559EA" w:rsidRPr="0046600D" w:rsidRDefault="008559EA" w:rsidP="00B71A31">
            <w:r w:rsidRPr="0046600D">
              <w:rPr>
                <w:rFonts w:eastAsia="Times New Roman" w:cstheme="minorHAnsi"/>
                <w:color w:val="000000"/>
              </w:rPr>
              <w:t>100</w:t>
            </w:r>
          </w:p>
        </w:tc>
        <w:tc>
          <w:tcPr>
            <w:tcW w:w="1274" w:type="dxa"/>
          </w:tcPr>
          <w:p w14:paraId="350E7B29" w14:textId="77777777" w:rsidR="008559EA" w:rsidRDefault="008559EA" w:rsidP="00B71A31">
            <w:r>
              <w:t>0.125-4</w:t>
            </w:r>
          </w:p>
        </w:tc>
        <w:tc>
          <w:tcPr>
            <w:tcW w:w="1818" w:type="dxa"/>
          </w:tcPr>
          <w:p w14:paraId="0797A592" w14:textId="77777777" w:rsidR="008559EA" w:rsidRDefault="008559EA" w:rsidP="00B71A31">
            <w:r>
              <w:t>glycopeptide</w:t>
            </w:r>
          </w:p>
        </w:tc>
        <w:tc>
          <w:tcPr>
            <w:tcW w:w="1818" w:type="dxa"/>
          </w:tcPr>
          <w:p w14:paraId="5FB78510" w14:textId="77777777" w:rsidR="008559EA" w:rsidRDefault="008559EA" w:rsidP="00B71A31">
            <w:r>
              <w:t>Cell wall</w:t>
            </w:r>
          </w:p>
        </w:tc>
      </w:tr>
    </w:tbl>
    <w:p w14:paraId="219A1352" w14:textId="77777777" w:rsidR="00B803E1" w:rsidRDefault="00B803E1" w:rsidP="00D54FAF"/>
    <w:tbl>
      <w:tblPr>
        <w:tblStyle w:val="TableGrid"/>
        <w:tblW w:w="0" w:type="auto"/>
        <w:tblLook w:val="04A0" w:firstRow="1" w:lastRow="0" w:firstColumn="1" w:lastColumn="0" w:noHBand="0" w:noVBand="1"/>
      </w:tblPr>
      <w:tblGrid>
        <w:gridCol w:w="1300"/>
        <w:gridCol w:w="1300"/>
        <w:gridCol w:w="1300"/>
        <w:gridCol w:w="1300"/>
        <w:gridCol w:w="1940"/>
      </w:tblGrid>
      <w:tr w:rsidR="008559EA" w:rsidRPr="008559EA" w14:paraId="12DFE393" w14:textId="77777777" w:rsidTr="008559EA">
        <w:trPr>
          <w:trHeight w:val="320"/>
        </w:trPr>
        <w:tc>
          <w:tcPr>
            <w:tcW w:w="1300" w:type="dxa"/>
            <w:noWrap/>
            <w:hideMark/>
          </w:tcPr>
          <w:p w14:paraId="0288D8B0" w14:textId="77777777" w:rsidR="008559EA" w:rsidRPr="008559EA" w:rsidRDefault="008559EA" w:rsidP="008559EA"/>
        </w:tc>
        <w:tc>
          <w:tcPr>
            <w:tcW w:w="1300" w:type="dxa"/>
            <w:noWrap/>
            <w:hideMark/>
          </w:tcPr>
          <w:p w14:paraId="56ED92E8" w14:textId="77777777" w:rsidR="008559EA" w:rsidRPr="008559EA" w:rsidRDefault="008559EA">
            <w:r w:rsidRPr="008559EA">
              <w:t>C1 (ug/ml)</w:t>
            </w:r>
          </w:p>
        </w:tc>
        <w:tc>
          <w:tcPr>
            <w:tcW w:w="1300" w:type="dxa"/>
            <w:noWrap/>
            <w:hideMark/>
          </w:tcPr>
          <w:p w14:paraId="7329A63F" w14:textId="77777777" w:rsidR="008559EA" w:rsidRPr="008559EA" w:rsidRDefault="008559EA">
            <w:r w:rsidRPr="008559EA">
              <w:t>V1 (</w:t>
            </w:r>
            <w:proofErr w:type="spellStart"/>
            <w:r w:rsidRPr="008559EA">
              <w:t>ul</w:t>
            </w:r>
            <w:proofErr w:type="spellEnd"/>
            <w:r w:rsidRPr="008559EA">
              <w:t>)</w:t>
            </w:r>
          </w:p>
        </w:tc>
        <w:tc>
          <w:tcPr>
            <w:tcW w:w="1300" w:type="dxa"/>
            <w:noWrap/>
            <w:hideMark/>
          </w:tcPr>
          <w:p w14:paraId="1FDBB92C" w14:textId="77777777" w:rsidR="008559EA" w:rsidRPr="008559EA" w:rsidRDefault="008559EA">
            <w:r w:rsidRPr="008559EA">
              <w:t>C2 (ug/ml)</w:t>
            </w:r>
          </w:p>
        </w:tc>
        <w:tc>
          <w:tcPr>
            <w:tcW w:w="1940" w:type="dxa"/>
            <w:noWrap/>
            <w:hideMark/>
          </w:tcPr>
          <w:p w14:paraId="4B5B913E" w14:textId="77777777" w:rsidR="008559EA" w:rsidRPr="008559EA" w:rsidRDefault="008559EA">
            <w:r w:rsidRPr="008559EA">
              <w:t>V2 (</w:t>
            </w:r>
            <w:proofErr w:type="spellStart"/>
            <w:r w:rsidRPr="008559EA">
              <w:t>ul</w:t>
            </w:r>
            <w:proofErr w:type="spellEnd"/>
            <w:r w:rsidRPr="008559EA">
              <w:t>)</w:t>
            </w:r>
          </w:p>
        </w:tc>
      </w:tr>
      <w:tr w:rsidR="008559EA" w:rsidRPr="008559EA" w14:paraId="13CD6FF0" w14:textId="77777777" w:rsidTr="008559EA">
        <w:trPr>
          <w:trHeight w:val="320"/>
        </w:trPr>
        <w:tc>
          <w:tcPr>
            <w:tcW w:w="1300" w:type="dxa"/>
            <w:noWrap/>
            <w:hideMark/>
          </w:tcPr>
          <w:p w14:paraId="322A2F08" w14:textId="77777777" w:rsidR="008559EA" w:rsidRPr="008559EA" w:rsidRDefault="008559EA">
            <w:r w:rsidRPr="008559EA">
              <w:t>Carb</w:t>
            </w:r>
          </w:p>
        </w:tc>
        <w:tc>
          <w:tcPr>
            <w:tcW w:w="1300" w:type="dxa"/>
            <w:noWrap/>
            <w:hideMark/>
          </w:tcPr>
          <w:p w14:paraId="175B1B54" w14:textId="77777777" w:rsidR="008559EA" w:rsidRPr="008559EA" w:rsidRDefault="008559EA" w:rsidP="008559EA">
            <w:r w:rsidRPr="008559EA">
              <w:t>100,000</w:t>
            </w:r>
          </w:p>
        </w:tc>
        <w:tc>
          <w:tcPr>
            <w:tcW w:w="1300" w:type="dxa"/>
            <w:noWrap/>
            <w:hideMark/>
          </w:tcPr>
          <w:p w14:paraId="1D341BB1" w14:textId="77777777" w:rsidR="008559EA" w:rsidRPr="008559EA" w:rsidRDefault="008559EA" w:rsidP="008559EA">
            <w:r w:rsidRPr="008559EA">
              <w:t>1.92</w:t>
            </w:r>
          </w:p>
        </w:tc>
        <w:tc>
          <w:tcPr>
            <w:tcW w:w="1300" w:type="dxa"/>
            <w:noWrap/>
            <w:hideMark/>
          </w:tcPr>
          <w:p w14:paraId="73171549" w14:textId="77777777" w:rsidR="008559EA" w:rsidRPr="008559EA" w:rsidRDefault="008559EA" w:rsidP="008559EA">
            <w:r w:rsidRPr="008559EA">
              <w:t>128</w:t>
            </w:r>
          </w:p>
        </w:tc>
        <w:tc>
          <w:tcPr>
            <w:tcW w:w="1940" w:type="dxa"/>
            <w:noWrap/>
            <w:hideMark/>
          </w:tcPr>
          <w:p w14:paraId="5798965E" w14:textId="77777777" w:rsidR="008559EA" w:rsidRPr="008559EA" w:rsidRDefault="008559EA" w:rsidP="008559EA">
            <w:r w:rsidRPr="008559EA">
              <w:t>1,500</w:t>
            </w:r>
          </w:p>
        </w:tc>
      </w:tr>
      <w:tr w:rsidR="008559EA" w:rsidRPr="008559EA" w14:paraId="44CCD9F8" w14:textId="77777777" w:rsidTr="008559EA">
        <w:trPr>
          <w:trHeight w:val="320"/>
        </w:trPr>
        <w:tc>
          <w:tcPr>
            <w:tcW w:w="1300" w:type="dxa"/>
            <w:noWrap/>
            <w:hideMark/>
          </w:tcPr>
          <w:p w14:paraId="4B4C1138" w14:textId="77777777" w:rsidR="008559EA" w:rsidRPr="008559EA" w:rsidRDefault="008559EA" w:rsidP="008559EA">
            <w:proofErr w:type="spellStart"/>
            <w:r w:rsidRPr="008559EA">
              <w:t>Chlor</w:t>
            </w:r>
            <w:proofErr w:type="spellEnd"/>
          </w:p>
        </w:tc>
        <w:tc>
          <w:tcPr>
            <w:tcW w:w="1300" w:type="dxa"/>
            <w:noWrap/>
            <w:hideMark/>
          </w:tcPr>
          <w:p w14:paraId="403D72AD" w14:textId="77777777" w:rsidR="008559EA" w:rsidRPr="008559EA" w:rsidRDefault="008559EA" w:rsidP="008559EA">
            <w:r w:rsidRPr="008559EA">
              <w:t>50,000</w:t>
            </w:r>
          </w:p>
        </w:tc>
        <w:tc>
          <w:tcPr>
            <w:tcW w:w="1300" w:type="dxa"/>
            <w:noWrap/>
            <w:hideMark/>
          </w:tcPr>
          <w:p w14:paraId="10652ED1" w14:textId="77777777" w:rsidR="008559EA" w:rsidRPr="008559EA" w:rsidRDefault="008559EA" w:rsidP="008559EA">
            <w:r w:rsidRPr="008559EA">
              <w:t>3.84</w:t>
            </w:r>
          </w:p>
        </w:tc>
        <w:tc>
          <w:tcPr>
            <w:tcW w:w="1300" w:type="dxa"/>
            <w:noWrap/>
            <w:hideMark/>
          </w:tcPr>
          <w:p w14:paraId="14C1C4D8" w14:textId="77777777" w:rsidR="008559EA" w:rsidRPr="008559EA" w:rsidRDefault="008559EA" w:rsidP="008559EA">
            <w:r w:rsidRPr="008559EA">
              <w:t>128</w:t>
            </w:r>
          </w:p>
        </w:tc>
        <w:tc>
          <w:tcPr>
            <w:tcW w:w="1940" w:type="dxa"/>
            <w:noWrap/>
            <w:hideMark/>
          </w:tcPr>
          <w:p w14:paraId="68A95FCB" w14:textId="77777777" w:rsidR="008559EA" w:rsidRPr="008559EA" w:rsidRDefault="008559EA" w:rsidP="008559EA">
            <w:r w:rsidRPr="008559EA">
              <w:t>1,500</w:t>
            </w:r>
          </w:p>
        </w:tc>
      </w:tr>
      <w:tr w:rsidR="008559EA" w:rsidRPr="008559EA" w14:paraId="4DF99F29" w14:textId="77777777" w:rsidTr="008559EA">
        <w:trPr>
          <w:trHeight w:val="320"/>
        </w:trPr>
        <w:tc>
          <w:tcPr>
            <w:tcW w:w="1300" w:type="dxa"/>
            <w:noWrap/>
            <w:hideMark/>
          </w:tcPr>
          <w:p w14:paraId="01D2D62A" w14:textId="77777777" w:rsidR="008559EA" w:rsidRPr="008559EA" w:rsidRDefault="008559EA" w:rsidP="008559EA">
            <w:r w:rsidRPr="008559EA">
              <w:t>Kan</w:t>
            </w:r>
          </w:p>
        </w:tc>
        <w:tc>
          <w:tcPr>
            <w:tcW w:w="1300" w:type="dxa"/>
            <w:noWrap/>
            <w:hideMark/>
          </w:tcPr>
          <w:p w14:paraId="106EBF49" w14:textId="77777777" w:rsidR="008559EA" w:rsidRPr="008559EA" w:rsidRDefault="008559EA" w:rsidP="008559EA">
            <w:r w:rsidRPr="008559EA">
              <w:t>50,000</w:t>
            </w:r>
          </w:p>
        </w:tc>
        <w:tc>
          <w:tcPr>
            <w:tcW w:w="1300" w:type="dxa"/>
            <w:noWrap/>
            <w:hideMark/>
          </w:tcPr>
          <w:p w14:paraId="03AD0594" w14:textId="77777777" w:rsidR="008559EA" w:rsidRPr="008559EA" w:rsidRDefault="008559EA" w:rsidP="008559EA">
            <w:r w:rsidRPr="008559EA">
              <w:t>3.84</w:t>
            </w:r>
          </w:p>
        </w:tc>
        <w:tc>
          <w:tcPr>
            <w:tcW w:w="1300" w:type="dxa"/>
            <w:noWrap/>
            <w:hideMark/>
          </w:tcPr>
          <w:p w14:paraId="1FBBAFC5" w14:textId="77777777" w:rsidR="008559EA" w:rsidRPr="008559EA" w:rsidRDefault="008559EA" w:rsidP="008559EA">
            <w:r w:rsidRPr="008559EA">
              <w:t>128</w:t>
            </w:r>
          </w:p>
        </w:tc>
        <w:tc>
          <w:tcPr>
            <w:tcW w:w="1940" w:type="dxa"/>
            <w:noWrap/>
            <w:hideMark/>
          </w:tcPr>
          <w:p w14:paraId="7E52EA76" w14:textId="77777777" w:rsidR="008559EA" w:rsidRPr="008559EA" w:rsidRDefault="008559EA" w:rsidP="008559EA">
            <w:r w:rsidRPr="008559EA">
              <w:t>1,500</w:t>
            </w:r>
          </w:p>
        </w:tc>
      </w:tr>
      <w:tr w:rsidR="008559EA" w:rsidRPr="008559EA" w14:paraId="1DA72E7F" w14:textId="77777777" w:rsidTr="008559EA">
        <w:trPr>
          <w:trHeight w:val="320"/>
        </w:trPr>
        <w:tc>
          <w:tcPr>
            <w:tcW w:w="1300" w:type="dxa"/>
            <w:noWrap/>
            <w:hideMark/>
          </w:tcPr>
          <w:p w14:paraId="7C5BD01E" w14:textId="77777777" w:rsidR="008559EA" w:rsidRPr="008559EA" w:rsidRDefault="008559EA" w:rsidP="008559EA">
            <w:proofErr w:type="spellStart"/>
            <w:r w:rsidRPr="008559EA">
              <w:t>Vanc</w:t>
            </w:r>
            <w:proofErr w:type="spellEnd"/>
          </w:p>
        </w:tc>
        <w:tc>
          <w:tcPr>
            <w:tcW w:w="1300" w:type="dxa"/>
            <w:noWrap/>
            <w:hideMark/>
          </w:tcPr>
          <w:p w14:paraId="694C0223" w14:textId="77777777" w:rsidR="008559EA" w:rsidRPr="008559EA" w:rsidRDefault="008559EA" w:rsidP="008559EA">
            <w:r w:rsidRPr="008559EA">
              <w:t>100,000</w:t>
            </w:r>
          </w:p>
        </w:tc>
        <w:tc>
          <w:tcPr>
            <w:tcW w:w="1300" w:type="dxa"/>
            <w:noWrap/>
            <w:hideMark/>
          </w:tcPr>
          <w:p w14:paraId="23FAE0A4" w14:textId="77777777" w:rsidR="008559EA" w:rsidRPr="008559EA" w:rsidRDefault="008559EA" w:rsidP="008559EA">
            <w:r w:rsidRPr="008559EA">
              <w:t>1.92</w:t>
            </w:r>
          </w:p>
        </w:tc>
        <w:tc>
          <w:tcPr>
            <w:tcW w:w="1300" w:type="dxa"/>
            <w:noWrap/>
            <w:hideMark/>
          </w:tcPr>
          <w:p w14:paraId="6A88CAF1" w14:textId="77777777" w:rsidR="008559EA" w:rsidRPr="008559EA" w:rsidRDefault="008559EA" w:rsidP="008559EA">
            <w:r w:rsidRPr="008559EA">
              <w:t>128</w:t>
            </w:r>
          </w:p>
        </w:tc>
        <w:tc>
          <w:tcPr>
            <w:tcW w:w="1940" w:type="dxa"/>
            <w:noWrap/>
            <w:hideMark/>
          </w:tcPr>
          <w:p w14:paraId="1CDE77D0" w14:textId="77777777" w:rsidR="008559EA" w:rsidRPr="008559EA" w:rsidRDefault="008559EA" w:rsidP="008559EA">
            <w:r w:rsidRPr="008559EA">
              <w:t>1,500</w:t>
            </w:r>
          </w:p>
        </w:tc>
      </w:tr>
    </w:tbl>
    <w:p w14:paraId="3D1415F6" w14:textId="77777777" w:rsidR="008559EA" w:rsidRDefault="008559EA" w:rsidP="00D54FAF"/>
    <w:p w14:paraId="71F90C54" w14:textId="0E2CE265" w:rsidR="008559EA" w:rsidRDefault="008559EA" w:rsidP="00D54FAF">
      <w:r>
        <w:t>I’m preparing all antibiotics to 128ug/ml and then performing serial dilution until I get to the appropriate starting concentration for each antibiotic.</w:t>
      </w:r>
    </w:p>
    <w:tbl>
      <w:tblPr>
        <w:tblStyle w:val="TableGrid"/>
        <w:tblW w:w="0" w:type="auto"/>
        <w:tblLook w:val="04A0" w:firstRow="1" w:lastRow="0" w:firstColumn="1" w:lastColumn="0" w:noHBand="0" w:noVBand="1"/>
      </w:tblPr>
      <w:tblGrid>
        <w:gridCol w:w="1300"/>
        <w:gridCol w:w="1300"/>
        <w:gridCol w:w="1300"/>
        <w:gridCol w:w="1940"/>
        <w:gridCol w:w="1180"/>
        <w:gridCol w:w="1200"/>
      </w:tblGrid>
      <w:tr w:rsidR="00064E3F" w:rsidRPr="00064E3F" w14:paraId="0D88E7CA" w14:textId="77777777" w:rsidTr="00064E3F">
        <w:trPr>
          <w:trHeight w:val="320"/>
        </w:trPr>
        <w:tc>
          <w:tcPr>
            <w:tcW w:w="1300" w:type="dxa"/>
            <w:noWrap/>
            <w:hideMark/>
          </w:tcPr>
          <w:p w14:paraId="44AECD82" w14:textId="77777777" w:rsidR="00064E3F" w:rsidRPr="00064E3F" w:rsidRDefault="00064E3F" w:rsidP="00064E3F"/>
        </w:tc>
        <w:tc>
          <w:tcPr>
            <w:tcW w:w="1300" w:type="dxa"/>
            <w:noWrap/>
            <w:hideMark/>
          </w:tcPr>
          <w:p w14:paraId="010ED244" w14:textId="77777777" w:rsidR="00064E3F" w:rsidRPr="00064E3F" w:rsidRDefault="00064E3F">
            <w:r w:rsidRPr="00064E3F">
              <w:t>Measured OD600</w:t>
            </w:r>
          </w:p>
        </w:tc>
        <w:tc>
          <w:tcPr>
            <w:tcW w:w="1300" w:type="dxa"/>
            <w:noWrap/>
            <w:hideMark/>
          </w:tcPr>
          <w:p w14:paraId="30A52C9B" w14:textId="77777777" w:rsidR="00064E3F" w:rsidRPr="00064E3F" w:rsidRDefault="00064E3F">
            <w:r w:rsidRPr="00064E3F">
              <w:t>Actual OD600</w:t>
            </w:r>
          </w:p>
        </w:tc>
        <w:tc>
          <w:tcPr>
            <w:tcW w:w="1940" w:type="dxa"/>
            <w:noWrap/>
            <w:hideMark/>
          </w:tcPr>
          <w:p w14:paraId="4BAD0F19" w14:textId="77777777" w:rsidR="00064E3F" w:rsidRPr="00064E3F" w:rsidRDefault="00064E3F">
            <w:r w:rsidRPr="00064E3F">
              <w:t>Final Volume (</w:t>
            </w:r>
            <w:proofErr w:type="spellStart"/>
            <w:r w:rsidRPr="00064E3F">
              <w:t>ul</w:t>
            </w:r>
            <w:proofErr w:type="spellEnd"/>
            <w:r w:rsidRPr="00064E3F">
              <w:t>)</w:t>
            </w:r>
          </w:p>
        </w:tc>
        <w:tc>
          <w:tcPr>
            <w:tcW w:w="1180" w:type="dxa"/>
            <w:noWrap/>
            <w:hideMark/>
          </w:tcPr>
          <w:p w14:paraId="492920CA" w14:textId="77777777" w:rsidR="00064E3F" w:rsidRPr="00064E3F" w:rsidRDefault="00064E3F">
            <w:r w:rsidRPr="00064E3F">
              <w:t>Starting Volume for OD600 0.3</w:t>
            </w:r>
          </w:p>
        </w:tc>
        <w:tc>
          <w:tcPr>
            <w:tcW w:w="1200" w:type="dxa"/>
            <w:noWrap/>
            <w:hideMark/>
          </w:tcPr>
          <w:p w14:paraId="49DBBA5A" w14:textId="77777777" w:rsidR="00064E3F" w:rsidRPr="00064E3F" w:rsidRDefault="00064E3F">
            <w:r w:rsidRPr="00064E3F">
              <w:t>Final OD600</w:t>
            </w:r>
          </w:p>
        </w:tc>
      </w:tr>
      <w:tr w:rsidR="00064E3F" w:rsidRPr="00064E3F" w14:paraId="7CD0C67C" w14:textId="77777777" w:rsidTr="00064E3F">
        <w:trPr>
          <w:trHeight w:val="320"/>
        </w:trPr>
        <w:tc>
          <w:tcPr>
            <w:tcW w:w="1300" w:type="dxa"/>
            <w:noWrap/>
            <w:hideMark/>
          </w:tcPr>
          <w:p w14:paraId="5830E2BC" w14:textId="77777777" w:rsidR="00064E3F" w:rsidRPr="00064E3F" w:rsidRDefault="00064E3F">
            <w:r w:rsidRPr="00064E3F">
              <w:t>KRSA2</w:t>
            </w:r>
          </w:p>
        </w:tc>
        <w:tc>
          <w:tcPr>
            <w:tcW w:w="1300" w:type="dxa"/>
            <w:noWrap/>
            <w:hideMark/>
          </w:tcPr>
          <w:p w14:paraId="66772288" w14:textId="77777777" w:rsidR="00064E3F" w:rsidRPr="00064E3F" w:rsidRDefault="00064E3F" w:rsidP="00064E3F">
            <w:r w:rsidRPr="00064E3F">
              <w:t>0.221</w:t>
            </w:r>
          </w:p>
        </w:tc>
        <w:tc>
          <w:tcPr>
            <w:tcW w:w="1300" w:type="dxa"/>
            <w:noWrap/>
            <w:hideMark/>
          </w:tcPr>
          <w:p w14:paraId="0374AC41" w14:textId="77777777" w:rsidR="00064E3F" w:rsidRPr="00064E3F" w:rsidRDefault="00064E3F" w:rsidP="00064E3F">
            <w:r w:rsidRPr="00064E3F">
              <w:t>4.42</w:t>
            </w:r>
          </w:p>
        </w:tc>
        <w:tc>
          <w:tcPr>
            <w:tcW w:w="1940" w:type="dxa"/>
            <w:noWrap/>
            <w:hideMark/>
          </w:tcPr>
          <w:p w14:paraId="2E00DBDB" w14:textId="77777777" w:rsidR="00064E3F" w:rsidRPr="00064E3F" w:rsidRDefault="00064E3F" w:rsidP="00064E3F">
            <w:r w:rsidRPr="00064E3F">
              <w:t>1500</w:t>
            </w:r>
          </w:p>
        </w:tc>
        <w:tc>
          <w:tcPr>
            <w:tcW w:w="1180" w:type="dxa"/>
            <w:noWrap/>
            <w:hideMark/>
          </w:tcPr>
          <w:p w14:paraId="71FF3AC5" w14:textId="77777777" w:rsidR="00064E3F" w:rsidRPr="00064E3F" w:rsidRDefault="00064E3F" w:rsidP="00064E3F">
            <w:r w:rsidRPr="00064E3F">
              <w:t>101.8</w:t>
            </w:r>
          </w:p>
        </w:tc>
        <w:tc>
          <w:tcPr>
            <w:tcW w:w="1200" w:type="dxa"/>
            <w:noWrap/>
            <w:hideMark/>
          </w:tcPr>
          <w:p w14:paraId="677E8C14" w14:textId="77777777" w:rsidR="00064E3F" w:rsidRPr="00064E3F" w:rsidRDefault="00064E3F" w:rsidP="00064E3F">
            <w:r w:rsidRPr="00064E3F">
              <w:t>0.237</w:t>
            </w:r>
          </w:p>
        </w:tc>
      </w:tr>
      <w:tr w:rsidR="00064E3F" w:rsidRPr="00064E3F" w14:paraId="6529BA3B" w14:textId="77777777" w:rsidTr="00064E3F">
        <w:trPr>
          <w:trHeight w:val="320"/>
        </w:trPr>
        <w:tc>
          <w:tcPr>
            <w:tcW w:w="1300" w:type="dxa"/>
            <w:noWrap/>
            <w:hideMark/>
          </w:tcPr>
          <w:p w14:paraId="705B8079" w14:textId="77777777" w:rsidR="00064E3F" w:rsidRPr="00064E3F" w:rsidRDefault="00064E3F" w:rsidP="00064E3F">
            <w:r w:rsidRPr="00064E3F">
              <w:t>KRSA12</w:t>
            </w:r>
          </w:p>
        </w:tc>
        <w:tc>
          <w:tcPr>
            <w:tcW w:w="1300" w:type="dxa"/>
            <w:noWrap/>
            <w:hideMark/>
          </w:tcPr>
          <w:p w14:paraId="015CA4DC" w14:textId="77777777" w:rsidR="00064E3F" w:rsidRPr="00064E3F" w:rsidRDefault="00064E3F" w:rsidP="00064E3F">
            <w:r w:rsidRPr="00064E3F">
              <w:t>0.09</w:t>
            </w:r>
          </w:p>
        </w:tc>
        <w:tc>
          <w:tcPr>
            <w:tcW w:w="1300" w:type="dxa"/>
            <w:noWrap/>
            <w:hideMark/>
          </w:tcPr>
          <w:p w14:paraId="5A2D4BFC" w14:textId="77777777" w:rsidR="00064E3F" w:rsidRPr="00064E3F" w:rsidRDefault="00064E3F" w:rsidP="00064E3F">
            <w:r w:rsidRPr="00064E3F">
              <w:t>1.8</w:t>
            </w:r>
          </w:p>
        </w:tc>
        <w:tc>
          <w:tcPr>
            <w:tcW w:w="1940" w:type="dxa"/>
            <w:noWrap/>
            <w:hideMark/>
          </w:tcPr>
          <w:p w14:paraId="16C8E801" w14:textId="77777777" w:rsidR="00064E3F" w:rsidRPr="00064E3F" w:rsidRDefault="00064E3F" w:rsidP="00064E3F">
            <w:r w:rsidRPr="00064E3F">
              <w:t>1500</w:t>
            </w:r>
          </w:p>
        </w:tc>
        <w:tc>
          <w:tcPr>
            <w:tcW w:w="1180" w:type="dxa"/>
            <w:noWrap/>
            <w:hideMark/>
          </w:tcPr>
          <w:p w14:paraId="34792B0E" w14:textId="77777777" w:rsidR="00064E3F" w:rsidRPr="00064E3F" w:rsidRDefault="00064E3F" w:rsidP="00064E3F">
            <w:r w:rsidRPr="00064E3F">
              <w:t>250.0</w:t>
            </w:r>
          </w:p>
        </w:tc>
        <w:tc>
          <w:tcPr>
            <w:tcW w:w="1200" w:type="dxa"/>
            <w:noWrap/>
            <w:hideMark/>
          </w:tcPr>
          <w:p w14:paraId="277596DF" w14:textId="77777777" w:rsidR="00064E3F" w:rsidRPr="00064E3F" w:rsidRDefault="00064E3F" w:rsidP="00064E3F">
            <w:r w:rsidRPr="00064E3F">
              <w:t>0.431</w:t>
            </w:r>
          </w:p>
        </w:tc>
      </w:tr>
    </w:tbl>
    <w:p w14:paraId="487152D5" w14:textId="77777777" w:rsidR="00064E3F" w:rsidRDefault="00064E3F" w:rsidP="00D54FAF"/>
    <w:p w14:paraId="57566562" w14:textId="77777777" w:rsidR="00064E3F" w:rsidRPr="007049CD" w:rsidRDefault="00064E3F" w:rsidP="00064E3F">
      <w:pPr>
        <w:rPr>
          <w:b/>
          <w:bCs/>
        </w:rPr>
      </w:pPr>
      <w:r w:rsidRPr="007049CD">
        <w:rPr>
          <w:b/>
          <w:bCs/>
        </w:rPr>
        <w:t>Plate map:</w:t>
      </w:r>
    </w:p>
    <w:tbl>
      <w:tblPr>
        <w:tblStyle w:val="TableGrid"/>
        <w:tblW w:w="0" w:type="auto"/>
        <w:tblLook w:val="04A0" w:firstRow="1" w:lastRow="0" w:firstColumn="1" w:lastColumn="0" w:noHBand="0" w:noVBand="1"/>
      </w:tblPr>
      <w:tblGrid>
        <w:gridCol w:w="942"/>
        <w:gridCol w:w="356"/>
        <w:gridCol w:w="663"/>
        <w:gridCol w:w="762"/>
        <w:gridCol w:w="762"/>
        <w:gridCol w:w="762"/>
        <w:gridCol w:w="663"/>
        <w:gridCol w:w="663"/>
        <w:gridCol w:w="663"/>
        <w:gridCol w:w="663"/>
        <w:gridCol w:w="663"/>
        <w:gridCol w:w="663"/>
        <w:gridCol w:w="663"/>
        <w:gridCol w:w="663"/>
        <w:gridCol w:w="663"/>
      </w:tblGrid>
      <w:tr w:rsidR="00064E3F" w:rsidRPr="005931B6" w14:paraId="3610F9D6" w14:textId="77777777" w:rsidTr="00B71A31">
        <w:trPr>
          <w:trHeight w:val="320"/>
        </w:trPr>
        <w:tc>
          <w:tcPr>
            <w:tcW w:w="942" w:type="dxa"/>
            <w:noWrap/>
            <w:hideMark/>
          </w:tcPr>
          <w:p w14:paraId="287C38CB" w14:textId="77777777" w:rsidR="00064E3F" w:rsidRPr="005931B6" w:rsidRDefault="00064E3F" w:rsidP="00B71A31"/>
        </w:tc>
        <w:tc>
          <w:tcPr>
            <w:tcW w:w="356" w:type="dxa"/>
            <w:noWrap/>
            <w:hideMark/>
          </w:tcPr>
          <w:p w14:paraId="409B9591" w14:textId="77777777" w:rsidR="00064E3F" w:rsidRPr="005931B6" w:rsidRDefault="00064E3F" w:rsidP="00B71A31"/>
        </w:tc>
        <w:tc>
          <w:tcPr>
            <w:tcW w:w="663" w:type="dxa"/>
            <w:noWrap/>
            <w:hideMark/>
          </w:tcPr>
          <w:p w14:paraId="2BC5C301" w14:textId="77777777" w:rsidR="00064E3F" w:rsidRPr="005931B6" w:rsidRDefault="00064E3F" w:rsidP="00B71A31"/>
        </w:tc>
        <w:tc>
          <w:tcPr>
            <w:tcW w:w="8253" w:type="dxa"/>
            <w:gridSpan w:val="12"/>
            <w:noWrap/>
            <w:hideMark/>
          </w:tcPr>
          <w:p w14:paraId="5CD6C358" w14:textId="77777777" w:rsidR="00064E3F" w:rsidRPr="005931B6" w:rsidRDefault="00064E3F" w:rsidP="00B71A31">
            <w:r w:rsidRPr="005931B6">
              <w:t>Antibiotic Concentration</w:t>
            </w:r>
          </w:p>
        </w:tc>
      </w:tr>
      <w:tr w:rsidR="00064E3F" w:rsidRPr="005931B6" w14:paraId="1682588B" w14:textId="77777777" w:rsidTr="00B71A31">
        <w:trPr>
          <w:trHeight w:val="320"/>
        </w:trPr>
        <w:tc>
          <w:tcPr>
            <w:tcW w:w="942" w:type="dxa"/>
            <w:noWrap/>
            <w:hideMark/>
          </w:tcPr>
          <w:p w14:paraId="444D4BAD" w14:textId="77777777" w:rsidR="00064E3F" w:rsidRPr="005931B6" w:rsidRDefault="00064E3F" w:rsidP="00B71A31"/>
        </w:tc>
        <w:tc>
          <w:tcPr>
            <w:tcW w:w="356" w:type="dxa"/>
            <w:noWrap/>
            <w:hideMark/>
          </w:tcPr>
          <w:p w14:paraId="645D09E1" w14:textId="77777777" w:rsidR="00064E3F" w:rsidRPr="005931B6" w:rsidRDefault="00064E3F" w:rsidP="00B71A31"/>
        </w:tc>
        <w:tc>
          <w:tcPr>
            <w:tcW w:w="663" w:type="dxa"/>
            <w:noWrap/>
            <w:hideMark/>
          </w:tcPr>
          <w:p w14:paraId="6050FB5E" w14:textId="77777777" w:rsidR="00064E3F" w:rsidRPr="005931B6" w:rsidRDefault="00064E3F" w:rsidP="00B71A31"/>
        </w:tc>
        <w:tc>
          <w:tcPr>
            <w:tcW w:w="762" w:type="dxa"/>
            <w:noWrap/>
            <w:hideMark/>
          </w:tcPr>
          <w:p w14:paraId="1DC81DF1" w14:textId="77777777" w:rsidR="00064E3F" w:rsidRPr="005931B6" w:rsidRDefault="00064E3F" w:rsidP="00B71A31">
            <w:r w:rsidRPr="005931B6">
              <w:t>1</w:t>
            </w:r>
          </w:p>
        </w:tc>
        <w:tc>
          <w:tcPr>
            <w:tcW w:w="762" w:type="dxa"/>
            <w:noWrap/>
            <w:hideMark/>
          </w:tcPr>
          <w:p w14:paraId="21316365" w14:textId="77777777" w:rsidR="00064E3F" w:rsidRPr="005931B6" w:rsidRDefault="00064E3F" w:rsidP="00B71A31">
            <w:r w:rsidRPr="005931B6">
              <w:t>2</w:t>
            </w:r>
          </w:p>
        </w:tc>
        <w:tc>
          <w:tcPr>
            <w:tcW w:w="762" w:type="dxa"/>
            <w:noWrap/>
            <w:hideMark/>
          </w:tcPr>
          <w:p w14:paraId="7EBEE00C" w14:textId="77777777" w:rsidR="00064E3F" w:rsidRPr="005931B6" w:rsidRDefault="00064E3F" w:rsidP="00B71A31">
            <w:r w:rsidRPr="005931B6">
              <w:t>3</w:t>
            </w:r>
          </w:p>
        </w:tc>
        <w:tc>
          <w:tcPr>
            <w:tcW w:w="663" w:type="dxa"/>
            <w:noWrap/>
            <w:hideMark/>
          </w:tcPr>
          <w:p w14:paraId="7BA61BB3" w14:textId="77777777" w:rsidR="00064E3F" w:rsidRPr="005931B6" w:rsidRDefault="00064E3F" w:rsidP="00B71A31">
            <w:r w:rsidRPr="005931B6">
              <w:t>4</w:t>
            </w:r>
          </w:p>
        </w:tc>
        <w:tc>
          <w:tcPr>
            <w:tcW w:w="663" w:type="dxa"/>
            <w:noWrap/>
            <w:hideMark/>
          </w:tcPr>
          <w:p w14:paraId="2E819F3C" w14:textId="77777777" w:rsidR="00064E3F" w:rsidRPr="005931B6" w:rsidRDefault="00064E3F" w:rsidP="00B71A31">
            <w:r w:rsidRPr="005931B6">
              <w:t>5</w:t>
            </w:r>
          </w:p>
        </w:tc>
        <w:tc>
          <w:tcPr>
            <w:tcW w:w="663" w:type="dxa"/>
            <w:noWrap/>
            <w:hideMark/>
          </w:tcPr>
          <w:p w14:paraId="3DC6885B" w14:textId="77777777" w:rsidR="00064E3F" w:rsidRPr="005931B6" w:rsidRDefault="00064E3F" w:rsidP="00B71A31">
            <w:r w:rsidRPr="005931B6">
              <w:t>6</w:t>
            </w:r>
          </w:p>
        </w:tc>
        <w:tc>
          <w:tcPr>
            <w:tcW w:w="663" w:type="dxa"/>
            <w:noWrap/>
            <w:hideMark/>
          </w:tcPr>
          <w:p w14:paraId="0469D072" w14:textId="77777777" w:rsidR="00064E3F" w:rsidRPr="005931B6" w:rsidRDefault="00064E3F" w:rsidP="00B71A31">
            <w:r w:rsidRPr="005931B6">
              <w:t>7</w:t>
            </w:r>
          </w:p>
        </w:tc>
        <w:tc>
          <w:tcPr>
            <w:tcW w:w="663" w:type="dxa"/>
            <w:noWrap/>
            <w:hideMark/>
          </w:tcPr>
          <w:p w14:paraId="6A6E6088" w14:textId="77777777" w:rsidR="00064E3F" w:rsidRPr="005931B6" w:rsidRDefault="00064E3F" w:rsidP="00B71A31">
            <w:r w:rsidRPr="005931B6">
              <w:t>8</w:t>
            </w:r>
          </w:p>
        </w:tc>
        <w:tc>
          <w:tcPr>
            <w:tcW w:w="663" w:type="dxa"/>
            <w:noWrap/>
            <w:hideMark/>
          </w:tcPr>
          <w:p w14:paraId="277A2750" w14:textId="77777777" w:rsidR="00064E3F" w:rsidRPr="005931B6" w:rsidRDefault="00064E3F" w:rsidP="00B71A31">
            <w:r w:rsidRPr="005931B6">
              <w:t>9</w:t>
            </w:r>
          </w:p>
        </w:tc>
        <w:tc>
          <w:tcPr>
            <w:tcW w:w="663" w:type="dxa"/>
            <w:noWrap/>
            <w:hideMark/>
          </w:tcPr>
          <w:p w14:paraId="1442DCBD" w14:textId="77777777" w:rsidR="00064E3F" w:rsidRPr="005931B6" w:rsidRDefault="00064E3F" w:rsidP="00B71A31">
            <w:r w:rsidRPr="005931B6">
              <w:t>10</w:t>
            </w:r>
          </w:p>
        </w:tc>
        <w:tc>
          <w:tcPr>
            <w:tcW w:w="663" w:type="dxa"/>
            <w:noWrap/>
            <w:hideMark/>
          </w:tcPr>
          <w:p w14:paraId="641B0CBC" w14:textId="77777777" w:rsidR="00064E3F" w:rsidRPr="005931B6" w:rsidRDefault="00064E3F" w:rsidP="00B71A31">
            <w:r w:rsidRPr="005931B6">
              <w:t>11</w:t>
            </w:r>
          </w:p>
        </w:tc>
        <w:tc>
          <w:tcPr>
            <w:tcW w:w="663" w:type="dxa"/>
            <w:noWrap/>
            <w:hideMark/>
          </w:tcPr>
          <w:p w14:paraId="7CC46C79" w14:textId="77777777" w:rsidR="00064E3F" w:rsidRPr="005931B6" w:rsidRDefault="00064E3F" w:rsidP="00B71A31">
            <w:r w:rsidRPr="005931B6">
              <w:t>12</w:t>
            </w:r>
          </w:p>
        </w:tc>
      </w:tr>
      <w:tr w:rsidR="00064E3F" w:rsidRPr="005931B6" w14:paraId="06AA1EE5" w14:textId="77777777" w:rsidTr="00B71A31">
        <w:trPr>
          <w:trHeight w:val="320"/>
        </w:trPr>
        <w:tc>
          <w:tcPr>
            <w:tcW w:w="942" w:type="dxa"/>
            <w:noWrap/>
            <w:hideMark/>
          </w:tcPr>
          <w:p w14:paraId="218B8645" w14:textId="77777777" w:rsidR="00064E3F" w:rsidRPr="005931B6" w:rsidRDefault="00064E3F" w:rsidP="00B71A31"/>
        </w:tc>
        <w:tc>
          <w:tcPr>
            <w:tcW w:w="356" w:type="dxa"/>
            <w:noWrap/>
            <w:hideMark/>
          </w:tcPr>
          <w:p w14:paraId="00AABA45" w14:textId="77777777" w:rsidR="00064E3F" w:rsidRPr="005931B6" w:rsidRDefault="00064E3F" w:rsidP="00B71A31"/>
        </w:tc>
        <w:tc>
          <w:tcPr>
            <w:tcW w:w="663" w:type="dxa"/>
            <w:noWrap/>
            <w:hideMark/>
          </w:tcPr>
          <w:p w14:paraId="30B89B32" w14:textId="77777777" w:rsidR="00064E3F" w:rsidRPr="005931B6" w:rsidRDefault="00064E3F" w:rsidP="00B71A31"/>
        </w:tc>
        <w:tc>
          <w:tcPr>
            <w:tcW w:w="762" w:type="dxa"/>
            <w:noWrap/>
            <w:hideMark/>
          </w:tcPr>
          <w:p w14:paraId="3526947F" w14:textId="77777777" w:rsidR="00064E3F" w:rsidRPr="005931B6" w:rsidRDefault="00064E3F" w:rsidP="00B71A31">
            <w:r>
              <w:t>Carb</w:t>
            </w:r>
          </w:p>
        </w:tc>
        <w:tc>
          <w:tcPr>
            <w:tcW w:w="762" w:type="dxa"/>
            <w:noWrap/>
            <w:hideMark/>
          </w:tcPr>
          <w:p w14:paraId="241BAE7B" w14:textId="77777777" w:rsidR="00064E3F" w:rsidRPr="005931B6" w:rsidRDefault="00064E3F" w:rsidP="00B71A31">
            <w:r w:rsidRPr="00F12062">
              <w:t>Carb</w:t>
            </w:r>
          </w:p>
        </w:tc>
        <w:tc>
          <w:tcPr>
            <w:tcW w:w="762" w:type="dxa"/>
            <w:noWrap/>
            <w:hideMark/>
          </w:tcPr>
          <w:p w14:paraId="55017AD0" w14:textId="77777777" w:rsidR="00064E3F" w:rsidRPr="005931B6" w:rsidRDefault="00064E3F" w:rsidP="00B71A31">
            <w:r w:rsidRPr="00F12062">
              <w:t>Carb</w:t>
            </w:r>
          </w:p>
        </w:tc>
        <w:tc>
          <w:tcPr>
            <w:tcW w:w="663" w:type="dxa"/>
            <w:noWrap/>
            <w:hideMark/>
          </w:tcPr>
          <w:p w14:paraId="34D162C1" w14:textId="77777777" w:rsidR="00064E3F" w:rsidRPr="005931B6" w:rsidRDefault="00064E3F" w:rsidP="00B71A31">
            <w:proofErr w:type="spellStart"/>
            <w:r>
              <w:t>Chlor</w:t>
            </w:r>
            <w:proofErr w:type="spellEnd"/>
          </w:p>
        </w:tc>
        <w:tc>
          <w:tcPr>
            <w:tcW w:w="663" w:type="dxa"/>
            <w:noWrap/>
            <w:hideMark/>
          </w:tcPr>
          <w:p w14:paraId="5FC65888" w14:textId="77777777" w:rsidR="00064E3F" w:rsidRPr="005931B6" w:rsidRDefault="00064E3F" w:rsidP="00B71A31">
            <w:proofErr w:type="spellStart"/>
            <w:r w:rsidRPr="00750901">
              <w:t>Chlor</w:t>
            </w:r>
            <w:proofErr w:type="spellEnd"/>
          </w:p>
        </w:tc>
        <w:tc>
          <w:tcPr>
            <w:tcW w:w="663" w:type="dxa"/>
            <w:noWrap/>
            <w:hideMark/>
          </w:tcPr>
          <w:p w14:paraId="573F521D" w14:textId="77777777" w:rsidR="00064E3F" w:rsidRPr="005931B6" w:rsidRDefault="00064E3F" w:rsidP="00B71A31">
            <w:proofErr w:type="spellStart"/>
            <w:r w:rsidRPr="00750901">
              <w:t>Chlor</w:t>
            </w:r>
            <w:proofErr w:type="spellEnd"/>
          </w:p>
        </w:tc>
        <w:tc>
          <w:tcPr>
            <w:tcW w:w="663" w:type="dxa"/>
            <w:noWrap/>
            <w:hideMark/>
          </w:tcPr>
          <w:p w14:paraId="333E1447" w14:textId="77777777" w:rsidR="00064E3F" w:rsidRPr="005931B6" w:rsidRDefault="00064E3F" w:rsidP="00B71A31">
            <w:r>
              <w:t>Kan</w:t>
            </w:r>
          </w:p>
        </w:tc>
        <w:tc>
          <w:tcPr>
            <w:tcW w:w="663" w:type="dxa"/>
            <w:noWrap/>
            <w:hideMark/>
          </w:tcPr>
          <w:p w14:paraId="6F9CB74A" w14:textId="77777777" w:rsidR="00064E3F" w:rsidRPr="005931B6" w:rsidRDefault="00064E3F" w:rsidP="00B71A31">
            <w:r w:rsidRPr="00BF3AFE">
              <w:t>Kan</w:t>
            </w:r>
          </w:p>
        </w:tc>
        <w:tc>
          <w:tcPr>
            <w:tcW w:w="663" w:type="dxa"/>
            <w:noWrap/>
            <w:hideMark/>
          </w:tcPr>
          <w:p w14:paraId="6A30875E" w14:textId="77777777" w:rsidR="00064E3F" w:rsidRPr="005931B6" w:rsidRDefault="00064E3F" w:rsidP="00B71A31">
            <w:r w:rsidRPr="00BF3AFE">
              <w:t>Kan</w:t>
            </w:r>
          </w:p>
        </w:tc>
        <w:tc>
          <w:tcPr>
            <w:tcW w:w="663" w:type="dxa"/>
            <w:noWrap/>
            <w:hideMark/>
          </w:tcPr>
          <w:p w14:paraId="62C61A28" w14:textId="77777777" w:rsidR="00064E3F" w:rsidRPr="005931B6" w:rsidRDefault="00064E3F" w:rsidP="00B71A31">
            <w:r>
              <w:t>Van</w:t>
            </w:r>
          </w:p>
        </w:tc>
        <w:tc>
          <w:tcPr>
            <w:tcW w:w="663" w:type="dxa"/>
            <w:noWrap/>
            <w:hideMark/>
          </w:tcPr>
          <w:p w14:paraId="64E657C8" w14:textId="77777777" w:rsidR="00064E3F" w:rsidRPr="005931B6" w:rsidRDefault="00064E3F" w:rsidP="00B71A31">
            <w:r w:rsidRPr="008F1DC0">
              <w:t>Van</w:t>
            </w:r>
          </w:p>
        </w:tc>
        <w:tc>
          <w:tcPr>
            <w:tcW w:w="663" w:type="dxa"/>
            <w:noWrap/>
            <w:hideMark/>
          </w:tcPr>
          <w:p w14:paraId="73C27908" w14:textId="77777777" w:rsidR="00064E3F" w:rsidRPr="005931B6" w:rsidRDefault="00064E3F" w:rsidP="00B71A31">
            <w:r w:rsidRPr="008F1DC0">
              <w:t>Van</w:t>
            </w:r>
          </w:p>
        </w:tc>
      </w:tr>
      <w:tr w:rsidR="00064E3F" w:rsidRPr="005931B6" w14:paraId="7E2E5EB2" w14:textId="77777777" w:rsidTr="00B71A31">
        <w:trPr>
          <w:trHeight w:val="320"/>
        </w:trPr>
        <w:tc>
          <w:tcPr>
            <w:tcW w:w="942" w:type="dxa"/>
            <w:vMerge w:val="restart"/>
            <w:noWrap/>
            <w:hideMark/>
          </w:tcPr>
          <w:p w14:paraId="476FFBC0" w14:textId="77777777" w:rsidR="00064E3F" w:rsidRPr="005931B6" w:rsidRDefault="00064E3F" w:rsidP="00B71A31">
            <w:r w:rsidRPr="005931B6">
              <w:t xml:space="preserve">Antibiotic </w:t>
            </w:r>
          </w:p>
        </w:tc>
        <w:tc>
          <w:tcPr>
            <w:tcW w:w="356" w:type="dxa"/>
            <w:noWrap/>
            <w:hideMark/>
          </w:tcPr>
          <w:p w14:paraId="2E19D64F" w14:textId="77777777" w:rsidR="00064E3F" w:rsidRPr="005931B6" w:rsidRDefault="00064E3F" w:rsidP="00B71A31">
            <w:r w:rsidRPr="005931B6">
              <w:t>A</w:t>
            </w:r>
          </w:p>
        </w:tc>
        <w:tc>
          <w:tcPr>
            <w:tcW w:w="663" w:type="dxa"/>
            <w:noWrap/>
            <w:hideMark/>
          </w:tcPr>
          <w:p w14:paraId="303F5B35" w14:textId="77777777" w:rsidR="00064E3F" w:rsidRPr="005931B6" w:rsidRDefault="00064E3F" w:rsidP="00B71A31">
            <w:r>
              <w:t>Conc 1</w:t>
            </w:r>
          </w:p>
        </w:tc>
        <w:tc>
          <w:tcPr>
            <w:tcW w:w="762" w:type="dxa"/>
            <w:noWrap/>
            <w:hideMark/>
          </w:tcPr>
          <w:p w14:paraId="099AD72D" w14:textId="77777777" w:rsidR="00064E3F" w:rsidRPr="005931B6" w:rsidRDefault="00064E3F" w:rsidP="00B71A31">
            <w:r>
              <w:t>2</w:t>
            </w:r>
          </w:p>
        </w:tc>
        <w:tc>
          <w:tcPr>
            <w:tcW w:w="762" w:type="dxa"/>
            <w:noWrap/>
            <w:hideMark/>
          </w:tcPr>
          <w:p w14:paraId="143D8170" w14:textId="77777777" w:rsidR="00064E3F" w:rsidRPr="005931B6" w:rsidRDefault="00064E3F" w:rsidP="00B71A31">
            <w:r w:rsidRPr="005F3EE1">
              <w:t>2</w:t>
            </w:r>
          </w:p>
        </w:tc>
        <w:tc>
          <w:tcPr>
            <w:tcW w:w="762" w:type="dxa"/>
            <w:noWrap/>
            <w:hideMark/>
          </w:tcPr>
          <w:p w14:paraId="169B5FFC" w14:textId="77777777" w:rsidR="00064E3F" w:rsidRPr="005931B6" w:rsidRDefault="00064E3F" w:rsidP="00B71A31">
            <w:r w:rsidRPr="005F3EE1">
              <w:t>2</w:t>
            </w:r>
          </w:p>
        </w:tc>
        <w:tc>
          <w:tcPr>
            <w:tcW w:w="663" w:type="dxa"/>
            <w:noWrap/>
            <w:hideMark/>
          </w:tcPr>
          <w:p w14:paraId="61BE0629" w14:textId="77777777" w:rsidR="00064E3F" w:rsidRPr="005931B6" w:rsidRDefault="00064E3F" w:rsidP="00B71A31">
            <w:r>
              <w:t>16</w:t>
            </w:r>
          </w:p>
        </w:tc>
        <w:tc>
          <w:tcPr>
            <w:tcW w:w="663" w:type="dxa"/>
            <w:noWrap/>
            <w:hideMark/>
          </w:tcPr>
          <w:p w14:paraId="51FF34E6" w14:textId="77777777" w:rsidR="00064E3F" w:rsidRPr="005931B6" w:rsidRDefault="00064E3F" w:rsidP="00B71A31">
            <w:r w:rsidRPr="00FB4C79">
              <w:t>16</w:t>
            </w:r>
          </w:p>
        </w:tc>
        <w:tc>
          <w:tcPr>
            <w:tcW w:w="663" w:type="dxa"/>
            <w:noWrap/>
            <w:hideMark/>
          </w:tcPr>
          <w:p w14:paraId="469D4BDF" w14:textId="77777777" w:rsidR="00064E3F" w:rsidRPr="005931B6" w:rsidRDefault="00064E3F" w:rsidP="00B71A31">
            <w:r w:rsidRPr="00FB4C79">
              <w:t>16</w:t>
            </w:r>
          </w:p>
        </w:tc>
        <w:tc>
          <w:tcPr>
            <w:tcW w:w="663" w:type="dxa"/>
            <w:noWrap/>
            <w:hideMark/>
          </w:tcPr>
          <w:p w14:paraId="1B748E91" w14:textId="77777777" w:rsidR="00064E3F" w:rsidRPr="005931B6" w:rsidRDefault="00064E3F" w:rsidP="00B71A31">
            <w:r w:rsidRPr="00FB4C79">
              <w:t>16</w:t>
            </w:r>
          </w:p>
        </w:tc>
        <w:tc>
          <w:tcPr>
            <w:tcW w:w="663" w:type="dxa"/>
            <w:noWrap/>
            <w:hideMark/>
          </w:tcPr>
          <w:p w14:paraId="618E215F" w14:textId="77777777" w:rsidR="00064E3F" w:rsidRPr="005931B6" w:rsidRDefault="00064E3F" w:rsidP="00B71A31">
            <w:r w:rsidRPr="00FB4C79">
              <w:t>16</w:t>
            </w:r>
          </w:p>
        </w:tc>
        <w:tc>
          <w:tcPr>
            <w:tcW w:w="663" w:type="dxa"/>
            <w:noWrap/>
            <w:hideMark/>
          </w:tcPr>
          <w:p w14:paraId="24A32B68" w14:textId="77777777" w:rsidR="00064E3F" w:rsidRPr="005931B6" w:rsidRDefault="00064E3F" w:rsidP="00B71A31">
            <w:r w:rsidRPr="00FB4C79">
              <w:t>16</w:t>
            </w:r>
          </w:p>
        </w:tc>
        <w:tc>
          <w:tcPr>
            <w:tcW w:w="663" w:type="dxa"/>
            <w:noWrap/>
            <w:hideMark/>
          </w:tcPr>
          <w:p w14:paraId="22C4EBDB" w14:textId="77777777" w:rsidR="00064E3F" w:rsidRPr="005931B6" w:rsidRDefault="00064E3F" w:rsidP="00B71A31">
            <w:r>
              <w:t>4</w:t>
            </w:r>
          </w:p>
        </w:tc>
        <w:tc>
          <w:tcPr>
            <w:tcW w:w="663" w:type="dxa"/>
            <w:noWrap/>
            <w:hideMark/>
          </w:tcPr>
          <w:p w14:paraId="7798F770" w14:textId="77777777" w:rsidR="00064E3F" w:rsidRPr="005931B6" w:rsidRDefault="00064E3F" w:rsidP="00B71A31">
            <w:r w:rsidRPr="00A13960">
              <w:t>4</w:t>
            </w:r>
          </w:p>
        </w:tc>
        <w:tc>
          <w:tcPr>
            <w:tcW w:w="663" w:type="dxa"/>
            <w:noWrap/>
            <w:hideMark/>
          </w:tcPr>
          <w:p w14:paraId="42597D72" w14:textId="77777777" w:rsidR="00064E3F" w:rsidRPr="005931B6" w:rsidRDefault="00064E3F" w:rsidP="00B71A31">
            <w:r w:rsidRPr="00A13960">
              <w:t>4</w:t>
            </w:r>
          </w:p>
        </w:tc>
      </w:tr>
      <w:tr w:rsidR="00064E3F" w:rsidRPr="005931B6" w14:paraId="2D70844A" w14:textId="77777777" w:rsidTr="00B71A31">
        <w:trPr>
          <w:trHeight w:val="320"/>
        </w:trPr>
        <w:tc>
          <w:tcPr>
            <w:tcW w:w="942" w:type="dxa"/>
            <w:vMerge/>
            <w:hideMark/>
          </w:tcPr>
          <w:p w14:paraId="53F3BC2A" w14:textId="77777777" w:rsidR="00064E3F" w:rsidRPr="005931B6" w:rsidRDefault="00064E3F" w:rsidP="00B71A31"/>
        </w:tc>
        <w:tc>
          <w:tcPr>
            <w:tcW w:w="356" w:type="dxa"/>
            <w:noWrap/>
            <w:hideMark/>
          </w:tcPr>
          <w:p w14:paraId="48866781" w14:textId="77777777" w:rsidR="00064E3F" w:rsidRPr="005931B6" w:rsidRDefault="00064E3F" w:rsidP="00B71A31">
            <w:r w:rsidRPr="005931B6">
              <w:t>B</w:t>
            </w:r>
          </w:p>
        </w:tc>
        <w:tc>
          <w:tcPr>
            <w:tcW w:w="663" w:type="dxa"/>
            <w:noWrap/>
            <w:hideMark/>
          </w:tcPr>
          <w:p w14:paraId="673DAE4E" w14:textId="77777777" w:rsidR="00064E3F" w:rsidRPr="005931B6" w:rsidRDefault="00064E3F" w:rsidP="00B71A31">
            <w:r w:rsidRPr="005931B6">
              <w:t>Conc 2</w:t>
            </w:r>
          </w:p>
        </w:tc>
        <w:tc>
          <w:tcPr>
            <w:tcW w:w="762" w:type="dxa"/>
            <w:noWrap/>
            <w:hideMark/>
          </w:tcPr>
          <w:p w14:paraId="4454DC7F" w14:textId="77777777" w:rsidR="00064E3F" w:rsidRPr="005931B6" w:rsidRDefault="00064E3F" w:rsidP="00B71A31">
            <w:r>
              <w:t>1</w:t>
            </w:r>
          </w:p>
        </w:tc>
        <w:tc>
          <w:tcPr>
            <w:tcW w:w="762" w:type="dxa"/>
            <w:noWrap/>
            <w:hideMark/>
          </w:tcPr>
          <w:p w14:paraId="069BDF23" w14:textId="77777777" w:rsidR="00064E3F" w:rsidRPr="005931B6" w:rsidRDefault="00064E3F" w:rsidP="00B71A31">
            <w:r w:rsidRPr="00547CF3">
              <w:t>1</w:t>
            </w:r>
          </w:p>
        </w:tc>
        <w:tc>
          <w:tcPr>
            <w:tcW w:w="762" w:type="dxa"/>
            <w:noWrap/>
            <w:hideMark/>
          </w:tcPr>
          <w:p w14:paraId="24CC03E1" w14:textId="77777777" w:rsidR="00064E3F" w:rsidRPr="005931B6" w:rsidRDefault="00064E3F" w:rsidP="00B71A31">
            <w:r w:rsidRPr="00547CF3">
              <w:t>1</w:t>
            </w:r>
          </w:p>
        </w:tc>
        <w:tc>
          <w:tcPr>
            <w:tcW w:w="663" w:type="dxa"/>
            <w:noWrap/>
            <w:hideMark/>
          </w:tcPr>
          <w:p w14:paraId="41BD9120" w14:textId="77777777" w:rsidR="00064E3F" w:rsidRPr="005931B6" w:rsidRDefault="00064E3F" w:rsidP="00B71A31">
            <w:r w:rsidRPr="00B600C9">
              <w:t>8</w:t>
            </w:r>
          </w:p>
        </w:tc>
        <w:tc>
          <w:tcPr>
            <w:tcW w:w="663" w:type="dxa"/>
            <w:noWrap/>
            <w:hideMark/>
          </w:tcPr>
          <w:p w14:paraId="20754FEB" w14:textId="77777777" w:rsidR="00064E3F" w:rsidRPr="005931B6" w:rsidRDefault="00064E3F" w:rsidP="00B71A31">
            <w:r w:rsidRPr="00B600C9">
              <w:t>8</w:t>
            </w:r>
          </w:p>
        </w:tc>
        <w:tc>
          <w:tcPr>
            <w:tcW w:w="663" w:type="dxa"/>
            <w:noWrap/>
            <w:hideMark/>
          </w:tcPr>
          <w:p w14:paraId="4F87B54C" w14:textId="77777777" w:rsidR="00064E3F" w:rsidRPr="005931B6" w:rsidRDefault="00064E3F" w:rsidP="00B71A31">
            <w:r w:rsidRPr="00B600C9">
              <w:t>8</w:t>
            </w:r>
          </w:p>
        </w:tc>
        <w:tc>
          <w:tcPr>
            <w:tcW w:w="663" w:type="dxa"/>
            <w:noWrap/>
            <w:hideMark/>
          </w:tcPr>
          <w:p w14:paraId="24431707" w14:textId="77777777" w:rsidR="00064E3F" w:rsidRPr="005931B6" w:rsidRDefault="00064E3F" w:rsidP="00B71A31">
            <w:r w:rsidRPr="00B600C9">
              <w:t>8</w:t>
            </w:r>
          </w:p>
        </w:tc>
        <w:tc>
          <w:tcPr>
            <w:tcW w:w="663" w:type="dxa"/>
            <w:noWrap/>
            <w:hideMark/>
          </w:tcPr>
          <w:p w14:paraId="3CD72908" w14:textId="77777777" w:rsidR="00064E3F" w:rsidRPr="005931B6" w:rsidRDefault="00064E3F" w:rsidP="00B71A31">
            <w:r w:rsidRPr="00B600C9">
              <w:t>8</w:t>
            </w:r>
          </w:p>
        </w:tc>
        <w:tc>
          <w:tcPr>
            <w:tcW w:w="663" w:type="dxa"/>
            <w:noWrap/>
            <w:hideMark/>
          </w:tcPr>
          <w:p w14:paraId="254DE84E" w14:textId="77777777" w:rsidR="00064E3F" w:rsidRPr="005931B6" w:rsidRDefault="00064E3F" w:rsidP="00B71A31">
            <w:r w:rsidRPr="00B600C9">
              <w:t>8</w:t>
            </w:r>
          </w:p>
        </w:tc>
        <w:tc>
          <w:tcPr>
            <w:tcW w:w="663" w:type="dxa"/>
            <w:noWrap/>
            <w:hideMark/>
          </w:tcPr>
          <w:p w14:paraId="38D5CE5B" w14:textId="77777777" w:rsidR="00064E3F" w:rsidRPr="005931B6" w:rsidRDefault="00064E3F" w:rsidP="00B71A31">
            <w:r w:rsidRPr="0038157F">
              <w:t>2</w:t>
            </w:r>
          </w:p>
        </w:tc>
        <w:tc>
          <w:tcPr>
            <w:tcW w:w="663" w:type="dxa"/>
            <w:noWrap/>
            <w:hideMark/>
          </w:tcPr>
          <w:p w14:paraId="7D5A409D" w14:textId="77777777" w:rsidR="00064E3F" w:rsidRPr="005931B6" w:rsidRDefault="00064E3F" w:rsidP="00B71A31">
            <w:r w:rsidRPr="0038157F">
              <w:t>2</w:t>
            </w:r>
          </w:p>
        </w:tc>
        <w:tc>
          <w:tcPr>
            <w:tcW w:w="663" w:type="dxa"/>
            <w:noWrap/>
            <w:hideMark/>
          </w:tcPr>
          <w:p w14:paraId="0A6DB2C9" w14:textId="77777777" w:rsidR="00064E3F" w:rsidRPr="005931B6" w:rsidRDefault="00064E3F" w:rsidP="00B71A31">
            <w:r w:rsidRPr="0038157F">
              <w:t>2</w:t>
            </w:r>
          </w:p>
        </w:tc>
      </w:tr>
      <w:tr w:rsidR="00064E3F" w:rsidRPr="005931B6" w14:paraId="1ECDFF18" w14:textId="77777777" w:rsidTr="00B71A31">
        <w:trPr>
          <w:trHeight w:val="320"/>
        </w:trPr>
        <w:tc>
          <w:tcPr>
            <w:tcW w:w="942" w:type="dxa"/>
            <w:vMerge/>
            <w:hideMark/>
          </w:tcPr>
          <w:p w14:paraId="508FD85C" w14:textId="77777777" w:rsidR="00064E3F" w:rsidRPr="005931B6" w:rsidRDefault="00064E3F" w:rsidP="00B71A31"/>
        </w:tc>
        <w:tc>
          <w:tcPr>
            <w:tcW w:w="356" w:type="dxa"/>
            <w:noWrap/>
            <w:hideMark/>
          </w:tcPr>
          <w:p w14:paraId="396C1438" w14:textId="77777777" w:rsidR="00064E3F" w:rsidRPr="005931B6" w:rsidRDefault="00064E3F" w:rsidP="00B71A31">
            <w:r w:rsidRPr="005931B6">
              <w:t>C</w:t>
            </w:r>
          </w:p>
        </w:tc>
        <w:tc>
          <w:tcPr>
            <w:tcW w:w="663" w:type="dxa"/>
            <w:noWrap/>
            <w:hideMark/>
          </w:tcPr>
          <w:p w14:paraId="0250772C" w14:textId="77777777" w:rsidR="00064E3F" w:rsidRPr="005931B6" w:rsidRDefault="00064E3F" w:rsidP="00B71A31">
            <w:r w:rsidRPr="005931B6">
              <w:t xml:space="preserve">Conc </w:t>
            </w:r>
            <w:r>
              <w:t>3</w:t>
            </w:r>
          </w:p>
        </w:tc>
        <w:tc>
          <w:tcPr>
            <w:tcW w:w="762" w:type="dxa"/>
            <w:noWrap/>
            <w:hideMark/>
          </w:tcPr>
          <w:p w14:paraId="63F889C1" w14:textId="77777777" w:rsidR="00064E3F" w:rsidRPr="005931B6" w:rsidRDefault="00064E3F" w:rsidP="00B71A31">
            <w:r>
              <w:t>0.5</w:t>
            </w:r>
          </w:p>
        </w:tc>
        <w:tc>
          <w:tcPr>
            <w:tcW w:w="762" w:type="dxa"/>
            <w:noWrap/>
            <w:hideMark/>
          </w:tcPr>
          <w:p w14:paraId="50C9A8DA" w14:textId="77777777" w:rsidR="00064E3F" w:rsidRPr="005931B6" w:rsidRDefault="00064E3F" w:rsidP="00B71A31">
            <w:r w:rsidRPr="00696735">
              <w:t>0.5</w:t>
            </w:r>
          </w:p>
        </w:tc>
        <w:tc>
          <w:tcPr>
            <w:tcW w:w="762" w:type="dxa"/>
            <w:noWrap/>
            <w:hideMark/>
          </w:tcPr>
          <w:p w14:paraId="635F87B6" w14:textId="77777777" w:rsidR="00064E3F" w:rsidRPr="005931B6" w:rsidRDefault="00064E3F" w:rsidP="00B71A31">
            <w:r w:rsidRPr="00696735">
              <w:t>0.5</w:t>
            </w:r>
          </w:p>
        </w:tc>
        <w:tc>
          <w:tcPr>
            <w:tcW w:w="663" w:type="dxa"/>
            <w:noWrap/>
            <w:hideMark/>
          </w:tcPr>
          <w:p w14:paraId="62E64D1F" w14:textId="77777777" w:rsidR="00064E3F" w:rsidRPr="005931B6" w:rsidRDefault="00064E3F" w:rsidP="00B71A31">
            <w:r>
              <w:t>4</w:t>
            </w:r>
          </w:p>
        </w:tc>
        <w:tc>
          <w:tcPr>
            <w:tcW w:w="663" w:type="dxa"/>
            <w:noWrap/>
            <w:hideMark/>
          </w:tcPr>
          <w:p w14:paraId="38298FB4" w14:textId="77777777" w:rsidR="00064E3F" w:rsidRPr="005931B6" w:rsidRDefault="00064E3F" w:rsidP="00B71A31">
            <w:r w:rsidRPr="00A13960">
              <w:t>4</w:t>
            </w:r>
          </w:p>
        </w:tc>
        <w:tc>
          <w:tcPr>
            <w:tcW w:w="663" w:type="dxa"/>
            <w:noWrap/>
            <w:hideMark/>
          </w:tcPr>
          <w:p w14:paraId="2D7AC662" w14:textId="77777777" w:rsidR="00064E3F" w:rsidRPr="005931B6" w:rsidRDefault="00064E3F" w:rsidP="00B71A31">
            <w:r w:rsidRPr="00A13960">
              <w:t>4</w:t>
            </w:r>
          </w:p>
        </w:tc>
        <w:tc>
          <w:tcPr>
            <w:tcW w:w="663" w:type="dxa"/>
            <w:noWrap/>
            <w:hideMark/>
          </w:tcPr>
          <w:p w14:paraId="5A1956D8" w14:textId="77777777" w:rsidR="00064E3F" w:rsidRPr="005931B6" w:rsidRDefault="00064E3F" w:rsidP="00B71A31">
            <w:r>
              <w:t>4</w:t>
            </w:r>
          </w:p>
        </w:tc>
        <w:tc>
          <w:tcPr>
            <w:tcW w:w="663" w:type="dxa"/>
            <w:noWrap/>
            <w:hideMark/>
          </w:tcPr>
          <w:p w14:paraId="192593FB" w14:textId="77777777" w:rsidR="00064E3F" w:rsidRPr="005931B6" w:rsidRDefault="00064E3F" w:rsidP="00B71A31">
            <w:r w:rsidRPr="00A13960">
              <w:t>4</w:t>
            </w:r>
          </w:p>
        </w:tc>
        <w:tc>
          <w:tcPr>
            <w:tcW w:w="663" w:type="dxa"/>
            <w:noWrap/>
            <w:hideMark/>
          </w:tcPr>
          <w:p w14:paraId="51AAD328" w14:textId="77777777" w:rsidR="00064E3F" w:rsidRPr="005931B6" w:rsidRDefault="00064E3F" w:rsidP="00B71A31">
            <w:r w:rsidRPr="00A13960">
              <w:t>4</w:t>
            </w:r>
          </w:p>
        </w:tc>
        <w:tc>
          <w:tcPr>
            <w:tcW w:w="663" w:type="dxa"/>
            <w:noWrap/>
            <w:hideMark/>
          </w:tcPr>
          <w:p w14:paraId="2173909B" w14:textId="77777777" w:rsidR="00064E3F" w:rsidRPr="005931B6" w:rsidRDefault="00064E3F" w:rsidP="00B71A31">
            <w:r w:rsidRPr="001614D8">
              <w:t>1</w:t>
            </w:r>
          </w:p>
        </w:tc>
        <w:tc>
          <w:tcPr>
            <w:tcW w:w="663" w:type="dxa"/>
            <w:noWrap/>
            <w:hideMark/>
          </w:tcPr>
          <w:p w14:paraId="697F5370" w14:textId="77777777" w:rsidR="00064E3F" w:rsidRPr="005931B6" w:rsidRDefault="00064E3F" w:rsidP="00B71A31">
            <w:r w:rsidRPr="001614D8">
              <w:t>1</w:t>
            </w:r>
          </w:p>
        </w:tc>
        <w:tc>
          <w:tcPr>
            <w:tcW w:w="663" w:type="dxa"/>
            <w:noWrap/>
            <w:hideMark/>
          </w:tcPr>
          <w:p w14:paraId="54B0D451" w14:textId="77777777" w:rsidR="00064E3F" w:rsidRPr="005931B6" w:rsidRDefault="00064E3F" w:rsidP="00B71A31">
            <w:r w:rsidRPr="001614D8">
              <w:t>1</w:t>
            </w:r>
          </w:p>
        </w:tc>
      </w:tr>
      <w:tr w:rsidR="00064E3F" w:rsidRPr="005931B6" w14:paraId="6794F4DE" w14:textId="77777777" w:rsidTr="00B71A31">
        <w:trPr>
          <w:trHeight w:val="320"/>
        </w:trPr>
        <w:tc>
          <w:tcPr>
            <w:tcW w:w="942" w:type="dxa"/>
            <w:vMerge/>
            <w:hideMark/>
          </w:tcPr>
          <w:p w14:paraId="5FC00320" w14:textId="77777777" w:rsidR="00064E3F" w:rsidRPr="005931B6" w:rsidRDefault="00064E3F" w:rsidP="00B71A31"/>
        </w:tc>
        <w:tc>
          <w:tcPr>
            <w:tcW w:w="356" w:type="dxa"/>
            <w:noWrap/>
            <w:hideMark/>
          </w:tcPr>
          <w:p w14:paraId="6444C06F" w14:textId="77777777" w:rsidR="00064E3F" w:rsidRPr="005931B6" w:rsidRDefault="00064E3F" w:rsidP="00B71A31">
            <w:r w:rsidRPr="005931B6">
              <w:t>D</w:t>
            </w:r>
          </w:p>
        </w:tc>
        <w:tc>
          <w:tcPr>
            <w:tcW w:w="663" w:type="dxa"/>
            <w:noWrap/>
            <w:hideMark/>
          </w:tcPr>
          <w:p w14:paraId="3C974C0C" w14:textId="77777777" w:rsidR="00064E3F" w:rsidRPr="005931B6" w:rsidRDefault="00064E3F" w:rsidP="00B71A31">
            <w:r w:rsidRPr="005931B6">
              <w:t xml:space="preserve">Conc </w:t>
            </w:r>
            <w:r>
              <w:t>4</w:t>
            </w:r>
          </w:p>
        </w:tc>
        <w:tc>
          <w:tcPr>
            <w:tcW w:w="762" w:type="dxa"/>
            <w:noWrap/>
            <w:hideMark/>
          </w:tcPr>
          <w:p w14:paraId="134D4D84" w14:textId="77777777" w:rsidR="00064E3F" w:rsidRPr="005931B6" w:rsidRDefault="00064E3F" w:rsidP="00B71A31">
            <w:r w:rsidRPr="00731830">
              <w:t>0.25</w:t>
            </w:r>
          </w:p>
        </w:tc>
        <w:tc>
          <w:tcPr>
            <w:tcW w:w="762" w:type="dxa"/>
            <w:noWrap/>
            <w:hideMark/>
          </w:tcPr>
          <w:p w14:paraId="17A37CAC" w14:textId="77777777" w:rsidR="00064E3F" w:rsidRPr="005931B6" w:rsidRDefault="00064E3F" w:rsidP="00B71A31">
            <w:r w:rsidRPr="00731830">
              <w:t>0.25</w:t>
            </w:r>
          </w:p>
        </w:tc>
        <w:tc>
          <w:tcPr>
            <w:tcW w:w="762" w:type="dxa"/>
            <w:noWrap/>
            <w:hideMark/>
          </w:tcPr>
          <w:p w14:paraId="75F2A367" w14:textId="77777777" w:rsidR="00064E3F" w:rsidRPr="005931B6" w:rsidRDefault="00064E3F" w:rsidP="00B71A31">
            <w:r w:rsidRPr="00731830">
              <w:t>0.25</w:t>
            </w:r>
          </w:p>
        </w:tc>
        <w:tc>
          <w:tcPr>
            <w:tcW w:w="663" w:type="dxa"/>
            <w:noWrap/>
            <w:hideMark/>
          </w:tcPr>
          <w:p w14:paraId="7873AD36" w14:textId="77777777" w:rsidR="00064E3F" w:rsidRPr="005931B6" w:rsidRDefault="00064E3F" w:rsidP="00B71A31">
            <w:r w:rsidRPr="0038157F">
              <w:t>2</w:t>
            </w:r>
          </w:p>
        </w:tc>
        <w:tc>
          <w:tcPr>
            <w:tcW w:w="663" w:type="dxa"/>
            <w:noWrap/>
            <w:hideMark/>
          </w:tcPr>
          <w:p w14:paraId="08C8E822" w14:textId="77777777" w:rsidR="00064E3F" w:rsidRPr="005931B6" w:rsidRDefault="00064E3F" w:rsidP="00B71A31">
            <w:r w:rsidRPr="0038157F">
              <w:t>2</w:t>
            </w:r>
          </w:p>
        </w:tc>
        <w:tc>
          <w:tcPr>
            <w:tcW w:w="663" w:type="dxa"/>
            <w:noWrap/>
            <w:hideMark/>
          </w:tcPr>
          <w:p w14:paraId="1E7E090A" w14:textId="77777777" w:rsidR="00064E3F" w:rsidRPr="005931B6" w:rsidRDefault="00064E3F" w:rsidP="00B71A31">
            <w:r w:rsidRPr="0038157F">
              <w:t>2</w:t>
            </w:r>
          </w:p>
        </w:tc>
        <w:tc>
          <w:tcPr>
            <w:tcW w:w="663" w:type="dxa"/>
            <w:noWrap/>
            <w:hideMark/>
          </w:tcPr>
          <w:p w14:paraId="642D904F" w14:textId="77777777" w:rsidR="00064E3F" w:rsidRPr="005931B6" w:rsidRDefault="00064E3F" w:rsidP="00B71A31">
            <w:r w:rsidRPr="0038157F">
              <w:t>2</w:t>
            </w:r>
          </w:p>
        </w:tc>
        <w:tc>
          <w:tcPr>
            <w:tcW w:w="663" w:type="dxa"/>
            <w:noWrap/>
            <w:hideMark/>
          </w:tcPr>
          <w:p w14:paraId="43061212" w14:textId="77777777" w:rsidR="00064E3F" w:rsidRPr="005931B6" w:rsidRDefault="00064E3F" w:rsidP="00B71A31">
            <w:r w:rsidRPr="0038157F">
              <w:t>2</w:t>
            </w:r>
          </w:p>
        </w:tc>
        <w:tc>
          <w:tcPr>
            <w:tcW w:w="663" w:type="dxa"/>
            <w:noWrap/>
            <w:hideMark/>
          </w:tcPr>
          <w:p w14:paraId="5AF0218B" w14:textId="77777777" w:rsidR="00064E3F" w:rsidRPr="005931B6" w:rsidRDefault="00064E3F" w:rsidP="00B71A31">
            <w:r w:rsidRPr="0038157F">
              <w:t>2</w:t>
            </w:r>
          </w:p>
        </w:tc>
        <w:tc>
          <w:tcPr>
            <w:tcW w:w="663" w:type="dxa"/>
            <w:noWrap/>
            <w:hideMark/>
          </w:tcPr>
          <w:p w14:paraId="4943A5A4" w14:textId="77777777" w:rsidR="00064E3F" w:rsidRPr="005931B6" w:rsidRDefault="00064E3F" w:rsidP="00B71A31">
            <w:r>
              <w:t>0.5</w:t>
            </w:r>
          </w:p>
        </w:tc>
        <w:tc>
          <w:tcPr>
            <w:tcW w:w="663" w:type="dxa"/>
            <w:noWrap/>
            <w:hideMark/>
          </w:tcPr>
          <w:p w14:paraId="43365DBE" w14:textId="77777777" w:rsidR="00064E3F" w:rsidRPr="005931B6" w:rsidRDefault="00064E3F" w:rsidP="00B71A31">
            <w:r>
              <w:t>0.5</w:t>
            </w:r>
          </w:p>
        </w:tc>
        <w:tc>
          <w:tcPr>
            <w:tcW w:w="663" w:type="dxa"/>
            <w:noWrap/>
            <w:hideMark/>
          </w:tcPr>
          <w:p w14:paraId="17B721B6" w14:textId="77777777" w:rsidR="00064E3F" w:rsidRPr="005931B6" w:rsidRDefault="00064E3F" w:rsidP="00B71A31">
            <w:r>
              <w:t>0.5</w:t>
            </w:r>
          </w:p>
        </w:tc>
      </w:tr>
      <w:tr w:rsidR="00064E3F" w:rsidRPr="005931B6" w14:paraId="3E2CD241" w14:textId="77777777" w:rsidTr="00B71A31">
        <w:trPr>
          <w:trHeight w:val="320"/>
        </w:trPr>
        <w:tc>
          <w:tcPr>
            <w:tcW w:w="942" w:type="dxa"/>
            <w:vMerge/>
            <w:hideMark/>
          </w:tcPr>
          <w:p w14:paraId="5882D9DD" w14:textId="77777777" w:rsidR="00064E3F" w:rsidRPr="005931B6" w:rsidRDefault="00064E3F" w:rsidP="00B71A31"/>
        </w:tc>
        <w:tc>
          <w:tcPr>
            <w:tcW w:w="356" w:type="dxa"/>
            <w:noWrap/>
            <w:hideMark/>
          </w:tcPr>
          <w:p w14:paraId="2EECDEBC" w14:textId="77777777" w:rsidR="00064E3F" w:rsidRPr="005931B6" w:rsidRDefault="00064E3F" w:rsidP="00B71A31">
            <w:r w:rsidRPr="005931B6">
              <w:t>E</w:t>
            </w:r>
          </w:p>
        </w:tc>
        <w:tc>
          <w:tcPr>
            <w:tcW w:w="663" w:type="dxa"/>
            <w:noWrap/>
            <w:hideMark/>
          </w:tcPr>
          <w:p w14:paraId="502997E8" w14:textId="77777777" w:rsidR="00064E3F" w:rsidRPr="005931B6" w:rsidRDefault="00064E3F" w:rsidP="00B71A31">
            <w:r w:rsidRPr="005931B6">
              <w:t xml:space="preserve">Conc </w:t>
            </w:r>
            <w:r>
              <w:t>5</w:t>
            </w:r>
          </w:p>
        </w:tc>
        <w:tc>
          <w:tcPr>
            <w:tcW w:w="762" w:type="dxa"/>
            <w:noWrap/>
            <w:hideMark/>
          </w:tcPr>
          <w:p w14:paraId="66B56F4D" w14:textId="77777777" w:rsidR="00064E3F" w:rsidRPr="005931B6" w:rsidRDefault="00064E3F" w:rsidP="00B71A31">
            <w:r w:rsidRPr="005931B6">
              <w:t>0.</w:t>
            </w:r>
            <w:r>
              <w:t>1</w:t>
            </w:r>
            <w:r w:rsidRPr="005931B6">
              <w:t>25</w:t>
            </w:r>
          </w:p>
        </w:tc>
        <w:tc>
          <w:tcPr>
            <w:tcW w:w="762" w:type="dxa"/>
            <w:noWrap/>
            <w:hideMark/>
          </w:tcPr>
          <w:p w14:paraId="597BDCE0" w14:textId="77777777" w:rsidR="00064E3F" w:rsidRPr="005931B6" w:rsidRDefault="00064E3F" w:rsidP="00B71A31">
            <w:r w:rsidRPr="00476961">
              <w:t>0.125</w:t>
            </w:r>
          </w:p>
        </w:tc>
        <w:tc>
          <w:tcPr>
            <w:tcW w:w="762" w:type="dxa"/>
            <w:noWrap/>
            <w:hideMark/>
          </w:tcPr>
          <w:p w14:paraId="7FD55989" w14:textId="77777777" w:rsidR="00064E3F" w:rsidRPr="005931B6" w:rsidRDefault="00064E3F" w:rsidP="00B71A31">
            <w:r w:rsidRPr="00476961">
              <w:t>0.125</w:t>
            </w:r>
          </w:p>
        </w:tc>
        <w:tc>
          <w:tcPr>
            <w:tcW w:w="663" w:type="dxa"/>
            <w:noWrap/>
            <w:hideMark/>
          </w:tcPr>
          <w:p w14:paraId="36D8C6A5" w14:textId="77777777" w:rsidR="00064E3F" w:rsidRPr="005931B6" w:rsidRDefault="00064E3F" w:rsidP="00B71A31">
            <w:r w:rsidRPr="001614D8">
              <w:t>1</w:t>
            </w:r>
          </w:p>
        </w:tc>
        <w:tc>
          <w:tcPr>
            <w:tcW w:w="663" w:type="dxa"/>
            <w:noWrap/>
            <w:hideMark/>
          </w:tcPr>
          <w:p w14:paraId="354974BE" w14:textId="77777777" w:rsidR="00064E3F" w:rsidRPr="005931B6" w:rsidRDefault="00064E3F" w:rsidP="00B71A31">
            <w:r w:rsidRPr="001614D8">
              <w:t>1</w:t>
            </w:r>
          </w:p>
        </w:tc>
        <w:tc>
          <w:tcPr>
            <w:tcW w:w="663" w:type="dxa"/>
            <w:noWrap/>
            <w:hideMark/>
          </w:tcPr>
          <w:p w14:paraId="5E107DD4" w14:textId="77777777" w:rsidR="00064E3F" w:rsidRPr="005931B6" w:rsidRDefault="00064E3F" w:rsidP="00B71A31">
            <w:r w:rsidRPr="001614D8">
              <w:t>1</w:t>
            </w:r>
          </w:p>
        </w:tc>
        <w:tc>
          <w:tcPr>
            <w:tcW w:w="663" w:type="dxa"/>
            <w:noWrap/>
            <w:hideMark/>
          </w:tcPr>
          <w:p w14:paraId="39B821EE" w14:textId="77777777" w:rsidR="00064E3F" w:rsidRPr="005931B6" w:rsidRDefault="00064E3F" w:rsidP="00B71A31">
            <w:r w:rsidRPr="001614D8">
              <w:t>1</w:t>
            </w:r>
          </w:p>
        </w:tc>
        <w:tc>
          <w:tcPr>
            <w:tcW w:w="663" w:type="dxa"/>
            <w:noWrap/>
            <w:hideMark/>
          </w:tcPr>
          <w:p w14:paraId="67FA8139" w14:textId="77777777" w:rsidR="00064E3F" w:rsidRPr="005931B6" w:rsidRDefault="00064E3F" w:rsidP="00B71A31">
            <w:r w:rsidRPr="001614D8">
              <w:t>1</w:t>
            </w:r>
          </w:p>
        </w:tc>
        <w:tc>
          <w:tcPr>
            <w:tcW w:w="663" w:type="dxa"/>
            <w:noWrap/>
            <w:hideMark/>
          </w:tcPr>
          <w:p w14:paraId="103C58C7" w14:textId="77777777" w:rsidR="00064E3F" w:rsidRPr="005931B6" w:rsidRDefault="00064E3F" w:rsidP="00B71A31">
            <w:r w:rsidRPr="001614D8">
              <w:t>1</w:t>
            </w:r>
          </w:p>
        </w:tc>
        <w:tc>
          <w:tcPr>
            <w:tcW w:w="663" w:type="dxa"/>
            <w:noWrap/>
            <w:hideMark/>
          </w:tcPr>
          <w:p w14:paraId="76268170" w14:textId="77777777" w:rsidR="00064E3F" w:rsidRPr="005931B6" w:rsidRDefault="00064E3F" w:rsidP="00B71A31">
            <w:r w:rsidRPr="00E9377E">
              <w:t>0.25</w:t>
            </w:r>
          </w:p>
        </w:tc>
        <w:tc>
          <w:tcPr>
            <w:tcW w:w="663" w:type="dxa"/>
            <w:noWrap/>
            <w:hideMark/>
          </w:tcPr>
          <w:p w14:paraId="3E4099E7" w14:textId="77777777" w:rsidR="00064E3F" w:rsidRPr="005931B6" w:rsidRDefault="00064E3F" w:rsidP="00B71A31">
            <w:r w:rsidRPr="00E9377E">
              <w:t>0.25</w:t>
            </w:r>
          </w:p>
        </w:tc>
        <w:tc>
          <w:tcPr>
            <w:tcW w:w="663" w:type="dxa"/>
            <w:noWrap/>
            <w:hideMark/>
          </w:tcPr>
          <w:p w14:paraId="4F5D0244" w14:textId="77777777" w:rsidR="00064E3F" w:rsidRPr="005931B6" w:rsidRDefault="00064E3F" w:rsidP="00B71A31">
            <w:r w:rsidRPr="00E9377E">
              <w:t>0.25</w:t>
            </w:r>
          </w:p>
        </w:tc>
      </w:tr>
      <w:tr w:rsidR="00064E3F" w:rsidRPr="005931B6" w14:paraId="5950403D" w14:textId="77777777" w:rsidTr="00B71A31">
        <w:trPr>
          <w:trHeight w:val="320"/>
        </w:trPr>
        <w:tc>
          <w:tcPr>
            <w:tcW w:w="942" w:type="dxa"/>
            <w:vMerge/>
            <w:hideMark/>
          </w:tcPr>
          <w:p w14:paraId="588AE280" w14:textId="77777777" w:rsidR="00064E3F" w:rsidRPr="005931B6" w:rsidRDefault="00064E3F" w:rsidP="00B71A31"/>
        </w:tc>
        <w:tc>
          <w:tcPr>
            <w:tcW w:w="356" w:type="dxa"/>
            <w:noWrap/>
            <w:hideMark/>
          </w:tcPr>
          <w:p w14:paraId="63202F00" w14:textId="77777777" w:rsidR="00064E3F" w:rsidRPr="005931B6" w:rsidRDefault="00064E3F" w:rsidP="00B71A31">
            <w:r w:rsidRPr="005931B6">
              <w:t>F</w:t>
            </w:r>
          </w:p>
        </w:tc>
        <w:tc>
          <w:tcPr>
            <w:tcW w:w="663" w:type="dxa"/>
            <w:noWrap/>
            <w:hideMark/>
          </w:tcPr>
          <w:p w14:paraId="64B7FF6B" w14:textId="77777777" w:rsidR="00064E3F" w:rsidRPr="005931B6" w:rsidRDefault="00064E3F" w:rsidP="00B71A31">
            <w:r w:rsidRPr="005931B6">
              <w:t xml:space="preserve">Conc </w:t>
            </w:r>
            <w:r>
              <w:t>6</w:t>
            </w:r>
          </w:p>
        </w:tc>
        <w:tc>
          <w:tcPr>
            <w:tcW w:w="762" w:type="dxa"/>
            <w:noWrap/>
            <w:hideMark/>
          </w:tcPr>
          <w:p w14:paraId="01CEA5B5" w14:textId="77777777" w:rsidR="00064E3F" w:rsidRPr="005931B6" w:rsidRDefault="00064E3F" w:rsidP="00B71A31">
            <w:r>
              <w:t>0.0625</w:t>
            </w:r>
          </w:p>
        </w:tc>
        <w:tc>
          <w:tcPr>
            <w:tcW w:w="762" w:type="dxa"/>
            <w:noWrap/>
            <w:hideMark/>
          </w:tcPr>
          <w:p w14:paraId="6FB7D190" w14:textId="77777777" w:rsidR="00064E3F" w:rsidRPr="005931B6" w:rsidRDefault="00064E3F" w:rsidP="00B71A31">
            <w:r w:rsidRPr="00846FE8">
              <w:t>0.0625</w:t>
            </w:r>
          </w:p>
        </w:tc>
        <w:tc>
          <w:tcPr>
            <w:tcW w:w="762" w:type="dxa"/>
            <w:noWrap/>
            <w:hideMark/>
          </w:tcPr>
          <w:p w14:paraId="79EF8616" w14:textId="77777777" w:rsidR="00064E3F" w:rsidRPr="005931B6" w:rsidRDefault="00064E3F" w:rsidP="00B71A31">
            <w:r w:rsidRPr="00846FE8">
              <w:t>0.0625</w:t>
            </w:r>
          </w:p>
        </w:tc>
        <w:tc>
          <w:tcPr>
            <w:tcW w:w="663" w:type="dxa"/>
            <w:noWrap/>
            <w:hideMark/>
          </w:tcPr>
          <w:p w14:paraId="74F7E5D0" w14:textId="77777777" w:rsidR="00064E3F" w:rsidRPr="005931B6" w:rsidRDefault="00064E3F" w:rsidP="00B71A31">
            <w:r>
              <w:t>0.5</w:t>
            </w:r>
          </w:p>
        </w:tc>
        <w:tc>
          <w:tcPr>
            <w:tcW w:w="663" w:type="dxa"/>
            <w:noWrap/>
            <w:hideMark/>
          </w:tcPr>
          <w:p w14:paraId="65384516" w14:textId="77777777" w:rsidR="00064E3F" w:rsidRPr="005931B6" w:rsidRDefault="00064E3F" w:rsidP="00B71A31">
            <w:r>
              <w:t>0.5</w:t>
            </w:r>
          </w:p>
        </w:tc>
        <w:tc>
          <w:tcPr>
            <w:tcW w:w="663" w:type="dxa"/>
            <w:noWrap/>
            <w:hideMark/>
          </w:tcPr>
          <w:p w14:paraId="3ABF45D1" w14:textId="77777777" w:rsidR="00064E3F" w:rsidRPr="005931B6" w:rsidRDefault="00064E3F" w:rsidP="00B71A31">
            <w:r>
              <w:t>0.5</w:t>
            </w:r>
          </w:p>
        </w:tc>
        <w:tc>
          <w:tcPr>
            <w:tcW w:w="663" w:type="dxa"/>
            <w:noWrap/>
            <w:hideMark/>
          </w:tcPr>
          <w:p w14:paraId="56E6412F" w14:textId="77777777" w:rsidR="00064E3F" w:rsidRPr="005931B6" w:rsidRDefault="00064E3F" w:rsidP="00B71A31">
            <w:r>
              <w:t>0.5</w:t>
            </w:r>
          </w:p>
        </w:tc>
        <w:tc>
          <w:tcPr>
            <w:tcW w:w="663" w:type="dxa"/>
            <w:noWrap/>
            <w:hideMark/>
          </w:tcPr>
          <w:p w14:paraId="5A5F953E" w14:textId="77777777" w:rsidR="00064E3F" w:rsidRPr="005931B6" w:rsidRDefault="00064E3F" w:rsidP="00B71A31">
            <w:r>
              <w:t>0.5</w:t>
            </w:r>
          </w:p>
        </w:tc>
        <w:tc>
          <w:tcPr>
            <w:tcW w:w="663" w:type="dxa"/>
            <w:noWrap/>
            <w:hideMark/>
          </w:tcPr>
          <w:p w14:paraId="1FED5E51" w14:textId="77777777" w:rsidR="00064E3F" w:rsidRPr="005931B6" w:rsidRDefault="00064E3F" w:rsidP="00B71A31">
            <w:r>
              <w:t>0.5</w:t>
            </w:r>
          </w:p>
        </w:tc>
        <w:tc>
          <w:tcPr>
            <w:tcW w:w="663" w:type="dxa"/>
            <w:noWrap/>
            <w:hideMark/>
          </w:tcPr>
          <w:p w14:paraId="70480764" w14:textId="77777777" w:rsidR="00064E3F" w:rsidRPr="005931B6" w:rsidRDefault="00064E3F" w:rsidP="00B71A31">
            <w:r w:rsidRPr="005931B6">
              <w:t>0.</w:t>
            </w:r>
            <w:r>
              <w:t>1</w:t>
            </w:r>
            <w:r w:rsidRPr="005931B6">
              <w:t>25</w:t>
            </w:r>
          </w:p>
        </w:tc>
        <w:tc>
          <w:tcPr>
            <w:tcW w:w="663" w:type="dxa"/>
            <w:noWrap/>
            <w:hideMark/>
          </w:tcPr>
          <w:p w14:paraId="1650697D" w14:textId="77777777" w:rsidR="00064E3F" w:rsidRPr="005931B6" w:rsidRDefault="00064E3F" w:rsidP="00B71A31">
            <w:r w:rsidRPr="00476961">
              <w:t>0.125</w:t>
            </w:r>
          </w:p>
        </w:tc>
        <w:tc>
          <w:tcPr>
            <w:tcW w:w="663" w:type="dxa"/>
            <w:noWrap/>
            <w:hideMark/>
          </w:tcPr>
          <w:p w14:paraId="25EB9217" w14:textId="77777777" w:rsidR="00064E3F" w:rsidRPr="005931B6" w:rsidRDefault="00064E3F" w:rsidP="00B71A31">
            <w:r w:rsidRPr="00476961">
              <w:t>0.125</w:t>
            </w:r>
          </w:p>
        </w:tc>
      </w:tr>
      <w:tr w:rsidR="00064E3F" w:rsidRPr="005931B6" w14:paraId="1D7A1562" w14:textId="77777777" w:rsidTr="00B71A31">
        <w:trPr>
          <w:trHeight w:val="320"/>
        </w:trPr>
        <w:tc>
          <w:tcPr>
            <w:tcW w:w="942" w:type="dxa"/>
            <w:vMerge/>
            <w:hideMark/>
          </w:tcPr>
          <w:p w14:paraId="76BD53BA" w14:textId="77777777" w:rsidR="00064E3F" w:rsidRPr="005931B6" w:rsidRDefault="00064E3F" w:rsidP="00B71A31"/>
        </w:tc>
        <w:tc>
          <w:tcPr>
            <w:tcW w:w="356" w:type="dxa"/>
            <w:noWrap/>
            <w:hideMark/>
          </w:tcPr>
          <w:p w14:paraId="5841F22B" w14:textId="77777777" w:rsidR="00064E3F" w:rsidRPr="005931B6" w:rsidRDefault="00064E3F" w:rsidP="00B71A31">
            <w:r w:rsidRPr="005931B6">
              <w:t>G</w:t>
            </w:r>
          </w:p>
        </w:tc>
        <w:tc>
          <w:tcPr>
            <w:tcW w:w="663" w:type="dxa"/>
            <w:noWrap/>
            <w:hideMark/>
          </w:tcPr>
          <w:p w14:paraId="74F42F2A" w14:textId="77777777" w:rsidR="00064E3F" w:rsidRPr="005931B6" w:rsidRDefault="00064E3F" w:rsidP="00B71A31">
            <w:r>
              <w:t>No Abx</w:t>
            </w:r>
          </w:p>
        </w:tc>
        <w:tc>
          <w:tcPr>
            <w:tcW w:w="762" w:type="dxa"/>
            <w:noWrap/>
            <w:hideMark/>
          </w:tcPr>
          <w:p w14:paraId="56C24C67" w14:textId="77777777" w:rsidR="00064E3F" w:rsidRPr="005931B6" w:rsidRDefault="00064E3F" w:rsidP="00B71A31">
            <w:r w:rsidRPr="002D453D">
              <w:t>0</w:t>
            </w:r>
          </w:p>
        </w:tc>
        <w:tc>
          <w:tcPr>
            <w:tcW w:w="762" w:type="dxa"/>
            <w:noWrap/>
            <w:hideMark/>
          </w:tcPr>
          <w:p w14:paraId="76F9E5DA" w14:textId="77777777" w:rsidR="00064E3F" w:rsidRPr="005931B6" w:rsidRDefault="00064E3F" w:rsidP="00B71A31">
            <w:r w:rsidRPr="002D453D">
              <w:t>0</w:t>
            </w:r>
          </w:p>
        </w:tc>
        <w:tc>
          <w:tcPr>
            <w:tcW w:w="762" w:type="dxa"/>
            <w:noWrap/>
            <w:hideMark/>
          </w:tcPr>
          <w:p w14:paraId="6BF3E59D" w14:textId="77777777" w:rsidR="00064E3F" w:rsidRPr="005931B6" w:rsidRDefault="00064E3F" w:rsidP="00B71A31">
            <w:r w:rsidRPr="002D453D">
              <w:t>0</w:t>
            </w:r>
          </w:p>
        </w:tc>
        <w:tc>
          <w:tcPr>
            <w:tcW w:w="663" w:type="dxa"/>
            <w:noWrap/>
            <w:hideMark/>
          </w:tcPr>
          <w:p w14:paraId="06BC96F9" w14:textId="77777777" w:rsidR="00064E3F" w:rsidRPr="005931B6" w:rsidRDefault="00064E3F" w:rsidP="00B71A31">
            <w:r w:rsidRPr="002D453D">
              <w:t>0</w:t>
            </w:r>
          </w:p>
        </w:tc>
        <w:tc>
          <w:tcPr>
            <w:tcW w:w="663" w:type="dxa"/>
            <w:noWrap/>
            <w:hideMark/>
          </w:tcPr>
          <w:p w14:paraId="0BF88755" w14:textId="77777777" w:rsidR="00064E3F" w:rsidRPr="005931B6" w:rsidRDefault="00064E3F" w:rsidP="00B71A31">
            <w:r w:rsidRPr="002D453D">
              <w:t>0</w:t>
            </w:r>
          </w:p>
        </w:tc>
        <w:tc>
          <w:tcPr>
            <w:tcW w:w="663" w:type="dxa"/>
            <w:noWrap/>
            <w:hideMark/>
          </w:tcPr>
          <w:p w14:paraId="586C762F" w14:textId="77777777" w:rsidR="00064E3F" w:rsidRPr="005931B6" w:rsidRDefault="00064E3F" w:rsidP="00B71A31">
            <w:r w:rsidRPr="002D453D">
              <w:t>0</w:t>
            </w:r>
          </w:p>
        </w:tc>
        <w:tc>
          <w:tcPr>
            <w:tcW w:w="663" w:type="dxa"/>
            <w:noWrap/>
            <w:hideMark/>
          </w:tcPr>
          <w:p w14:paraId="53FECCA7" w14:textId="77777777" w:rsidR="00064E3F" w:rsidRPr="005931B6" w:rsidRDefault="00064E3F" w:rsidP="00B71A31">
            <w:r w:rsidRPr="002D453D">
              <w:t>0</w:t>
            </w:r>
          </w:p>
        </w:tc>
        <w:tc>
          <w:tcPr>
            <w:tcW w:w="663" w:type="dxa"/>
            <w:noWrap/>
            <w:hideMark/>
          </w:tcPr>
          <w:p w14:paraId="70FE0BDD" w14:textId="77777777" w:rsidR="00064E3F" w:rsidRPr="005931B6" w:rsidRDefault="00064E3F" w:rsidP="00B71A31">
            <w:r w:rsidRPr="002D453D">
              <w:t>0</w:t>
            </w:r>
          </w:p>
        </w:tc>
        <w:tc>
          <w:tcPr>
            <w:tcW w:w="663" w:type="dxa"/>
            <w:noWrap/>
            <w:hideMark/>
          </w:tcPr>
          <w:p w14:paraId="5D1A1E63" w14:textId="77777777" w:rsidR="00064E3F" w:rsidRPr="005931B6" w:rsidRDefault="00064E3F" w:rsidP="00B71A31">
            <w:r w:rsidRPr="002D453D">
              <w:t>0</w:t>
            </w:r>
          </w:p>
        </w:tc>
        <w:tc>
          <w:tcPr>
            <w:tcW w:w="663" w:type="dxa"/>
            <w:noWrap/>
            <w:hideMark/>
          </w:tcPr>
          <w:p w14:paraId="4E0C949B" w14:textId="77777777" w:rsidR="00064E3F" w:rsidRPr="005931B6" w:rsidRDefault="00064E3F" w:rsidP="00B71A31">
            <w:r w:rsidRPr="002D453D">
              <w:t>0</w:t>
            </w:r>
          </w:p>
        </w:tc>
        <w:tc>
          <w:tcPr>
            <w:tcW w:w="663" w:type="dxa"/>
            <w:noWrap/>
            <w:hideMark/>
          </w:tcPr>
          <w:p w14:paraId="53ADD393" w14:textId="77777777" w:rsidR="00064E3F" w:rsidRPr="005931B6" w:rsidRDefault="00064E3F" w:rsidP="00B71A31">
            <w:r w:rsidRPr="005931B6">
              <w:t>0</w:t>
            </w:r>
          </w:p>
        </w:tc>
        <w:tc>
          <w:tcPr>
            <w:tcW w:w="663" w:type="dxa"/>
            <w:noWrap/>
            <w:hideMark/>
          </w:tcPr>
          <w:p w14:paraId="4E9AA35D" w14:textId="77777777" w:rsidR="00064E3F" w:rsidRPr="005931B6" w:rsidRDefault="00064E3F" w:rsidP="00B71A31">
            <w:r>
              <w:t>0</w:t>
            </w:r>
          </w:p>
        </w:tc>
      </w:tr>
      <w:tr w:rsidR="00064E3F" w:rsidRPr="005931B6" w14:paraId="3843787A" w14:textId="77777777" w:rsidTr="00B71A31">
        <w:trPr>
          <w:trHeight w:val="320"/>
        </w:trPr>
        <w:tc>
          <w:tcPr>
            <w:tcW w:w="942" w:type="dxa"/>
            <w:vMerge/>
            <w:hideMark/>
          </w:tcPr>
          <w:p w14:paraId="6F9307F9" w14:textId="77777777" w:rsidR="00064E3F" w:rsidRPr="005931B6" w:rsidRDefault="00064E3F" w:rsidP="00B71A31"/>
        </w:tc>
        <w:tc>
          <w:tcPr>
            <w:tcW w:w="356" w:type="dxa"/>
            <w:noWrap/>
            <w:hideMark/>
          </w:tcPr>
          <w:p w14:paraId="76A5BE36" w14:textId="77777777" w:rsidR="00064E3F" w:rsidRPr="005931B6" w:rsidRDefault="00064E3F" w:rsidP="00B71A31">
            <w:r w:rsidRPr="005931B6">
              <w:t>H</w:t>
            </w:r>
          </w:p>
        </w:tc>
        <w:tc>
          <w:tcPr>
            <w:tcW w:w="663" w:type="dxa"/>
            <w:noWrap/>
            <w:hideMark/>
          </w:tcPr>
          <w:p w14:paraId="4F7F070A" w14:textId="77777777" w:rsidR="00064E3F" w:rsidRPr="005931B6" w:rsidRDefault="00064E3F" w:rsidP="00B71A31">
            <w:r>
              <w:t>Blank</w:t>
            </w:r>
          </w:p>
        </w:tc>
        <w:tc>
          <w:tcPr>
            <w:tcW w:w="762" w:type="dxa"/>
            <w:noWrap/>
            <w:hideMark/>
          </w:tcPr>
          <w:p w14:paraId="573DFA5A" w14:textId="77777777" w:rsidR="00064E3F" w:rsidRPr="005931B6" w:rsidRDefault="00064E3F" w:rsidP="00B71A31">
            <w:r w:rsidRPr="00F45454">
              <w:t>Blank</w:t>
            </w:r>
          </w:p>
        </w:tc>
        <w:tc>
          <w:tcPr>
            <w:tcW w:w="762" w:type="dxa"/>
            <w:noWrap/>
            <w:hideMark/>
          </w:tcPr>
          <w:p w14:paraId="7FBA21DD" w14:textId="77777777" w:rsidR="00064E3F" w:rsidRPr="005931B6" w:rsidRDefault="00064E3F" w:rsidP="00B71A31">
            <w:r w:rsidRPr="00F45454">
              <w:t>Blank</w:t>
            </w:r>
          </w:p>
        </w:tc>
        <w:tc>
          <w:tcPr>
            <w:tcW w:w="762" w:type="dxa"/>
            <w:noWrap/>
            <w:hideMark/>
          </w:tcPr>
          <w:p w14:paraId="22B20CF4" w14:textId="77777777" w:rsidR="00064E3F" w:rsidRPr="005931B6" w:rsidRDefault="00064E3F" w:rsidP="00B71A31">
            <w:r w:rsidRPr="00F45454">
              <w:t>Blank</w:t>
            </w:r>
          </w:p>
        </w:tc>
        <w:tc>
          <w:tcPr>
            <w:tcW w:w="663" w:type="dxa"/>
            <w:noWrap/>
            <w:hideMark/>
          </w:tcPr>
          <w:p w14:paraId="23A7B540" w14:textId="77777777" w:rsidR="00064E3F" w:rsidRPr="005931B6" w:rsidRDefault="00064E3F" w:rsidP="00B71A31">
            <w:r w:rsidRPr="00F45454">
              <w:t>Blank</w:t>
            </w:r>
          </w:p>
        </w:tc>
        <w:tc>
          <w:tcPr>
            <w:tcW w:w="663" w:type="dxa"/>
            <w:noWrap/>
            <w:hideMark/>
          </w:tcPr>
          <w:p w14:paraId="73E10C19" w14:textId="77777777" w:rsidR="00064E3F" w:rsidRPr="005931B6" w:rsidRDefault="00064E3F" w:rsidP="00B71A31">
            <w:r w:rsidRPr="00F45454">
              <w:t>Blank</w:t>
            </w:r>
          </w:p>
        </w:tc>
        <w:tc>
          <w:tcPr>
            <w:tcW w:w="663" w:type="dxa"/>
            <w:noWrap/>
            <w:hideMark/>
          </w:tcPr>
          <w:p w14:paraId="1B9A0F99" w14:textId="77777777" w:rsidR="00064E3F" w:rsidRPr="005931B6" w:rsidRDefault="00064E3F" w:rsidP="00B71A31">
            <w:r w:rsidRPr="00F45454">
              <w:t>Blank</w:t>
            </w:r>
          </w:p>
        </w:tc>
        <w:tc>
          <w:tcPr>
            <w:tcW w:w="663" w:type="dxa"/>
            <w:noWrap/>
            <w:hideMark/>
          </w:tcPr>
          <w:p w14:paraId="00552572" w14:textId="77777777" w:rsidR="00064E3F" w:rsidRPr="005931B6" w:rsidRDefault="00064E3F" w:rsidP="00B71A31">
            <w:r w:rsidRPr="00F45454">
              <w:t>Blank</w:t>
            </w:r>
          </w:p>
        </w:tc>
        <w:tc>
          <w:tcPr>
            <w:tcW w:w="663" w:type="dxa"/>
            <w:noWrap/>
            <w:hideMark/>
          </w:tcPr>
          <w:p w14:paraId="5D8A371E" w14:textId="77777777" w:rsidR="00064E3F" w:rsidRPr="005931B6" w:rsidRDefault="00064E3F" w:rsidP="00B71A31">
            <w:r w:rsidRPr="00F45454">
              <w:t>Blank</w:t>
            </w:r>
          </w:p>
        </w:tc>
        <w:tc>
          <w:tcPr>
            <w:tcW w:w="663" w:type="dxa"/>
            <w:noWrap/>
            <w:hideMark/>
          </w:tcPr>
          <w:p w14:paraId="1A71564A" w14:textId="77777777" w:rsidR="00064E3F" w:rsidRPr="005931B6" w:rsidRDefault="00064E3F" w:rsidP="00B71A31">
            <w:r w:rsidRPr="00F45454">
              <w:t>Blank</w:t>
            </w:r>
          </w:p>
        </w:tc>
        <w:tc>
          <w:tcPr>
            <w:tcW w:w="663" w:type="dxa"/>
            <w:noWrap/>
            <w:hideMark/>
          </w:tcPr>
          <w:p w14:paraId="09081553" w14:textId="77777777" w:rsidR="00064E3F" w:rsidRPr="005931B6" w:rsidRDefault="00064E3F" w:rsidP="00B71A31">
            <w:r w:rsidRPr="00F45454">
              <w:t>Blank</w:t>
            </w:r>
          </w:p>
        </w:tc>
        <w:tc>
          <w:tcPr>
            <w:tcW w:w="663" w:type="dxa"/>
            <w:noWrap/>
            <w:hideMark/>
          </w:tcPr>
          <w:p w14:paraId="1626CCB9" w14:textId="77777777" w:rsidR="00064E3F" w:rsidRPr="005931B6" w:rsidRDefault="00064E3F" w:rsidP="00B71A31">
            <w:r w:rsidRPr="00F45454">
              <w:t>Blank</w:t>
            </w:r>
          </w:p>
        </w:tc>
        <w:tc>
          <w:tcPr>
            <w:tcW w:w="663" w:type="dxa"/>
            <w:noWrap/>
            <w:hideMark/>
          </w:tcPr>
          <w:p w14:paraId="69889831" w14:textId="77777777" w:rsidR="00064E3F" w:rsidRPr="005931B6" w:rsidRDefault="00064E3F" w:rsidP="00B71A31">
            <w:r w:rsidRPr="005931B6">
              <w:t>Blank</w:t>
            </w:r>
          </w:p>
        </w:tc>
      </w:tr>
    </w:tbl>
    <w:p w14:paraId="397344D8" w14:textId="77777777" w:rsidR="00064E3F" w:rsidRDefault="00064E3F" w:rsidP="00D54FAF"/>
    <w:p w14:paraId="484F54B2" w14:textId="77777777" w:rsidR="00064E3F" w:rsidRDefault="00064E3F" w:rsidP="00D54FAF"/>
    <w:p w14:paraId="01F618F7" w14:textId="3A94BB9C" w:rsidR="00F641B6" w:rsidRPr="007B216F" w:rsidRDefault="00F641B6" w:rsidP="00F641B6">
      <w:pPr>
        <w:rPr>
          <w:b/>
        </w:rPr>
      </w:pPr>
      <w:r>
        <w:rPr>
          <w:b/>
          <w:highlight w:val="green"/>
        </w:rPr>
        <w:t>Thurs</w:t>
      </w:r>
      <w:r>
        <w:rPr>
          <w:b/>
          <w:highlight w:val="green"/>
        </w:rPr>
        <w:t>day</w:t>
      </w:r>
      <w:r w:rsidRPr="007A68D0">
        <w:rPr>
          <w:b/>
          <w:highlight w:val="green"/>
        </w:rPr>
        <w:t xml:space="preserve">, </w:t>
      </w:r>
      <w:r>
        <w:rPr>
          <w:b/>
          <w:highlight w:val="green"/>
        </w:rPr>
        <w:t>August 1</w:t>
      </w:r>
      <w:r>
        <w:rPr>
          <w:b/>
          <w:highlight w:val="green"/>
        </w:rPr>
        <w:t>5</w:t>
      </w:r>
      <w:r>
        <w:rPr>
          <w:b/>
          <w:highlight w:val="green"/>
        </w:rPr>
        <w:t>,</w:t>
      </w:r>
      <w:r w:rsidRPr="007A68D0">
        <w:rPr>
          <w:b/>
          <w:highlight w:val="green"/>
        </w:rPr>
        <w:t xml:space="preserve"> 20</w:t>
      </w:r>
      <w:r>
        <w:rPr>
          <w:b/>
          <w:highlight w:val="green"/>
        </w:rPr>
        <w:t>24</w:t>
      </w:r>
    </w:p>
    <w:p w14:paraId="59287859" w14:textId="77777777" w:rsidR="00F641B6" w:rsidRPr="001D3A86" w:rsidRDefault="00F641B6" w:rsidP="00F641B6">
      <w:pPr>
        <w:rPr>
          <w:b/>
          <w:sz w:val="18"/>
          <w:szCs w:val="18"/>
        </w:rPr>
      </w:pPr>
      <w:r w:rsidRPr="007B216F">
        <w:rPr>
          <w:b/>
          <w:sz w:val="18"/>
          <w:szCs w:val="18"/>
        </w:rPr>
        <w:t>To Do:</w:t>
      </w:r>
    </w:p>
    <w:p w14:paraId="009DC628" w14:textId="77777777" w:rsidR="00F641B6" w:rsidRPr="009C482A" w:rsidRDefault="00F641B6" w:rsidP="00F641B6">
      <w:pPr>
        <w:pStyle w:val="ListParagraph"/>
        <w:spacing w:before="240"/>
        <w:rPr>
          <w:strike/>
          <w:sz w:val="18"/>
          <w:szCs w:val="18"/>
        </w:rPr>
      </w:pPr>
    </w:p>
    <w:p w14:paraId="0F4D16E3" w14:textId="77777777" w:rsidR="00F641B6" w:rsidRPr="00F641B6" w:rsidRDefault="00F641B6" w:rsidP="00F641B6">
      <w:pPr>
        <w:pStyle w:val="ListParagraph"/>
        <w:numPr>
          <w:ilvl w:val="0"/>
          <w:numId w:val="43"/>
        </w:numPr>
        <w:spacing w:before="240"/>
        <w:rPr>
          <w:strike/>
          <w:sz w:val="18"/>
          <w:szCs w:val="18"/>
        </w:rPr>
      </w:pPr>
      <w:r w:rsidRPr="00F641B6">
        <w:rPr>
          <w:strike/>
          <w:sz w:val="18"/>
          <w:szCs w:val="18"/>
        </w:rPr>
        <w:t>MICs</w:t>
      </w:r>
    </w:p>
    <w:p w14:paraId="45A15DEF" w14:textId="6C23B5A0" w:rsidR="00F641B6" w:rsidRDefault="00F641B6" w:rsidP="00F641B6">
      <w:pPr>
        <w:pStyle w:val="ListParagraph"/>
        <w:numPr>
          <w:ilvl w:val="0"/>
          <w:numId w:val="43"/>
        </w:numPr>
        <w:spacing w:before="240"/>
        <w:rPr>
          <w:sz w:val="18"/>
          <w:szCs w:val="18"/>
        </w:rPr>
      </w:pPr>
      <w:r>
        <w:rPr>
          <w:sz w:val="18"/>
          <w:szCs w:val="18"/>
        </w:rPr>
        <w:t>PCR on JR’s samples</w:t>
      </w:r>
    </w:p>
    <w:p w14:paraId="4353708E" w14:textId="35F82D4C" w:rsidR="00E95C70" w:rsidRDefault="00E95C70" w:rsidP="00F641B6">
      <w:pPr>
        <w:pStyle w:val="ListParagraph"/>
        <w:numPr>
          <w:ilvl w:val="0"/>
          <w:numId w:val="43"/>
        </w:numPr>
        <w:spacing w:before="240"/>
        <w:rPr>
          <w:sz w:val="18"/>
          <w:szCs w:val="18"/>
        </w:rPr>
      </w:pPr>
      <w:r>
        <w:rPr>
          <w:sz w:val="18"/>
          <w:szCs w:val="18"/>
        </w:rPr>
        <w:t>Read MIC plates</w:t>
      </w:r>
    </w:p>
    <w:p w14:paraId="220CD332" w14:textId="77777777" w:rsidR="002227A7" w:rsidRDefault="002227A7" w:rsidP="00D54FAF"/>
    <w:p w14:paraId="3700579B" w14:textId="6756F65F" w:rsidR="00E95C70" w:rsidRDefault="00E95C70" w:rsidP="00D54FAF">
      <w:pPr>
        <w:rPr>
          <w:noProof/>
        </w:rPr>
      </w:pPr>
      <w:r>
        <w:rPr>
          <w:noProof/>
        </w:rPr>
        <w:drawing>
          <wp:inline distT="0" distB="0" distL="0" distR="0" wp14:anchorId="7EBCE575" wp14:editId="40CFAE1B">
            <wp:extent cx="2878666" cy="2082800"/>
            <wp:effectExtent l="0" t="0" r="17145" b="12700"/>
            <wp:docPr id="1324265063" name="Chart 1">
              <a:extLst xmlns:a="http://schemas.openxmlformats.org/drawingml/2006/main">
                <a:ext uri="{FF2B5EF4-FFF2-40B4-BE49-F238E27FC236}">
                  <a16:creationId xmlns:a16="http://schemas.microsoft.com/office/drawing/2014/main" id="{3F0CD339-0F73-7C51-59C7-F4A5A385B29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sidRPr="00E95C70">
        <w:rPr>
          <w:noProof/>
        </w:rPr>
        <w:t xml:space="preserve"> </w:t>
      </w:r>
      <w:r>
        <w:rPr>
          <w:noProof/>
        </w:rPr>
        <w:drawing>
          <wp:inline distT="0" distB="0" distL="0" distR="0" wp14:anchorId="0FBC2B79" wp14:editId="74CF33F7">
            <wp:extent cx="2658110" cy="2082377"/>
            <wp:effectExtent l="0" t="0" r="8890" b="13335"/>
            <wp:docPr id="1481974939" name="Chart 1">
              <a:extLst xmlns:a="http://schemas.openxmlformats.org/drawingml/2006/main">
                <a:ext uri="{FF2B5EF4-FFF2-40B4-BE49-F238E27FC236}">
                  <a16:creationId xmlns:a16="http://schemas.microsoft.com/office/drawing/2014/main" id="{04E18D3A-0EDC-EEEC-2721-B4A975DD17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33B1A8F" w14:textId="501813BD" w:rsidR="00E95C70" w:rsidRDefault="00E95C70" w:rsidP="00D54FAF">
      <w:pPr>
        <w:rPr>
          <w:noProof/>
        </w:rPr>
      </w:pPr>
      <w:r>
        <w:rPr>
          <w:noProof/>
        </w:rPr>
        <w:drawing>
          <wp:inline distT="0" distB="0" distL="0" distR="0" wp14:anchorId="35B29A0E" wp14:editId="54CE61E2">
            <wp:extent cx="2878455" cy="2362200"/>
            <wp:effectExtent l="0" t="0" r="17145" b="12700"/>
            <wp:docPr id="1736829260" name="Chart 1">
              <a:extLst xmlns:a="http://schemas.openxmlformats.org/drawingml/2006/main">
                <a:ext uri="{FF2B5EF4-FFF2-40B4-BE49-F238E27FC236}">
                  <a16:creationId xmlns:a16="http://schemas.microsoft.com/office/drawing/2014/main" id="{5B746766-3757-8A19-CD51-8A193FAD366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rsidRPr="00E95C70">
        <w:rPr>
          <w:noProof/>
        </w:rPr>
        <w:t xml:space="preserve"> </w:t>
      </w:r>
      <w:r>
        <w:rPr>
          <w:noProof/>
        </w:rPr>
        <w:drawing>
          <wp:inline distT="0" distB="0" distL="0" distR="0" wp14:anchorId="5DA20705" wp14:editId="053F480A">
            <wp:extent cx="2751455" cy="2319655"/>
            <wp:effectExtent l="0" t="0" r="17145" b="17145"/>
            <wp:docPr id="1480813288" name="Chart 1">
              <a:extLst xmlns:a="http://schemas.openxmlformats.org/drawingml/2006/main">
                <a:ext uri="{FF2B5EF4-FFF2-40B4-BE49-F238E27FC236}">
                  <a16:creationId xmlns:a16="http://schemas.microsoft.com/office/drawing/2014/main" id="{E69F0968-CAD5-F128-9592-D3DD0A277D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0BCC82B9" w14:textId="77777777" w:rsidR="00E95C70" w:rsidRDefault="00E95C70" w:rsidP="00D54FAF"/>
    <w:p w14:paraId="148DDB3E" w14:textId="77777777" w:rsidR="002227A7" w:rsidRDefault="002227A7" w:rsidP="00D54FAF"/>
    <w:tbl>
      <w:tblPr>
        <w:tblStyle w:val="TableGrid"/>
        <w:tblW w:w="0" w:type="auto"/>
        <w:tblLook w:val="04A0" w:firstRow="1" w:lastRow="0" w:firstColumn="1" w:lastColumn="0" w:noHBand="0" w:noVBand="1"/>
      </w:tblPr>
      <w:tblGrid>
        <w:gridCol w:w="3408"/>
        <w:gridCol w:w="2046"/>
        <w:gridCol w:w="2013"/>
        <w:gridCol w:w="1398"/>
        <w:gridCol w:w="1349"/>
      </w:tblGrid>
      <w:tr w:rsidR="002227A7" w:rsidRPr="002227A7" w14:paraId="2BFCBE63" w14:textId="77777777" w:rsidTr="002227A7">
        <w:trPr>
          <w:trHeight w:val="300"/>
        </w:trPr>
        <w:tc>
          <w:tcPr>
            <w:tcW w:w="4060" w:type="dxa"/>
            <w:noWrap/>
            <w:hideMark/>
          </w:tcPr>
          <w:p w14:paraId="39D1D478" w14:textId="77777777" w:rsidR="002227A7" w:rsidRPr="002227A7" w:rsidRDefault="002227A7" w:rsidP="002227A7">
            <w:r w:rsidRPr="002227A7">
              <w:t>Total reaction volume</w:t>
            </w:r>
          </w:p>
        </w:tc>
        <w:tc>
          <w:tcPr>
            <w:tcW w:w="2420" w:type="dxa"/>
            <w:noWrap/>
            <w:hideMark/>
          </w:tcPr>
          <w:p w14:paraId="41D0C0C8" w14:textId="77777777" w:rsidR="002227A7" w:rsidRPr="002227A7" w:rsidRDefault="002227A7" w:rsidP="002227A7">
            <w:r w:rsidRPr="002227A7">
              <w:t>20</w:t>
            </w:r>
          </w:p>
        </w:tc>
        <w:tc>
          <w:tcPr>
            <w:tcW w:w="2380" w:type="dxa"/>
            <w:noWrap/>
            <w:hideMark/>
          </w:tcPr>
          <w:p w14:paraId="0080938C" w14:textId="77777777" w:rsidR="002227A7" w:rsidRPr="002227A7" w:rsidRDefault="002227A7" w:rsidP="002227A7"/>
        </w:tc>
        <w:tc>
          <w:tcPr>
            <w:tcW w:w="1640" w:type="dxa"/>
            <w:noWrap/>
            <w:hideMark/>
          </w:tcPr>
          <w:p w14:paraId="5FA921FF" w14:textId="77777777" w:rsidR="002227A7" w:rsidRPr="002227A7" w:rsidRDefault="002227A7"/>
        </w:tc>
        <w:tc>
          <w:tcPr>
            <w:tcW w:w="1580" w:type="dxa"/>
            <w:noWrap/>
            <w:hideMark/>
          </w:tcPr>
          <w:p w14:paraId="768A200E" w14:textId="77777777" w:rsidR="002227A7" w:rsidRPr="002227A7" w:rsidRDefault="002227A7"/>
        </w:tc>
      </w:tr>
      <w:tr w:rsidR="002227A7" w:rsidRPr="002227A7" w14:paraId="71AEF7C5" w14:textId="77777777" w:rsidTr="002227A7">
        <w:trPr>
          <w:trHeight w:val="300"/>
        </w:trPr>
        <w:tc>
          <w:tcPr>
            <w:tcW w:w="4060" w:type="dxa"/>
            <w:noWrap/>
            <w:hideMark/>
          </w:tcPr>
          <w:p w14:paraId="1A2094D7" w14:textId="77777777" w:rsidR="002227A7" w:rsidRPr="002227A7" w:rsidRDefault="002227A7">
            <w:r w:rsidRPr="002227A7">
              <w:t>Total number of reactions</w:t>
            </w:r>
          </w:p>
        </w:tc>
        <w:tc>
          <w:tcPr>
            <w:tcW w:w="2420" w:type="dxa"/>
            <w:noWrap/>
            <w:hideMark/>
          </w:tcPr>
          <w:p w14:paraId="6EFAAA69" w14:textId="77777777" w:rsidR="002227A7" w:rsidRPr="002227A7" w:rsidRDefault="002227A7" w:rsidP="002227A7">
            <w:r w:rsidRPr="002227A7">
              <w:t>5</w:t>
            </w:r>
          </w:p>
        </w:tc>
        <w:tc>
          <w:tcPr>
            <w:tcW w:w="2380" w:type="dxa"/>
            <w:noWrap/>
            <w:hideMark/>
          </w:tcPr>
          <w:p w14:paraId="216861BA" w14:textId="77777777" w:rsidR="002227A7" w:rsidRPr="002227A7" w:rsidRDefault="002227A7" w:rsidP="002227A7"/>
        </w:tc>
        <w:tc>
          <w:tcPr>
            <w:tcW w:w="1640" w:type="dxa"/>
            <w:noWrap/>
            <w:hideMark/>
          </w:tcPr>
          <w:p w14:paraId="3C79DF7B" w14:textId="77777777" w:rsidR="002227A7" w:rsidRPr="002227A7" w:rsidRDefault="002227A7"/>
        </w:tc>
        <w:tc>
          <w:tcPr>
            <w:tcW w:w="1580" w:type="dxa"/>
            <w:noWrap/>
            <w:hideMark/>
          </w:tcPr>
          <w:p w14:paraId="2A7F5364" w14:textId="77777777" w:rsidR="002227A7" w:rsidRPr="002227A7" w:rsidRDefault="002227A7"/>
        </w:tc>
      </w:tr>
      <w:tr w:rsidR="002227A7" w:rsidRPr="002227A7" w14:paraId="0AEC28D9" w14:textId="77777777" w:rsidTr="002227A7">
        <w:trPr>
          <w:trHeight w:val="300"/>
        </w:trPr>
        <w:tc>
          <w:tcPr>
            <w:tcW w:w="4060" w:type="dxa"/>
            <w:noWrap/>
            <w:hideMark/>
          </w:tcPr>
          <w:p w14:paraId="6064359A" w14:textId="77777777" w:rsidR="002227A7" w:rsidRPr="002227A7" w:rsidRDefault="002227A7"/>
        </w:tc>
        <w:tc>
          <w:tcPr>
            <w:tcW w:w="2420" w:type="dxa"/>
            <w:noWrap/>
            <w:hideMark/>
          </w:tcPr>
          <w:p w14:paraId="7F694AA7" w14:textId="77777777" w:rsidR="002227A7" w:rsidRPr="002227A7" w:rsidRDefault="002227A7"/>
        </w:tc>
        <w:tc>
          <w:tcPr>
            <w:tcW w:w="2380" w:type="dxa"/>
            <w:noWrap/>
            <w:hideMark/>
          </w:tcPr>
          <w:p w14:paraId="0561F696" w14:textId="77777777" w:rsidR="002227A7" w:rsidRPr="002227A7" w:rsidRDefault="002227A7"/>
        </w:tc>
        <w:tc>
          <w:tcPr>
            <w:tcW w:w="1640" w:type="dxa"/>
            <w:noWrap/>
            <w:hideMark/>
          </w:tcPr>
          <w:p w14:paraId="1A3D8D2B" w14:textId="77777777" w:rsidR="002227A7" w:rsidRPr="002227A7" w:rsidRDefault="002227A7"/>
        </w:tc>
        <w:tc>
          <w:tcPr>
            <w:tcW w:w="1580" w:type="dxa"/>
            <w:noWrap/>
            <w:hideMark/>
          </w:tcPr>
          <w:p w14:paraId="465D78B2" w14:textId="77777777" w:rsidR="002227A7" w:rsidRPr="002227A7" w:rsidRDefault="002227A7">
            <w:pPr>
              <w:rPr>
                <w:b/>
                <w:bCs/>
              </w:rPr>
            </w:pPr>
            <w:r w:rsidRPr="002227A7">
              <w:rPr>
                <w:b/>
                <w:bCs/>
              </w:rPr>
              <w:t>Factor</w:t>
            </w:r>
          </w:p>
        </w:tc>
      </w:tr>
      <w:tr w:rsidR="002227A7" w:rsidRPr="002227A7" w14:paraId="706F1BCF" w14:textId="77777777" w:rsidTr="002227A7">
        <w:trPr>
          <w:trHeight w:val="300"/>
        </w:trPr>
        <w:tc>
          <w:tcPr>
            <w:tcW w:w="4060" w:type="dxa"/>
            <w:noWrap/>
            <w:hideMark/>
          </w:tcPr>
          <w:p w14:paraId="20E7BAB1" w14:textId="77777777" w:rsidR="002227A7" w:rsidRPr="002227A7" w:rsidRDefault="002227A7">
            <w:pPr>
              <w:rPr>
                <w:b/>
                <w:bCs/>
              </w:rPr>
            </w:pPr>
            <w:r w:rsidRPr="002227A7">
              <w:rPr>
                <w:b/>
                <w:bCs/>
              </w:rPr>
              <w:t>Component</w:t>
            </w:r>
          </w:p>
        </w:tc>
        <w:tc>
          <w:tcPr>
            <w:tcW w:w="2420" w:type="dxa"/>
            <w:noWrap/>
            <w:hideMark/>
          </w:tcPr>
          <w:p w14:paraId="74F1D211" w14:textId="77777777" w:rsidR="002227A7" w:rsidRPr="002227A7" w:rsidRDefault="002227A7">
            <w:pPr>
              <w:rPr>
                <w:b/>
                <w:bCs/>
              </w:rPr>
            </w:pPr>
            <w:r w:rsidRPr="002227A7">
              <w:rPr>
                <w:b/>
                <w:bCs/>
              </w:rPr>
              <w:t>Stock concentration</w:t>
            </w:r>
          </w:p>
        </w:tc>
        <w:tc>
          <w:tcPr>
            <w:tcW w:w="2380" w:type="dxa"/>
            <w:noWrap/>
            <w:hideMark/>
          </w:tcPr>
          <w:p w14:paraId="7C14D819" w14:textId="77777777" w:rsidR="002227A7" w:rsidRPr="002227A7" w:rsidRDefault="002227A7">
            <w:pPr>
              <w:rPr>
                <w:b/>
                <w:bCs/>
              </w:rPr>
            </w:pPr>
            <w:r w:rsidRPr="002227A7">
              <w:rPr>
                <w:b/>
                <w:bCs/>
              </w:rPr>
              <w:t>Final concentration</w:t>
            </w:r>
          </w:p>
        </w:tc>
        <w:tc>
          <w:tcPr>
            <w:tcW w:w="1640" w:type="dxa"/>
            <w:noWrap/>
            <w:hideMark/>
          </w:tcPr>
          <w:p w14:paraId="46B33616" w14:textId="77777777" w:rsidR="002227A7" w:rsidRPr="002227A7" w:rsidRDefault="002227A7">
            <w:pPr>
              <w:rPr>
                <w:b/>
                <w:bCs/>
              </w:rPr>
            </w:pPr>
            <w:r w:rsidRPr="002227A7">
              <w:rPr>
                <w:b/>
                <w:bCs/>
              </w:rPr>
              <w:t xml:space="preserve">1 </w:t>
            </w:r>
            <w:proofErr w:type="spellStart"/>
            <w:r w:rsidRPr="002227A7">
              <w:rPr>
                <w:b/>
                <w:bCs/>
              </w:rPr>
              <w:t>rxn</w:t>
            </w:r>
            <w:proofErr w:type="spellEnd"/>
            <w:r w:rsidRPr="002227A7">
              <w:rPr>
                <w:b/>
                <w:bCs/>
              </w:rPr>
              <w:t xml:space="preserve"> volume</w:t>
            </w:r>
          </w:p>
        </w:tc>
        <w:tc>
          <w:tcPr>
            <w:tcW w:w="1580" w:type="dxa"/>
            <w:noWrap/>
            <w:hideMark/>
          </w:tcPr>
          <w:p w14:paraId="642EBF55" w14:textId="77777777" w:rsidR="002227A7" w:rsidRPr="002227A7" w:rsidRDefault="002227A7" w:rsidP="002227A7">
            <w:r w:rsidRPr="002227A7">
              <w:t>6</w:t>
            </w:r>
          </w:p>
        </w:tc>
      </w:tr>
      <w:tr w:rsidR="002227A7" w:rsidRPr="002227A7" w14:paraId="683C02F4" w14:textId="77777777" w:rsidTr="002227A7">
        <w:trPr>
          <w:trHeight w:val="300"/>
        </w:trPr>
        <w:tc>
          <w:tcPr>
            <w:tcW w:w="4060" w:type="dxa"/>
            <w:noWrap/>
            <w:hideMark/>
          </w:tcPr>
          <w:p w14:paraId="718ABEAB" w14:textId="77777777" w:rsidR="002227A7" w:rsidRPr="002227A7" w:rsidRDefault="002227A7" w:rsidP="002227A7">
            <w:r w:rsidRPr="002227A7">
              <w:t>ddiH2O</w:t>
            </w:r>
          </w:p>
        </w:tc>
        <w:tc>
          <w:tcPr>
            <w:tcW w:w="2420" w:type="dxa"/>
            <w:noWrap/>
            <w:hideMark/>
          </w:tcPr>
          <w:p w14:paraId="72C1AAAB" w14:textId="77777777" w:rsidR="002227A7" w:rsidRPr="002227A7" w:rsidRDefault="002227A7">
            <w:r w:rsidRPr="002227A7">
              <w:t> </w:t>
            </w:r>
          </w:p>
        </w:tc>
        <w:tc>
          <w:tcPr>
            <w:tcW w:w="2380" w:type="dxa"/>
            <w:noWrap/>
            <w:hideMark/>
          </w:tcPr>
          <w:p w14:paraId="0ABD4867" w14:textId="77777777" w:rsidR="002227A7" w:rsidRPr="002227A7" w:rsidRDefault="002227A7">
            <w:r w:rsidRPr="002227A7">
              <w:t> </w:t>
            </w:r>
          </w:p>
        </w:tc>
        <w:tc>
          <w:tcPr>
            <w:tcW w:w="1640" w:type="dxa"/>
            <w:noWrap/>
            <w:hideMark/>
          </w:tcPr>
          <w:p w14:paraId="1A8F48A6" w14:textId="77777777" w:rsidR="002227A7" w:rsidRPr="002227A7" w:rsidRDefault="002227A7" w:rsidP="002227A7">
            <w:r w:rsidRPr="002227A7">
              <w:t>12.4</w:t>
            </w:r>
          </w:p>
        </w:tc>
        <w:tc>
          <w:tcPr>
            <w:tcW w:w="1580" w:type="dxa"/>
            <w:noWrap/>
            <w:hideMark/>
          </w:tcPr>
          <w:p w14:paraId="05E2C8BF" w14:textId="77777777" w:rsidR="002227A7" w:rsidRPr="002227A7" w:rsidRDefault="002227A7" w:rsidP="002227A7">
            <w:r w:rsidRPr="002227A7">
              <w:t>74.4</w:t>
            </w:r>
          </w:p>
        </w:tc>
      </w:tr>
      <w:tr w:rsidR="002227A7" w:rsidRPr="002227A7" w14:paraId="73142882" w14:textId="77777777" w:rsidTr="002227A7">
        <w:trPr>
          <w:trHeight w:val="300"/>
        </w:trPr>
        <w:tc>
          <w:tcPr>
            <w:tcW w:w="4060" w:type="dxa"/>
            <w:noWrap/>
            <w:hideMark/>
          </w:tcPr>
          <w:p w14:paraId="614A33FD" w14:textId="77777777" w:rsidR="002227A7" w:rsidRPr="002227A7" w:rsidRDefault="002227A7" w:rsidP="002227A7">
            <w:proofErr w:type="spellStart"/>
            <w:r w:rsidRPr="002227A7">
              <w:t>PrimeSTAR</w:t>
            </w:r>
            <w:proofErr w:type="spellEnd"/>
            <w:r w:rsidRPr="002227A7">
              <w:t xml:space="preserve"> GXL Buffer</w:t>
            </w:r>
          </w:p>
        </w:tc>
        <w:tc>
          <w:tcPr>
            <w:tcW w:w="2420" w:type="dxa"/>
            <w:noWrap/>
            <w:hideMark/>
          </w:tcPr>
          <w:p w14:paraId="76B95995" w14:textId="77777777" w:rsidR="002227A7" w:rsidRPr="002227A7" w:rsidRDefault="002227A7">
            <w:r w:rsidRPr="002227A7">
              <w:t>5x</w:t>
            </w:r>
          </w:p>
        </w:tc>
        <w:tc>
          <w:tcPr>
            <w:tcW w:w="2380" w:type="dxa"/>
            <w:noWrap/>
            <w:hideMark/>
          </w:tcPr>
          <w:p w14:paraId="3FAE9FD1" w14:textId="77777777" w:rsidR="002227A7" w:rsidRPr="002227A7" w:rsidRDefault="002227A7">
            <w:r w:rsidRPr="002227A7">
              <w:t>1x</w:t>
            </w:r>
          </w:p>
        </w:tc>
        <w:tc>
          <w:tcPr>
            <w:tcW w:w="1640" w:type="dxa"/>
            <w:noWrap/>
            <w:hideMark/>
          </w:tcPr>
          <w:p w14:paraId="2935E3FA" w14:textId="77777777" w:rsidR="002227A7" w:rsidRPr="002227A7" w:rsidRDefault="002227A7" w:rsidP="002227A7">
            <w:r w:rsidRPr="002227A7">
              <w:t>4.0</w:t>
            </w:r>
          </w:p>
        </w:tc>
        <w:tc>
          <w:tcPr>
            <w:tcW w:w="1580" w:type="dxa"/>
            <w:noWrap/>
            <w:hideMark/>
          </w:tcPr>
          <w:p w14:paraId="1377B980" w14:textId="77777777" w:rsidR="002227A7" w:rsidRPr="002227A7" w:rsidRDefault="002227A7" w:rsidP="002227A7">
            <w:r w:rsidRPr="002227A7">
              <w:t>24</w:t>
            </w:r>
          </w:p>
        </w:tc>
      </w:tr>
      <w:tr w:rsidR="002227A7" w:rsidRPr="002227A7" w14:paraId="6450EAAC" w14:textId="77777777" w:rsidTr="002227A7">
        <w:trPr>
          <w:trHeight w:val="300"/>
        </w:trPr>
        <w:tc>
          <w:tcPr>
            <w:tcW w:w="4060" w:type="dxa"/>
            <w:noWrap/>
            <w:hideMark/>
          </w:tcPr>
          <w:p w14:paraId="6762E83A" w14:textId="77777777" w:rsidR="002227A7" w:rsidRPr="002227A7" w:rsidRDefault="002227A7" w:rsidP="002227A7">
            <w:r w:rsidRPr="002227A7">
              <w:t>dNTPs</w:t>
            </w:r>
          </w:p>
        </w:tc>
        <w:tc>
          <w:tcPr>
            <w:tcW w:w="2420" w:type="dxa"/>
            <w:noWrap/>
            <w:hideMark/>
          </w:tcPr>
          <w:p w14:paraId="5873F394" w14:textId="77777777" w:rsidR="002227A7" w:rsidRPr="002227A7" w:rsidRDefault="002227A7">
            <w:r w:rsidRPr="002227A7">
              <w:t>2.5 mM</w:t>
            </w:r>
          </w:p>
        </w:tc>
        <w:tc>
          <w:tcPr>
            <w:tcW w:w="2380" w:type="dxa"/>
            <w:noWrap/>
            <w:hideMark/>
          </w:tcPr>
          <w:p w14:paraId="73544DED" w14:textId="77777777" w:rsidR="002227A7" w:rsidRPr="002227A7" w:rsidRDefault="002227A7">
            <w:r w:rsidRPr="002227A7">
              <w:t>0.2 mM</w:t>
            </w:r>
          </w:p>
        </w:tc>
        <w:tc>
          <w:tcPr>
            <w:tcW w:w="1640" w:type="dxa"/>
            <w:noWrap/>
            <w:hideMark/>
          </w:tcPr>
          <w:p w14:paraId="043E8326" w14:textId="77777777" w:rsidR="002227A7" w:rsidRPr="002227A7" w:rsidRDefault="002227A7" w:rsidP="002227A7">
            <w:r w:rsidRPr="002227A7">
              <w:t>1.6</w:t>
            </w:r>
          </w:p>
        </w:tc>
        <w:tc>
          <w:tcPr>
            <w:tcW w:w="1580" w:type="dxa"/>
            <w:noWrap/>
            <w:hideMark/>
          </w:tcPr>
          <w:p w14:paraId="6D39FAA1" w14:textId="77777777" w:rsidR="002227A7" w:rsidRPr="002227A7" w:rsidRDefault="002227A7" w:rsidP="002227A7">
            <w:r w:rsidRPr="002227A7">
              <w:t>9.6</w:t>
            </w:r>
          </w:p>
        </w:tc>
      </w:tr>
      <w:tr w:rsidR="002227A7" w:rsidRPr="002227A7" w14:paraId="6D333B00" w14:textId="77777777" w:rsidTr="002227A7">
        <w:trPr>
          <w:trHeight w:val="300"/>
        </w:trPr>
        <w:tc>
          <w:tcPr>
            <w:tcW w:w="4060" w:type="dxa"/>
            <w:noWrap/>
            <w:hideMark/>
          </w:tcPr>
          <w:p w14:paraId="0F47AFD0" w14:textId="77777777" w:rsidR="002227A7" w:rsidRPr="002227A7" w:rsidRDefault="002227A7" w:rsidP="002227A7">
            <w:r w:rsidRPr="002227A7">
              <w:t>oligo F</w:t>
            </w:r>
          </w:p>
        </w:tc>
        <w:tc>
          <w:tcPr>
            <w:tcW w:w="2420" w:type="dxa"/>
            <w:noWrap/>
            <w:hideMark/>
          </w:tcPr>
          <w:p w14:paraId="4C30848C" w14:textId="77777777" w:rsidR="002227A7" w:rsidRPr="002227A7" w:rsidRDefault="002227A7">
            <w:r w:rsidRPr="002227A7">
              <w:t xml:space="preserve">10 </w:t>
            </w:r>
            <w:proofErr w:type="spellStart"/>
            <w:proofErr w:type="gramStart"/>
            <w:r w:rsidRPr="002227A7">
              <w:t>uM</w:t>
            </w:r>
            <w:proofErr w:type="spellEnd"/>
            <w:proofErr w:type="gramEnd"/>
          </w:p>
        </w:tc>
        <w:tc>
          <w:tcPr>
            <w:tcW w:w="2380" w:type="dxa"/>
            <w:noWrap/>
            <w:hideMark/>
          </w:tcPr>
          <w:p w14:paraId="7C59BB5C" w14:textId="77777777" w:rsidR="002227A7" w:rsidRPr="002227A7" w:rsidRDefault="002227A7">
            <w:r w:rsidRPr="002227A7">
              <w:t xml:space="preserve">0.3 </w:t>
            </w:r>
            <w:proofErr w:type="spellStart"/>
            <w:r w:rsidRPr="002227A7">
              <w:t>uM</w:t>
            </w:r>
            <w:proofErr w:type="spellEnd"/>
          </w:p>
        </w:tc>
        <w:tc>
          <w:tcPr>
            <w:tcW w:w="1640" w:type="dxa"/>
            <w:noWrap/>
            <w:hideMark/>
          </w:tcPr>
          <w:p w14:paraId="1975A3B9" w14:textId="77777777" w:rsidR="002227A7" w:rsidRPr="002227A7" w:rsidRDefault="002227A7" w:rsidP="002227A7">
            <w:r w:rsidRPr="002227A7">
              <w:t>0.6</w:t>
            </w:r>
          </w:p>
        </w:tc>
        <w:tc>
          <w:tcPr>
            <w:tcW w:w="1580" w:type="dxa"/>
            <w:noWrap/>
            <w:hideMark/>
          </w:tcPr>
          <w:p w14:paraId="5116A7E1" w14:textId="77777777" w:rsidR="002227A7" w:rsidRPr="002227A7" w:rsidRDefault="002227A7" w:rsidP="002227A7">
            <w:r w:rsidRPr="002227A7">
              <w:t>3.6</w:t>
            </w:r>
          </w:p>
        </w:tc>
      </w:tr>
      <w:tr w:rsidR="002227A7" w:rsidRPr="002227A7" w14:paraId="4DDD46D3" w14:textId="77777777" w:rsidTr="002227A7">
        <w:trPr>
          <w:trHeight w:val="300"/>
        </w:trPr>
        <w:tc>
          <w:tcPr>
            <w:tcW w:w="4060" w:type="dxa"/>
            <w:noWrap/>
            <w:hideMark/>
          </w:tcPr>
          <w:p w14:paraId="616B6E27" w14:textId="77777777" w:rsidR="002227A7" w:rsidRPr="002227A7" w:rsidRDefault="002227A7" w:rsidP="002227A7">
            <w:r w:rsidRPr="002227A7">
              <w:t>oligo R</w:t>
            </w:r>
          </w:p>
        </w:tc>
        <w:tc>
          <w:tcPr>
            <w:tcW w:w="2420" w:type="dxa"/>
            <w:noWrap/>
            <w:hideMark/>
          </w:tcPr>
          <w:p w14:paraId="716DB172" w14:textId="77777777" w:rsidR="002227A7" w:rsidRPr="002227A7" w:rsidRDefault="002227A7">
            <w:r w:rsidRPr="002227A7">
              <w:t xml:space="preserve">10 </w:t>
            </w:r>
            <w:proofErr w:type="spellStart"/>
            <w:proofErr w:type="gramStart"/>
            <w:r w:rsidRPr="002227A7">
              <w:t>uM</w:t>
            </w:r>
            <w:proofErr w:type="spellEnd"/>
            <w:proofErr w:type="gramEnd"/>
          </w:p>
        </w:tc>
        <w:tc>
          <w:tcPr>
            <w:tcW w:w="2380" w:type="dxa"/>
            <w:noWrap/>
            <w:hideMark/>
          </w:tcPr>
          <w:p w14:paraId="183D561B" w14:textId="77777777" w:rsidR="002227A7" w:rsidRPr="002227A7" w:rsidRDefault="002227A7">
            <w:r w:rsidRPr="002227A7">
              <w:t xml:space="preserve">0.3 </w:t>
            </w:r>
            <w:proofErr w:type="spellStart"/>
            <w:r w:rsidRPr="002227A7">
              <w:t>uM</w:t>
            </w:r>
            <w:proofErr w:type="spellEnd"/>
          </w:p>
        </w:tc>
        <w:tc>
          <w:tcPr>
            <w:tcW w:w="1640" w:type="dxa"/>
            <w:noWrap/>
            <w:hideMark/>
          </w:tcPr>
          <w:p w14:paraId="041D0EAC" w14:textId="77777777" w:rsidR="002227A7" w:rsidRPr="002227A7" w:rsidRDefault="002227A7" w:rsidP="002227A7">
            <w:r w:rsidRPr="002227A7">
              <w:t>0.6</w:t>
            </w:r>
          </w:p>
        </w:tc>
        <w:tc>
          <w:tcPr>
            <w:tcW w:w="1580" w:type="dxa"/>
            <w:noWrap/>
            <w:hideMark/>
          </w:tcPr>
          <w:p w14:paraId="69C88D2F" w14:textId="77777777" w:rsidR="002227A7" w:rsidRPr="002227A7" w:rsidRDefault="002227A7" w:rsidP="002227A7">
            <w:r w:rsidRPr="002227A7">
              <w:t>3.6</w:t>
            </w:r>
          </w:p>
        </w:tc>
      </w:tr>
      <w:tr w:rsidR="002227A7" w:rsidRPr="002227A7" w14:paraId="738CE86E" w14:textId="77777777" w:rsidTr="002227A7">
        <w:trPr>
          <w:trHeight w:val="300"/>
        </w:trPr>
        <w:tc>
          <w:tcPr>
            <w:tcW w:w="4060" w:type="dxa"/>
            <w:noWrap/>
            <w:hideMark/>
          </w:tcPr>
          <w:p w14:paraId="3CF2E511" w14:textId="77777777" w:rsidR="002227A7" w:rsidRPr="002227A7" w:rsidRDefault="002227A7" w:rsidP="002227A7">
            <w:r w:rsidRPr="002227A7">
              <w:t>template</w:t>
            </w:r>
          </w:p>
        </w:tc>
        <w:tc>
          <w:tcPr>
            <w:tcW w:w="2420" w:type="dxa"/>
            <w:noWrap/>
            <w:hideMark/>
          </w:tcPr>
          <w:p w14:paraId="4D4AA3E7" w14:textId="77777777" w:rsidR="002227A7" w:rsidRPr="002227A7" w:rsidRDefault="002227A7">
            <w:r w:rsidRPr="002227A7">
              <w:t>100 ng/</w:t>
            </w:r>
            <w:proofErr w:type="spellStart"/>
            <w:r w:rsidRPr="002227A7">
              <w:t>ul</w:t>
            </w:r>
            <w:proofErr w:type="spellEnd"/>
          </w:p>
        </w:tc>
        <w:tc>
          <w:tcPr>
            <w:tcW w:w="2380" w:type="dxa"/>
            <w:noWrap/>
            <w:hideMark/>
          </w:tcPr>
          <w:p w14:paraId="437EAFE2" w14:textId="77777777" w:rsidR="002227A7" w:rsidRPr="002227A7" w:rsidRDefault="002227A7">
            <w:r w:rsidRPr="002227A7">
              <w:t>2 ng/</w:t>
            </w:r>
            <w:proofErr w:type="spellStart"/>
            <w:r w:rsidRPr="002227A7">
              <w:t>ul</w:t>
            </w:r>
            <w:proofErr w:type="spellEnd"/>
          </w:p>
        </w:tc>
        <w:tc>
          <w:tcPr>
            <w:tcW w:w="1640" w:type="dxa"/>
            <w:noWrap/>
            <w:hideMark/>
          </w:tcPr>
          <w:p w14:paraId="6E2E3835" w14:textId="77777777" w:rsidR="002227A7" w:rsidRPr="002227A7" w:rsidRDefault="002227A7" w:rsidP="002227A7">
            <w:r w:rsidRPr="002227A7">
              <w:t>0.4</w:t>
            </w:r>
          </w:p>
        </w:tc>
        <w:tc>
          <w:tcPr>
            <w:tcW w:w="1580" w:type="dxa"/>
            <w:noWrap/>
            <w:hideMark/>
          </w:tcPr>
          <w:p w14:paraId="7E2F318D" w14:textId="77777777" w:rsidR="002227A7" w:rsidRPr="002227A7" w:rsidRDefault="002227A7" w:rsidP="002227A7">
            <w:r w:rsidRPr="002227A7">
              <w:t>2.4</w:t>
            </w:r>
          </w:p>
        </w:tc>
      </w:tr>
      <w:tr w:rsidR="002227A7" w:rsidRPr="002227A7" w14:paraId="0CC73F04" w14:textId="77777777" w:rsidTr="002227A7">
        <w:trPr>
          <w:trHeight w:val="300"/>
        </w:trPr>
        <w:tc>
          <w:tcPr>
            <w:tcW w:w="4060" w:type="dxa"/>
            <w:noWrap/>
            <w:hideMark/>
          </w:tcPr>
          <w:p w14:paraId="7FBDA7B0" w14:textId="77777777" w:rsidR="002227A7" w:rsidRPr="002227A7" w:rsidRDefault="002227A7" w:rsidP="002227A7">
            <w:proofErr w:type="spellStart"/>
            <w:r w:rsidRPr="002227A7">
              <w:t>PrimeSTAR</w:t>
            </w:r>
            <w:proofErr w:type="spellEnd"/>
            <w:r w:rsidRPr="002227A7">
              <w:t xml:space="preserve"> GXL DNA Polymerase</w:t>
            </w:r>
          </w:p>
        </w:tc>
        <w:tc>
          <w:tcPr>
            <w:tcW w:w="2420" w:type="dxa"/>
            <w:noWrap/>
            <w:hideMark/>
          </w:tcPr>
          <w:p w14:paraId="29D70226" w14:textId="77777777" w:rsidR="002227A7" w:rsidRPr="002227A7" w:rsidRDefault="002227A7">
            <w:r w:rsidRPr="002227A7">
              <w:t>1.25 U/</w:t>
            </w:r>
            <w:proofErr w:type="spellStart"/>
            <w:r w:rsidRPr="002227A7">
              <w:t>ul</w:t>
            </w:r>
            <w:proofErr w:type="spellEnd"/>
          </w:p>
        </w:tc>
        <w:tc>
          <w:tcPr>
            <w:tcW w:w="2380" w:type="dxa"/>
            <w:noWrap/>
            <w:hideMark/>
          </w:tcPr>
          <w:p w14:paraId="387A4558" w14:textId="77777777" w:rsidR="002227A7" w:rsidRPr="002227A7" w:rsidRDefault="002227A7">
            <w:r w:rsidRPr="002227A7">
              <w:t>0.025 U/</w:t>
            </w:r>
            <w:proofErr w:type="spellStart"/>
            <w:r w:rsidRPr="002227A7">
              <w:t>ul</w:t>
            </w:r>
            <w:proofErr w:type="spellEnd"/>
          </w:p>
        </w:tc>
        <w:tc>
          <w:tcPr>
            <w:tcW w:w="1640" w:type="dxa"/>
            <w:noWrap/>
            <w:hideMark/>
          </w:tcPr>
          <w:p w14:paraId="45C31D21" w14:textId="77777777" w:rsidR="002227A7" w:rsidRPr="002227A7" w:rsidRDefault="002227A7" w:rsidP="002227A7">
            <w:r w:rsidRPr="002227A7">
              <w:t>0.4</w:t>
            </w:r>
          </w:p>
        </w:tc>
        <w:tc>
          <w:tcPr>
            <w:tcW w:w="1580" w:type="dxa"/>
            <w:noWrap/>
            <w:hideMark/>
          </w:tcPr>
          <w:p w14:paraId="694164DC" w14:textId="77777777" w:rsidR="002227A7" w:rsidRPr="002227A7" w:rsidRDefault="002227A7" w:rsidP="002227A7">
            <w:r w:rsidRPr="002227A7">
              <w:t>2.4</w:t>
            </w:r>
          </w:p>
        </w:tc>
      </w:tr>
      <w:tr w:rsidR="002227A7" w:rsidRPr="002227A7" w14:paraId="42941C57" w14:textId="77777777" w:rsidTr="002227A7">
        <w:trPr>
          <w:trHeight w:val="300"/>
        </w:trPr>
        <w:tc>
          <w:tcPr>
            <w:tcW w:w="4060" w:type="dxa"/>
            <w:noWrap/>
            <w:hideMark/>
          </w:tcPr>
          <w:p w14:paraId="52C92FEE" w14:textId="77777777" w:rsidR="002227A7" w:rsidRPr="002227A7" w:rsidRDefault="002227A7" w:rsidP="002227A7">
            <w:r w:rsidRPr="002227A7">
              <w:t> </w:t>
            </w:r>
          </w:p>
        </w:tc>
        <w:tc>
          <w:tcPr>
            <w:tcW w:w="2420" w:type="dxa"/>
            <w:noWrap/>
            <w:hideMark/>
          </w:tcPr>
          <w:p w14:paraId="0B408F23" w14:textId="77777777" w:rsidR="002227A7" w:rsidRPr="002227A7" w:rsidRDefault="002227A7">
            <w:r w:rsidRPr="002227A7">
              <w:t> </w:t>
            </w:r>
          </w:p>
        </w:tc>
        <w:tc>
          <w:tcPr>
            <w:tcW w:w="2380" w:type="dxa"/>
            <w:noWrap/>
            <w:hideMark/>
          </w:tcPr>
          <w:p w14:paraId="46BFE4BE" w14:textId="77777777" w:rsidR="002227A7" w:rsidRPr="002227A7" w:rsidRDefault="002227A7">
            <w:r w:rsidRPr="002227A7">
              <w:t>Total volume</w:t>
            </w:r>
          </w:p>
        </w:tc>
        <w:tc>
          <w:tcPr>
            <w:tcW w:w="1640" w:type="dxa"/>
            <w:noWrap/>
            <w:hideMark/>
          </w:tcPr>
          <w:p w14:paraId="4AB71B40" w14:textId="77777777" w:rsidR="002227A7" w:rsidRPr="002227A7" w:rsidRDefault="002227A7" w:rsidP="002227A7">
            <w:r w:rsidRPr="002227A7">
              <w:t>20</w:t>
            </w:r>
          </w:p>
        </w:tc>
        <w:tc>
          <w:tcPr>
            <w:tcW w:w="1580" w:type="dxa"/>
            <w:noWrap/>
            <w:hideMark/>
          </w:tcPr>
          <w:p w14:paraId="6D9D3200" w14:textId="77777777" w:rsidR="002227A7" w:rsidRPr="002227A7" w:rsidRDefault="002227A7" w:rsidP="002227A7">
            <w:r w:rsidRPr="002227A7">
              <w:t>120</w:t>
            </w:r>
          </w:p>
        </w:tc>
      </w:tr>
    </w:tbl>
    <w:p w14:paraId="65D698B3" w14:textId="17A84910" w:rsidR="002227A7" w:rsidRDefault="00E95C70" w:rsidP="00D54FAF">
      <w:r>
        <w:rPr>
          <w:noProof/>
        </w:rPr>
        <w:drawing>
          <wp:inline distT="0" distB="0" distL="0" distR="0" wp14:anchorId="2E079752" wp14:editId="67BB6B5E">
            <wp:extent cx="2988733" cy="2476288"/>
            <wp:effectExtent l="0" t="0" r="0" b="635"/>
            <wp:docPr id="1431755649" name="Picture 1" descr="A close up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1755649" name="Picture 1" descr="A close up of a tes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95451" cy="2481854"/>
                    </a:xfrm>
                    <a:prstGeom prst="rect">
                      <a:avLst/>
                    </a:prstGeom>
                  </pic:spPr>
                </pic:pic>
              </a:graphicData>
            </a:graphic>
          </wp:inline>
        </w:drawing>
      </w:r>
    </w:p>
    <w:p w14:paraId="7FB1A469" w14:textId="511AC9A6" w:rsidR="00E200C9" w:rsidRDefault="00E200C9" w:rsidP="00E200C9">
      <w:pPr>
        <w:pStyle w:val="Heading3"/>
      </w:pPr>
      <w:r>
        <w:t xml:space="preserve">Figure 5: PCR of potential primary </w:t>
      </w:r>
      <w:proofErr w:type="spellStart"/>
      <w:r>
        <w:t>integrants</w:t>
      </w:r>
      <w:proofErr w:type="spellEnd"/>
      <w:r>
        <w:t xml:space="preserve"> of Kan interrupting </w:t>
      </w:r>
      <w:proofErr w:type="spellStart"/>
      <w:r>
        <w:t>mpl</w:t>
      </w:r>
      <w:proofErr w:type="spellEnd"/>
      <w:r>
        <w:t xml:space="preserve"> gene in LVS</w:t>
      </w:r>
    </w:p>
    <w:p w14:paraId="7F8D208E" w14:textId="538B51B0" w:rsidR="00E200C9" w:rsidRPr="00E200C9" w:rsidRDefault="00E200C9" w:rsidP="00E200C9">
      <w:r>
        <w:t>Primers used: KROL681 and KROL682. Expected size: ~3500 bp. P1-9 is wild-type but P1-12 could maybe the mutant. It is difficult to tell if there is no amplification and the faint band is just contamination (like what is in the negative control) or if the amount of DNA in the sample is insufficient.</w:t>
      </w:r>
    </w:p>
    <w:p w14:paraId="38C0CF5A" w14:textId="77777777" w:rsidR="00F641B6" w:rsidRDefault="00F641B6" w:rsidP="00D54FAF"/>
    <w:p w14:paraId="66AEF0B9" w14:textId="77777777" w:rsidR="00F641B6" w:rsidRDefault="00F641B6" w:rsidP="00D54FAF"/>
    <w:p w14:paraId="474B427A" w14:textId="5AB0189E" w:rsidR="00F641B6" w:rsidRPr="007B216F" w:rsidRDefault="00F641B6" w:rsidP="00F641B6">
      <w:pPr>
        <w:rPr>
          <w:b/>
        </w:rPr>
      </w:pPr>
      <w:bookmarkStart w:id="22" w:name="OLE_LINK3"/>
      <w:r>
        <w:rPr>
          <w:b/>
          <w:highlight w:val="green"/>
        </w:rPr>
        <w:t>Fri</w:t>
      </w:r>
      <w:r>
        <w:rPr>
          <w:b/>
          <w:highlight w:val="green"/>
        </w:rPr>
        <w:t>day</w:t>
      </w:r>
      <w:r w:rsidRPr="007A68D0">
        <w:rPr>
          <w:b/>
          <w:highlight w:val="green"/>
        </w:rPr>
        <w:t xml:space="preserve">, </w:t>
      </w:r>
      <w:r>
        <w:rPr>
          <w:b/>
          <w:highlight w:val="green"/>
        </w:rPr>
        <w:t>August 1</w:t>
      </w:r>
      <w:r>
        <w:rPr>
          <w:b/>
          <w:highlight w:val="green"/>
        </w:rPr>
        <w:t>6</w:t>
      </w:r>
      <w:r>
        <w:rPr>
          <w:b/>
          <w:highlight w:val="green"/>
        </w:rPr>
        <w:t>,</w:t>
      </w:r>
      <w:r w:rsidRPr="007A68D0">
        <w:rPr>
          <w:b/>
          <w:highlight w:val="green"/>
        </w:rPr>
        <w:t xml:space="preserve"> 20</w:t>
      </w:r>
      <w:r>
        <w:rPr>
          <w:b/>
          <w:highlight w:val="green"/>
        </w:rPr>
        <w:t>24</w:t>
      </w:r>
    </w:p>
    <w:p w14:paraId="2D422467" w14:textId="77777777" w:rsidR="00F641B6" w:rsidRPr="001D3A86" w:rsidRDefault="00F641B6" w:rsidP="00F641B6">
      <w:pPr>
        <w:rPr>
          <w:b/>
          <w:sz w:val="18"/>
          <w:szCs w:val="18"/>
        </w:rPr>
      </w:pPr>
      <w:r w:rsidRPr="007B216F">
        <w:rPr>
          <w:b/>
          <w:sz w:val="18"/>
          <w:szCs w:val="18"/>
        </w:rPr>
        <w:t>To Do:</w:t>
      </w:r>
    </w:p>
    <w:p w14:paraId="5D7B5457" w14:textId="77777777" w:rsidR="00F641B6" w:rsidRPr="009C482A" w:rsidRDefault="00F641B6" w:rsidP="00F641B6">
      <w:pPr>
        <w:pStyle w:val="ListParagraph"/>
        <w:spacing w:before="240"/>
        <w:rPr>
          <w:strike/>
          <w:sz w:val="18"/>
          <w:szCs w:val="18"/>
        </w:rPr>
      </w:pPr>
    </w:p>
    <w:p w14:paraId="6B0D46B4" w14:textId="77777777" w:rsidR="00F641B6" w:rsidRPr="00F641B6" w:rsidRDefault="00F641B6" w:rsidP="00F641B6">
      <w:pPr>
        <w:pStyle w:val="ListParagraph"/>
        <w:numPr>
          <w:ilvl w:val="0"/>
          <w:numId w:val="44"/>
        </w:numPr>
        <w:spacing w:before="240"/>
        <w:rPr>
          <w:strike/>
          <w:sz w:val="18"/>
          <w:szCs w:val="18"/>
        </w:rPr>
      </w:pPr>
      <w:r w:rsidRPr="00F641B6">
        <w:rPr>
          <w:strike/>
          <w:sz w:val="18"/>
          <w:szCs w:val="18"/>
        </w:rPr>
        <w:t>PCR on JR’s samples</w:t>
      </w:r>
    </w:p>
    <w:p w14:paraId="025CCD75" w14:textId="4FC732EB" w:rsidR="00F641B6" w:rsidRDefault="00F641B6" w:rsidP="00F641B6">
      <w:pPr>
        <w:pStyle w:val="ListParagraph"/>
        <w:numPr>
          <w:ilvl w:val="0"/>
          <w:numId w:val="44"/>
        </w:numPr>
        <w:spacing w:before="240"/>
        <w:rPr>
          <w:sz w:val="18"/>
          <w:szCs w:val="18"/>
        </w:rPr>
      </w:pPr>
      <w:r>
        <w:rPr>
          <w:sz w:val="18"/>
          <w:szCs w:val="18"/>
        </w:rPr>
        <w:t>Survival assay</w:t>
      </w:r>
    </w:p>
    <w:bookmarkEnd w:id="22"/>
    <w:p w14:paraId="565087B6" w14:textId="77777777" w:rsidR="00F641B6" w:rsidRDefault="00F641B6" w:rsidP="00D54FAF"/>
    <w:p w14:paraId="2E885D1E" w14:textId="1DABFF25" w:rsidR="00334CB7" w:rsidRPr="00334CB7" w:rsidRDefault="00334CB7" w:rsidP="00334CB7">
      <w:pPr>
        <w:pStyle w:val="Heading2"/>
        <w:rPr>
          <w:rFonts w:asciiTheme="minorHAnsi" w:hAnsiTheme="minorHAnsi" w:cstheme="minorHAnsi"/>
        </w:rPr>
      </w:pPr>
      <w:bookmarkStart w:id="23" w:name="_Toc164330909"/>
      <w:r w:rsidRPr="00334CB7">
        <w:rPr>
          <w:rFonts w:asciiTheme="minorHAnsi" w:hAnsiTheme="minorHAnsi" w:cstheme="minorHAnsi"/>
        </w:rPr>
        <w:t>Freshwater Survival Assay</w:t>
      </w:r>
      <w:bookmarkEnd w:id="23"/>
    </w:p>
    <w:p w14:paraId="4069105B" w14:textId="77777777" w:rsidR="00334CB7" w:rsidRDefault="00334CB7" w:rsidP="00334CB7">
      <w:pPr>
        <w:pStyle w:val="ListParagraph"/>
        <w:numPr>
          <w:ilvl w:val="0"/>
          <w:numId w:val="45"/>
        </w:numPr>
        <w:rPr>
          <w:rFonts w:cstheme="minorHAnsi"/>
        </w:rPr>
      </w:pPr>
      <w:r w:rsidRPr="00334CB7">
        <w:rPr>
          <w:rFonts w:cstheme="minorHAnsi"/>
        </w:rPr>
        <w:t xml:space="preserve">Prep sterile setup for assay with these materials: reservoir, sterile multichannel pipettes (5-20uL and 50-300uL) sterile 96 well plate and sterile PBS. </w:t>
      </w:r>
    </w:p>
    <w:p w14:paraId="162FBDDA" w14:textId="528E83C9" w:rsidR="00B01E97" w:rsidRPr="00334CB7" w:rsidRDefault="00B01E97" w:rsidP="00334CB7">
      <w:pPr>
        <w:pStyle w:val="ListParagraph"/>
        <w:numPr>
          <w:ilvl w:val="0"/>
          <w:numId w:val="45"/>
        </w:numPr>
        <w:rPr>
          <w:rFonts w:cstheme="minorHAnsi"/>
        </w:rPr>
      </w:pPr>
      <w:r>
        <w:rPr>
          <w:rFonts w:cstheme="minorHAnsi"/>
        </w:rPr>
        <w:t>Dilute cells from overnight culture to 0.03 OD600</w:t>
      </w:r>
      <w:r w:rsidR="00E00D23">
        <w:rPr>
          <w:rFonts w:cstheme="minorHAnsi"/>
        </w:rPr>
        <w:t xml:space="preserve"> in 10ml of freshwater in a 50ml falcon tube.</w:t>
      </w:r>
    </w:p>
    <w:p w14:paraId="19A53F57" w14:textId="47170C38" w:rsidR="00334CB7" w:rsidRPr="00334CB7" w:rsidRDefault="00334CB7" w:rsidP="00334CB7">
      <w:pPr>
        <w:pStyle w:val="ListParagraph"/>
        <w:numPr>
          <w:ilvl w:val="0"/>
          <w:numId w:val="45"/>
        </w:numPr>
        <w:rPr>
          <w:rFonts w:cstheme="minorHAnsi"/>
        </w:rPr>
      </w:pPr>
      <w:r w:rsidRPr="00334CB7">
        <w:rPr>
          <w:rFonts w:cstheme="minorHAnsi"/>
        </w:rPr>
        <w:t>Ase</w:t>
      </w:r>
      <w:r w:rsidRPr="00334CB7">
        <w:rPr>
          <w:rFonts w:cstheme="minorHAnsi"/>
        </w:rPr>
        <w:t>p</w:t>
      </w:r>
      <w:r w:rsidRPr="00334CB7">
        <w:rPr>
          <w:rFonts w:cstheme="minorHAnsi"/>
        </w:rPr>
        <w:t xml:space="preserve">tically, pour about 5-10 mL of sterile PBS into reservoir. </w:t>
      </w:r>
    </w:p>
    <w:p w14:paraId="737B9CA2" w14:textId="3C68B43F" w:rsidR="00334CB7" w:rsidRPr="00334CB7" w:rsidRDefault="00334CB7" w:rsidP="00334CB7">
      <w:pPr>
        <w:pStyle w:val="ListParagraph"/>
        <w:numPr>
          <w:ilvl w:val="0"/>
          <w:numId w:val="45"/>
        </w:numPr>
        <w:rPr>
          <w:rFonts w:cstheme="minorHAnsi"/>
        </w:rPr>
      </w:pPr>
      <w:r w:rsidRPr="00334CB7">
        <w:rPr>
          <w:rFonts w:cstheme="minorHAnsi"/>
        </w:rPr>
        <w:t xml:space="preserve">Load 180 </w:t>
      </w:r>
      <w:proofErr w:type="spellStart"/>
      <w:r w:rsidRPr="00334CB7">
        <w:rPr>
          <w:rFonts w:cstheme="minorHAnsi"/>
        </w:rPr>
        <w:t>uL</w:t>
      </w:r>
      <w:proofErr w:type="spellEnd"/>
      <w:r w:rsidRPr="00334CB7">
        <w:rPr>
          <w:rFonts w:cstheme="minorHAnsi"/>
        </w:rPr>
        <w:t xml:space="preserve"> of sterile PBS into </w:t>
      </w:r>
      <w:r>
        <w:rPr>
          <w:rFonts w:cstheme="minorHAnsi"/>
        </w:rPr>
        <w:t>Rows B-G in the</w:t>
      </w:r>
      <w:r w:rsidRPr="00334CB7">
        <w:rPr>
          <w:rFonts w:cstheme="minorHAnsi"/>
        </w:rPr>
        <w:t xml:space="preserve"> “highlighted” column</w:t>
      </w:r>
      <w:r>
        <w:rPr>
          <w:rFonts w:cstheme="minorHAnsi"/>
        </w:rPr>
        <w:t>s,</w:t>
      </w:r>
      <w:r w:rsidRPr="00334CB7">
        <w:rPr>
          <w:rFonts w:cstheme="minorHAnsi"/>
        </w:rPr>
        <w:t xml:space="preserve"> don’t load PBS into </w:t>
      </w:r>
      <w:r>
        <w:rPr>
          <w:rFonts w:cstheme="minorHAnsi"/>
        </w:rPr>
        <w:t>Row A.</w:t>
      </w:r>
    </w:p>
    <w:p w14:paraId="6834DD3F" w14:textId="79C029E0" w:rsidR="00334CB7" w:rsidRPr="00334CB7" w:rsidRDefault="00334CB7" w:rsidP="00334CB7">
      <w:pPr>
        <w:pStyle w:val="ListParagraph"/>
        <w:numPr>
          <w:ilvl w:val="0"/>
          <w:numId w:val="45"/>
        </w:numPr>
        <w:rPr>
          <w:rFonts w:cstheme="minorHAnsi"/>
        </w:rPr>
      </w:pPr>
      <w:r w:rsidRPr="00334CB7">
        <w:rPr>
          <w:rFonts w:cstheme="minorHAnsi"/>
        </w:rPr>
        <w:t xml:space="preserve">Load 100 </w:t>
      </w:r>
      <w:proofErr w:type="spellStart"/>
      <w:r w:rsidRPr="00334CB7">
        <w:rPr>
          <w:rFonts w:cstheme="minorHAnsi"/>
        </w:rPr>
        <w:t>uL</w:t>
      </w:r>
      <w:proofErr w:type="spellEnd"/>
      <w:r w:rsidRPr="00334CB7">
        <w:rPr>
          <w:rFonts w:cstheme="minorHAnsi"/>
        </w:rPr>
        <w:t xml:space="preserve"> of sample cells into each designated well</w:t>
      </w:r>
      <w:r>
        <w:rPr>
          <w:rFonts w:cstheme="minorHAnsi"/>
        </w:rPr>
        <w:t xml:space="preserve"> in Row A.</w:t>
      </w:r>
    </w:p>
    <w:p w14:paraId="4F18B764" w14:textId="368B11A7" w:rsidR="00334CB7" w:rsidRPr="00334CB7" w:rsidRDefault="00334CB7" w:rsidP="00334CB7">
      <w:pPr>
        <w:pStyle w:val="ListParagraph"/>
        <w:numPr>
          <w:ilvl w:val="0"/>
          <w:numId w:val="45"/>
        </w:numPr>
        <w:rPr>
          <w:rFonts w:cstheme="minorHAnsi"/>
        </w:rPr>
      </w:pPr>
      <w:r w:rsidRPr="00334CB7">
        <w:rPr>
          <w:rFonts w:cstheme="minorHAnsi"/>
        </w:rPr>
        <w:t>Using the multichannel</w:t>
      </w:r>
      <w:r>
        <w:rPr>
          <w:rFonts w:cstheme="minorHAnsi"/>
        </w:rPr>
        <w:t xml:space="preserve"> pipette</w:t>
      </w:r>
      <w:r w:rsidRPr="00334CB7">
        <w:rPr>
          <w:rFonts w:cstheme="minorHAnsi"/>
        </w:rPr>
        <w:t xml:space="preserve">, transfer 20 </w:t>
      </w:r>
      <w:proofErr w:type="spellStart"/>
      <w:r w:rsidRPr="00334CB7">
        <w:rPr>
          <w:rFonts w:cstheme="minorHAnsi"/>
        </w:rPr>
        <w:t>uL</w:t>
      </w:r>
      <w:proofErr w:type="spellEnd"/>
      <w:r w:rsidRPr="00334CB7">
        <w:rPr>
          <w:rFonts w:cstheme="minorHAnsi"/>
        </w:rPr>
        <w:t xml:space="preserve"> of the sample cells from </w:t>
      </w:r>
      <w:r>
        <w:rPr>
          <w:rFonts w:cstheme="minorHAnsi"/>
        </w:rPr>
        <w:t>Row A to Row B</w:t>
      </w:r>
      <w:r w:rsidRPr="00334CB7">
        <w:rPr>
          <w:rFonts w:cstheme="minorHAnsi"/>
        </w:rPr>
        <w:t xml:space="preserve">. Repeat this for each well, 1A to 1B. 1B to 1C etc. </w:t>
      </w:r>
    </w:p>
    <w:p w14:paraId="02405AB0" w14:textId="7FB841B4" w:rsidR="00334CB7" w:rsidRPr="00334CB7" w:rsidRDefault="00334CB7" w:rsidP="00334CB7">
      <w:pPr>
        <w:pStyle w:val="ListParagraph"/>
        <w:numPr>
          <w:ilvl w:val="0"/>
          <w:numId w:val="45"/>
        </w:numPr>
        <w:rPr>
          <w:rFonts w:cstheme="minorHAnsi"/>
        </w:rPr>
      </w:pPr>
      <w:r w:rsidRPr="00334CB7">
        <w:rPr>
          <w:rFonts w:cstheme="minorHAnsi"/>
        </w:rPr>
        <w:t>Once all wells have been diluted (except the first wells), prep 12 plates of CHAH</w:t>
      </w:r>
      <w:r>
        <w:rPr>
          <w:rFonts w:cstheme="minorHAnsi"/>
        </w:rPr>
        <w:t xml:space="preserve"> (2 per sample)</w:t>
      </w:r>
      <w:r w:rsidRPr="00334CB7">
        <w:rPr>
          <w:rFonts w:cstheme="minorHAnsi"/>
        </w:rPr>
        <w:t xml:space="preserve">. </w:t>
      </w:r>
    </w:p>
    <w:p w14:paraId="79E3BFDE" w14:textId="7705AB50" w:rsidR="00334CB7" w:rsidRPr="00334CB7" w:rsidRDefault="00334CB7" w:rsidP="00334CB7">
      <w:pPr>
        <w:pStyle w:val="ListParagraph"/>
        <w:numPr>
          <w:ilvl w:val="0"/>
          <w:numId w:val="45"/>
        </w:numPr>
        <w:rPr>
          <w:rFonts w:cstheme="minorHAnsi"/>
        </w:rPr>
      </w:pPr>
      <w:r w:rsidRPr="00334CB7">
        <w:rPr>
          <w:rFonts w:cstheme="minorHAnsi"/>
        </w:rPr>
        <w:t xml:space="preserve">Using the 5 – 20 </w:t>
      </w:r>
      <w:proofErr w:type="spellStart"/>
      <w:r w:rsidRPr="00334CB7">
        <w:rPr>
          <w:rFonts w:cstheme="minorHAnsi"/>
        </w:rPr>
        <w:t>uL</w:t>
      </w:r>
      <w:proofErr w:type="spellEnd"/>
      <w:r w:rsidRPr="00334CB7">
        <w:rPr>
          <w:rFonts w:cstheme="minorHAnsi"/>
        </w:rPr>
        <w:t xml:space="preserve"> multichannel, load 10 </w:t>
      </w:r>
      <w:proofErr w:type="spellStart"/>
      <w:r w:rsidRPr="00334CB7">
        <w:rPr>
          <w:rFonts w:cstheme="minorHAnsi"/>
        </w:rPr>
        <w:t>uL</w:t>
      </w:r>
      <w:proofErr w:type="spellEnd"/>
      <w:r w:rsidRPr="00334CB7">
        <w:rPr>
          <w:rFonts w:cstheme="minorHAnsi"/>
        </w:rPr>
        <w:t xml:space="preserve"> of the first column, for example, 1A, 1B, 1C, 1D, 1E, 1F, 1G and plate the 10 </w:t>
      </w:r>
      <w:proofErr w:type="spellStart"/>
      <w:r w:rsidRPr="00334CB7">
        <w:rPr>
          <w:rFonts w:cstheme="minorHAnsi"/>
        </w:rPr>
        <w:t>uL</w:t>
      </w:r>
      <w:proofErr w:type="spellEnd"/>
      <w:r w:rsidRPr="00334CB7">
        <w:rPr>
          <w:rFonts w:cstheme="minorHAnsi"/>
        </w:rPr>
        <w:t xml:space="preserve">, holding the plate at slant </w:t>
      </w:r>
    </w:p>
    <w:p w14:paraId="31448EC1" w14:textId="77777777" w:rsidR="00334CB7" w:rsidRPr="00334CB7" w:rsidRDefault="00334CB7" w:rsidP="00334CB7">
      <w:pPr>
        <w:pStyle w:val="ListParagraph"/>
        <w:numPr>
          <w:ilvl w:val="0"/>
          <w:numId w:val="45"/>
        </w:numPr>
        <w:rPr>
          <w:rFonts w:cstheme="minorHAnsi"/>
        </w:rPr>
      </w:pPr>
      <w:r w:rsidRPr="00334CB7">
        <w:rPr>
          <w:rFonts w:cstheme="minorHAnsi"/>
        </w:rPr>
        <w:t xml:space="preserve">Let the liquid run down the plate, but not too fast!! Can’t allow samples to hit the bottom. </w:t>
      </w:r>
    </w:p>
    <w:p w14:paraId="2E254A45" w14:textId="2F8A11B4" w:rsidR="00334CB7" w:rsidRPr="00334CB7" w:rsidRDefault="00334CB7" w:rsidP="00334CB7">
      <w:pPr>
        <w:pStyle w:val="ListParagraph"/>
        <w:numPr>
          <w:ilvl w:val="0"/>
          <w:numId w:val="45"/>
        </w:numPr>
        <w:rPr>
          <w:rFonts w:cstheme="minorHAnsi"/>
        </w:rPr>
      </w:pPr>
      <w:r w:rsidRPr="00334CB7">
        <w:rPr>
          <w:rFonts w:cstheme="minorHAnsi"/>
        </w:rPr>
        <w:t>Once all</w:t>
      </w:r>
      <w:r>
        <w:rPr>
          <w:rFonts w:cstheme="minorHAnsi"/>
        </w:rPr>
        <w:t xml:space="preserve"> </w:t>
      </w:r>
      <w:r w:rsidRPr="00334CB7">
        <w:rPr>
          <w:rFonts w:cstheme="minorHAnsi"/>
        </w:rPr>
        <w:t xml:space="preserve">12 plates are done, incubate plates in 37 degrees Celsius for the next couple of days. </w:t>
      </w:r>
    </w:p>
    <w:p w14:paraId="46C92B21" w14:textId="05C48766" w:rsidR="00334CB7" w:rsidRDefault="00334CB7" w:rsidP="00D54FAF"/>
    <w:p w14:paraId="627D1414" w14:textId="77777777" w:rsidR="00344B36" w:rsidRPr="00F641B6" w:rsidRDefault="00344B36" w:rsidP="00344B36">
      <w:pPr>
        <w:rPr>
          <w:b/>
          <w:bCs/>
        </w:rPr>
      </w:pPr>
      <w:r w:rsidRPr="00F641B6">
        <w:rPr>
          <w:b/>
          <w:bCs/>
        </w:rPr>
        <w:t>Plate map:</w:t>
      </w:r>
    </w:p>
    <w:tbl>
      <w:tblPr>
        <w:tblStyle w:val="TableGrid"/>
        <w:tblW w:w="0" w:type="auto"/>
        <w:tblLook w:val="04A0" w:firstRow="1" w:lastRow="0" w:firstColumn="1" w:lastColumn="0" w:noHBand="0" w:noVBand="1"/>
      </w:tblPr>
      <w:tblGrid>
        <w:gridCol w:w="785"/>
        <w:gridCol w:w="785"/>
        <w:gridCol w:w="785"/>
        <w:gridCol w:w="785"/>
        <w:gridCol w:w="786"/>
        <w:gridCol w:w="786"/>
        <w:gridCol w:w="786"/>
        <w:gridCol w:w="786"/>
        <w:gridCol w:w="786"/>
        <w:gridCol w:w="786"/>
        <w:gridCol w:w="786"/>
        <w:gridCol w:w="786"/>
        <w:gridCol w:w="786"/>
      </w:tblGrid>
      <w:tr w:rsidR="00344B36" w:rsidRPr="00F641B6" w14:paraId="3EAD0A49" w14:textId="77777777" w:rsidTr="00687489">
        <w:trPr>
          <w:trHeight w:val="320"/>
        </w:trPr>
        <w:tc>
          <w:tcPr>
            <w:tcW w:w="1300" w:type="dxa"/>
            <w:noWrap/>
            <w:hideMark/>
          </w:tcPr>
          <w:p w14:paraId="73783441" w14:textId="77777777" w:rsidR="00344B36" w:rsidRPr="00F641B6" w:rsidRDefault="00344B36" w:rsidP="00687489"/>
        </w:tc>
        <w:tc>
          <w:tcPr>
            <w:tcW w:w="1300" w:type="dxa"/>
            <w:noWrap/>
            <w:hideMark/>
          </w:tcPr>
          <w:p w14:paraId="65799E84" w14:textId="77777777" w:rsidR="00344B36" w:rsidRPr="00F641B6" w:rsidRDefault="00344B36" w:rsidP="00687489">
            <w:r w:rsidRPr="00F641B6">
              <w:t>LVS-A</w:t>
            </w:r>
          </w:p>
        </w:tc>
        <w:tc>
          <w:tcPr>
            <w:tcW w:w="1300" w:type="dxa"/>
            <w:noWrap/>
            <w:hideMark/>
          </w:tcPr>
          <w:p w14:paraId="05C3265E" w14:textId="77777777" w:rsidR="00344B36" w:rsidRPr="00F641B6" w:rsidRDefault="00344B36" w:rsidP="00687489"/>
        </w:tc>
        <w:tc>
          <w:tcPr>
            <w:tcW w:w="1300" w:type="dxa"/>
            <w:noWrap/>
            <w:hideMark/>
          </w:tcPr>
          <w:p w14:paraId="2AA393A8" w14:textId="77777777" w:rsidR="00344B36" w:rsidRPr="00F641B6" w:rsidRDefault="00344B36" w:rsidP="00687489">
            <w:r w:rsidRPr="00F641B6">
              <w:t>LVS-B</w:t>
            </w:r>
          </w:p>
        </w:tc>
        <w:tc>
          <w:tcPr>
            <w:tcW w:w="1300" w:type="dxa"/>
            <w:noWrap/>
            <w:hideMark/>
          </w:tcPr>
          <w:p w14:paraId="60644DA6" w14:textId="77777777" w:rsidR="00344B36" w:rsidRPr="00F641B6" w:rsidRDefault="00344B36" w:rsidP="00687489"/>
        </w:tc>
        <w:tc>
          <w:tcPr>
            <w:tcW w:w="1300" w:type="dxa"/>
            <w:noWrap/>
            <w:hideMark/>
          </w:tcPr>
          <w:p w14:paraId="0303CD4C" w14:textId="77777777" w:rsidR="00344B36" w:rsidRPr="00F641B6" w:rsidRDefault="00344B36" w:rsidP="00687489">
            <w:r w:rsidRPr="00F641B6">
              <w:t>LVS-C</w:t>
            </w:r>
          </w:p>
        </w:tc>
        <w:tc>
          <w:tcPr>
            <w:tcW w:w="1300" w:type="dxa"/>
            <w:noWrap/>
            <w:hideMark/>
          </w:tcPr>
          <w:p w14:paraId="43E796FB" w14:textId="77777777" w:rsidR="00344B36" w:rsidRPr="00F641B6" w:rsidRDefault="00344B36" w:rsidP="00687489"/>
        </w:tc>
        <w:tc>
          <w:tcPr>
            <w:tcW w:w="1300" w:type="dxa"/>
            <w:noWrap/>
            <w:hideMark/>
          </w:tcPr>
          <w:p w14:paraId="2697E1C5" w14:textId="77777777" w:rsidR="00344B36" w:rsidRPr="00F641B6" w:rsidRDefault="00344B36" w:rsidP="00687489">
            <w:r w:rsidRPr="00F641B6">
              <w:t>P1-12-A</w:t>
            </w:r>
          </w:p>
        </w:tc>
        <w:tc>
          <w:tcPr>
            <w:tcW w:w="1300" w:type="dxa"/>
            <w:noWrap/>
            <w:hideMark/>
          </w:tcPr>
          <w:p w14:paraId="2BBD1118" w14:textId="77777777" w:rsidR="00344B36" w:rsidRPr="00F641B6" w:rsidRDefault="00344B36" w:rsidP="00687489"/>
        </w:tc>
        <w:tc>
          <w:tcPr>
            <w:tcW w:w="1300" w:type="dxa"/>
            <w:noWrap/>
            <w:hideMark/>
          </w:tcPr>
          <w:p w14:paraId="0F4586FC" w14:textId="77777777" w:rsidR="00344B36" w:rsidRPr="00F641B6" w:rsidRDefault="00344B36" w:rsidP="00687489">
            <w:r w:rsidRPr="00F641B6">
              <w:t>P1-12-B</w:t>
            </w:r>
          </w:p>
        </w:tc>
        <w:tc>
          <w:tcPr>
            <w:tcW w:w="1300" w:type="dxa"/>
            <w:noWrap/>
            <w:hideMark/>
          </w:tcPr>
          <w:p w14:paraId="79582D09" w14:textId="77777777" w:rsidR="00344B36" w:rsidRPr="00F641B6" w:rsidRDefault="00344B36" w:rsidP="00687489"/>
        </w:tc>
        <w:tc>
          <w:tcPr>
            <w:tcW w:w="1300" w:type="dxa"/>
            <w:noWrap/>
            <w:hideMark/>
          </w:tcPr>
          <w:p w14:paraId="46C4BB03" w14:textId="77777777" w:rsidR="00344B36" w:rsidRPr="00F641B6" w:rsidRDefault="00344B36" w:rsidP="00687489">
            <w:r w:rsidRPr="00F641B6">
              <w:t>P1-12-C</w:t>
            </w:r>
          </w:p>
        </w:tc>
        <w:tc>
          <w:tcPr>
            <w:tcW w:w="1300" w:type="dxa"/>
            <w:noWrap/>
            <w:hideMark/>
          </w:tcPr>
          <w:p w14:paraId="04474EF7" w14:textId="77777777" w:rsidR="00344B36" w:rsidRPr="00F641B6" w:rsidRDefault="00344B36" w:rsidP="00687489"/>
        </w:tc>
      </w:tr>
      <w:tr w:rsidR="00344B36" w:rsidRPr="00F641B6" w14:paraId="3210E893" w14:textId="77777777" w:rsidTr="00687489">
        <w:trPr>
          <w:trHeight w:val="320"/>
        </w:trPr>
        <w:tc>
          <w:tcPr>
            <w:tcW w:w="1300" w:type="dxa"/>
            <w:noWrap/>
            <w:hideMark/>
          </w:tcPr>
          <w:p w14:paraId="0F7060F9" w14:textId="77777777" w:rsidR="00344B36" w:rsidRPr="00F641B6" w:rsidRDefault="00344B36" w:rsidP="00687489"/>
        </w:tc>
        <w:tc>
          <w:tcPr>
            <w:tcW w:w="1300" w:type="dxa"/>
            <w:noWrap/>
            <w:hideMark/>
          </w:tcPr>
          <w:p w14:paraId="6544EAC0" w14:textId="77777777" w:rsidR="00344B36" w:rsidRPr="00F641B6" w:rsidRDefault="00344B36" w:rsidP="00687489">
            <w:r w:rsidRPr="00F641B6">
              <w:t>1</w:t>
            </w:r>
          </w:p>
        </w:tc>
        <w:tc>
          <w:tcPr>
            <w:tcW w:w="1300" w:type="dxa"/>
            <w:noWrap/>
            <w:hideMark/>
          </w:tcPr>
          <w:p w14:paraId="1FEEADBB" w14:textId="77777777" w:rsidR="00344B36" w:rsidRPr="00F641B6" w:rsidRDefault="00344B36" w:rsidP="00687489">
            <w:r w:rsidRPr="00F641B6">
              <w:t>2</w:t>
            </w:r>
          </w:p>
        </w:tc>
        <w:tc>
          <w:tcPr>
            <w:tcW w:w="1300" w:type="dxa"/>
            <w:noWrap/>
            <w:hideMark/>
          </w:tcPr>
          <w:p w14:paraId="228B9A94" w14:textId="77777777" w:rsidR="00344B36" w:rsidRPr="00F641B6" w:rsidRDefault="00344B36" w:rsidP="00687489">
            <w:r w:rsidRPr="00F641B6">
              <w:t>3</w:t>
            </w:r>
          </w:p>
        </w:tc>
        <w:tc>
          <w:tcPr>
            <w:tcW w:w="1300" w:type="dxa"/>
            <w:noWrap/>
            <w:hideMark/>
          </w:tcPr>
          <w:p w14:paraId="60B5E9B8" w14:textId="77777777" w:rsidR="00344B36" w:rsidRPr="00F641B6" w:rsidRDefault="00344B36" w:rsidP="00687489">
            <w:r w:rsidRPr="00F641B6">
              <w:t>4</w:t>
            </w:r>
          </w:p>
        </w:tc>
        <w:tc>
          <w:tcPr>
            <w:tcW w:w="1300" w:type="dxa"/>
            <w:noWrap/>
            <w:hideMark/>
          </w:tcPr>
          <w:p w14:paraId="3DD41C66" w14:textId="77777777" w:rsidR="00344B36" w:rsidRPr="00F641B6" w:rsidRDefault="00344B36" w:rsidP="00687489">
            <w:r w:rsidRPr="00F641B6">
              <w:t>5</w:t>
            </w:r>
          </w:p>
        </w:tc>
        <w:tc>
          <w:tcPr>
            <w:tcW w:w="1300" w:type="dxa"/>
            <w:noWrap/>
            <w:hideMark/>
          </w:tcPr>
          <w:p w14:paraId="0D5245C2" w14:textId="77777777" w:rsidR="00344B36" w:rsidRPr="00F641B6" w:rsidRDefault="00344B36" w:rsidP="00687489">
            <w:r w:rsidRPr="00F641B6">
              <w:t>6</w:t>
            </w:r>
          </w:p>
        </w:tc>
        <w:tc>
          <w:tcPr>
            <w:tcW w:w="1300" w:type="dxa"/>
            <w:noWrap/>
            <w:hideMark/>
          </w:tcPr>
          <w:p w14:paraId="284AC8A5" w14:textId="77777777" w:rsidR="00344B36" w:rsidRPr="00F641B6" w:rsidRDefault="00344B36" w:rsidP="00687489">
            <w:r w:rsidRPr="00F641B6">
              <w:t>7</w:t>
            </w:r>
          </w:p>
        </w:tc>
        <w:tc>
          <w:tcPr>
            <w:tcW w:w="1300" w:type="dxa"/>
            <w:noWrap/>
            <w:hideMark/>
          </w:tcPr>
          <w:p w14:paraId="58001903" w14:textId="77777777" w:rsidR="00344B36" w:rsidRPr="00F641B6" w:rsidRDefault="00344B36" w:rsidP="00687489">
            <w:r w:rsidRPr="00F641B6">
              <w:t>8</w:t>
            </w:r>
          </w:p>
        </w:tc>
        <w:tc>
          <w:tcPr>
            <w:tcW w:w="1300" w:type="dxa"/>
            <w:noWrap/>
            <w:hideMark/>
          </w:tcPr>
          <w:p w14:paraId="16CC7557" w14:textId="77777777" w:rsidR="00344B36" w:rsidRPr="00F641B6" w:rsidRDefault="00344B36" w:rsidP="00687489">
            <w:r w:rsidRPr="00F641B6">
              <w:t>9</w:t>
            </w:r>
          </w:p>
        </w:tc>
        <w:tc>
          <w:tcPr>
            <w:tcW w:w="1300" w:type="dxa"/>
            <w:noWrap/>
            <w:hideMark/>
          </w:tcPr>
          <w:p w14:paraId="3CBE37A3" w14:textId="77777777" w:rsidR="00344B36" w:rsidRPr="00F641B6" w:rsidRDefault="00344B36" w:rsidP="00687489">
            <w:r w:rsidRPr="00F641B6">
              <w:t>10</w:t>
            </w:r>
          </w:p>
        </w:tc>
        <w:tc>
          <w:tcPr>
            <w:tcW w:w="1300" w:type="dxa"/>
            <w:noWrap/>
            <w:hideMark/>
          </w:tcPr>
          <w:p w14:paraId="6869486C" w14:textId="77777777" w:rsidR="00344B36" w:rsidRPr="00F641B6" w:rsidRDefault="00344B36" w:rsidP="00687489">
            <w:r w:rsidRPr="00F641B6">
              <w:t>11</w:t>
            </w:r>
          </w:p>
        </w:tc>
        <w:tc>
          <w:tcPr>
            <w:tcW w:w="1300" w:type="dxa"/>
            <w:noWrap/>
            <w:hideMark/>
          </w:tcPr>
          <w:p w14:paraId="2A0C39C4" w14:textId="77777777" w:rsidR="00344B36" w:rsidRPr="00F641B6" w:rsidRDefault="00344B36" w:rsidP="00687489">
            <w:r w:rsidRPr="00F641B6">
              <w:t>12</w:t>
            </w:r>
          </w:p>
        </w:tc>
      </w:tr>
      <w:tr w:rsidR="00344B36" w:rsidRPr="00F641B6" w14:paraId="4ED0078B" w14:textId="77777777" w:rsidTr="00687489">
        <w:trPr>
          <w:trHeight w:val="320"/>
        </w:trPr>
        <w:tc>
          <w:tcPr>
            <w:tcW w:w="1300" w:type="dxa"/>
            <w:noWrap/>
            <w:hideMark/>
          </w:tcPr>
          <w:p w14:paraId="4DB7171C" w14:textId="77777777" w:rsidR="00344B36" w:rsidRPr="00F641B6" w:rsidRDefault="00344B36" w:rsidP="00687489">
            <w:r w:rsidRPr="00F641B6">
              <w:t>A</w:t>
            </w:r>
          </w:p>
        </w:tc>
        <w:tc>
          <w:tcPr>
            <w:tcW w:w="1300" w:type="dxa"/>
            <w:noWrap/>
            <w:hideMark/>
          </w:tcPr>
          <w:p w14:paraId="03FE607F" w14:textId="77777777" w:rsidR="00344B36" w:rsidRPr="00F641B6" w:rsidRDefault="00344B36" w:rsidP="00687489">
            <w:r w:rsidRPr="00F641B6">
              <w:t xml:space="preserve">100 </w:t>
            </w:r>
            <w:proofErr w:type="spellStart"/>
            <w:r w:rsidRPr="00F641B6">
              <w:t>ul</w:t>
            </w:r>
            <w:proofErr w:type="spellEnd"/>
          </w:p>
        </w:tc>
        <w:tc>
          <w:tcPr>
            <w:tcW w:w="1300" w:type="dxa"/>
            <w:noWrap/>
            <w:hideMark/>
          </w:tcPr>
          <w:p w14:paraId="50C89B03" w14:textId="77777777" w:rsidR="00344B36" w:rsidRPr="00F641B6" w:rsidRDefault="00344B36" w:rsidP="00687489">
            <w:r w:rsidRPr="00F641B6">
              <w:t> </w:t>
            </w:r>
          </w:p>
        </w:tc>
        <w:tc>
          <w:tcPr>
            <w:tcW w:w="1300" w:type="dxa"/>
            <w:noWrap/>
            <w:hideMark/>
          </w:tcPr>
          <w:p w14:paraId="3AEFA8BE" w14:textId="77777777" w:rsidR="00344B36" w:rsidRPr="00F641B6" w:rsidRDefault="00344B36" w:rsidP="00687489">
            <w:r w:rsidRPr="00F641B6">
              <w:t xml:space="preserve">100 </w:t>
            </w:r>
            <w:proofErr w:type="spellStart"/>
            <w:r w:rsidRPr="00F641B6">
              <w:t>ul</w:t>
            </w:r>
            <w:proofErr w:type="spellEnd"/>
          </w:p>
        </w:tc>
        <w:tc>
          <w:tcPr>
            <w:tcW w:w="1300" w:type="dxa"/>
            <w:noWrap/>
            <w:hideMark/>
          </w:tcPr>
          <w:p w14:paraId="17295505" w14:textId="77777777" w:rsidR="00344B36" w:rsidRPr="00F641B6" w:rsidRDefault="00344B36" w:rsidP="00687489">
            <w:r w:rsidRPr="00F641B6">
              <w:t> </w:t>
            </w:r>
          </w:p>
        </w:tc>
        <w:tc>
          <w:tcPr>
            <w:tcW w:w="1300" w:type="dxa"/>
            <w:noWrap/>
            <w:hideMark/>
          </w:tcPr>
          <w:p w14:paraId="27AF6C0C" w14:textId="77777777" w:rsidR="00344B36" w:rsidRPr="00F641B6" w:rsidRDefault="00344B36" w:rsidP="00687489">
            <w:r w:rsidRPr="00F641B6">
              <w:t xml:space="preserve">100 </w:t>
            </w:r>
            <w:proofErr w:type="spellStart"/>
            <w:r w:rsidRPr="00F641B6">
              <w:t>ul</w:t>
            </w:r>
            <w:proofErr w:type="spellEnd"/>
          </w:p>
        </w:tc>
        <w:tc>
          <w:tcPr>
            <w:tcW w:w="1300" w:type="dxa"/>
            <w:noWrap/>
            <w:hideMark/>
          </w:tcPr>
          <w:p w14:paraId="0FD0C9ED" w14:textId="77777777" w:rsidR="00344B36" w:rsidRPr="00F641B6" w:rsidRDefault="00344B36" w:rsidP="00687489">
            <w:r w:rsidRPr="00F641B6">
              <w:t> </w:t>
            </w:r>
          </w:p>
        </w:tc>
        <w:tc>
          <w:tcPr>
            <w:tcW w:w="1300" w:type="dxa"/>
            <w:noWrap/>
            <w:hideMark/>
          </w:tcPr>
          <w:p w14:paraId="57DF3A1A" w14:textId="77777777" w:rsidR="00344B36" w:rsidRPr="00F641B6" w:rsidRDefault="00344B36" w:rsidP="00687489">
            <w:r w:rsidRPr="00F641B6">
              <w:t xml:space="preserve">100 </w:t>
            </w:r>
            <w:proofErr w:type="spellStart"/>
            <w:r w:rsidRPr="00F641B6">
              <w:t>ul</w:t>
            </w:r>
            <w:proofErr w:type="spellEnd"/>
          </w:p>
        </w:tc>
        <w:tc>
          <w:tcPr>
            <w:tcW w:w="1300" w:type="dxa"/>
            <w:noWrap/>
            <w:hideMark/>
          </w:tcPr>
          <w:p w14:paraId="29C4C958" w14:textId="77777777" w:rsidR="00344B36" w:rsidRPr="00F641B6" w:rsidRDefault="00344B36" w:rsidP="00687489">
            <w:r w:rsidRPr="00F641B6">
              <w:t> </w:t>
            </w:r>
          </w:p>
        </w:tc>
        <w:tc>
          <w:tcPr>
            <w:tcW w:w="1300" w:type="dxa"/>
            <w:noWrap/>
            <w:hideMark/>
          </w:tcPr>
          <w:p w14:paraId="7D6CFCE6" w14:textId="77777777" w:rsidR="00344B36" w:rsidRPr="00F641B6" w:rsidRDefault="00344B36" w:rsidP="00687489">
            <w:r w:rsidRPr="00F641B6">
              <w:t xml:space="preserve">100 </w:t>
            </w:r>
            <w:proofErr w:type="spellStart"/>
            <w:r w:rsidRPr="00F641B6">
              <w:t>ul</w:t>
            </w:r>
            <w:proofErr w:type="spellEnd"/>
          </w:p>
        </w:tc>
        <w:tc>
          <w:tcPr>
            <w:tcW w:w="1300" w:type="dxa"/>
            <w:noWrap/>
            <w:hideMark/>
          </w:tcPr>
          <w:p w14:paraId="592EEBC7" w14:textId="77777777" w:rsidR="00344B36" w:rsidRPr="00F641B6" w:rsidRDefault="00344B36" w:rsidP="00687489">
            <w:r w:rsidRPr="00F641B6">
              <w:t> </w:t>
            </w:r>
          </w:p>
        </w:tc>
        <w:tc>
          <w:tcPr>
            <w:tcW w:w="1300" w:type="dxa"/>
            <w:noWrap/>
            <w:hideMark/>
          </w:tcPr>
          <w:p w14:paraId="7818249B" w14:textId="77777777" w:rsidR="00344B36" w:rsidRPr="00F641B6" w:rsidRDefault="00344B36" w:rsidP="00687489">
            <w:r w:rsidRPr="00F641B6">
              <w:t xml:space="preserve">100 </w:t>
            </w:r>
            <w:proofErr w:type="spellStart"/>
            <w:r w:rsidRPr="00F641B6">
              <w:t>ul</w:t>
            </w:r>
            <w:proofErr w:type="spellEnd"/>
          </w:p>
        </w:tc>
        <w:tc>
          <w:tcPr>
            <w:tcW w:w="1300" w:type="dxa"/>
            <w:noWrap/>
            <w:hideMark/>
          </w:tcPr>
          <w:p w14:paraId="51413D0D" w14:textId="77777777" w:rsidR="00344B36" w:rsidRPr="00F641B6" w:rsidRDefault="00344B36" w:rsidP="00687489">
            <w:r w:rsidRPr="00F641B6">
              <w:t> </w:t>
            </w:r>
          </w:p>
        </w:tc>
      </w:tr>
      <w:tr w:rsidR="00344B36" w:rsidRPr="00F641B6" w14:paraId="7027AE1F" w14:textId="77777777" w:rsidTr="00687489">
        <w:trPr>
          <w:trHeight w:val="320"/>
        </w:trPr>
        <w:tc>
          <w:tcPr>
            <w:tcW w:w="1300" w:type="dxa"/>
            <w:noWrap/>
            <w:hideMark/>
          </w:tcPr>
          <w:p w14:paraId="1DBE47F3" w14:textId="77777777" w:rsidR="00344B36" w:rsidRPr="00F641B6" w:rsidRDefault="00344B36" w:rsidP="00687489">
            <w:r w:rsidRPr="00F641B6">
              <w:t>B</w:t>
            </w:r>
          </w:p>
        </w:tc>
        <w:tc>
          <w:tcPr>
            <w:tcW w:w="1300" w:type="dxa"/>
            <w:noWrap/>
            <w:hideMark/>
          </w:tcPr>
          <w:p w14:paraId="27DAF0B3" w14:textId="77777777" w:rsidR="00344B36" w:rsidRPr="00F641B6" w:rsidRDefault="00344B36" w:rsidP="00687489">
            <w:r w:rsidRPr="00F641B6">
              <w:t>1.00E-01</w:t>
            </w:r>
          </w:p>
        </w:tc>
        <w:tc>
          <w:tcPr>
            <w:tcW w:w="1300" w:type="dxa"/>
            <w:noWrap/>
            <w:hideMark/>
          </w:tcPr>
          <w:p w14:paraId="1550B814" w14:textId="77777777" w:rsidR="00344B36" w:rsidRPr="00F641B6" w:rsidRDefault="00344B36" w:rsidP="00687489">
            <w:r w:rsidRPr="00F641B6">
              <w:t> </w:t>
            </w:r>
          </w:p>
        </w:tc>
        <w:tc>
          <w:tcPr>
            <w:tcW w:w="1300" w:type="dxa"/>
            <w:noWrap/>
            <w:hideMark/>
          </w:tcPr>
          <w:p w14:paraId="54B2A1D1" w14:textId="77777777" w:rsidR="00344B36" w:rsidRPr="00F641B6" w:rsidRDefault="00344B36" w:rsidP="00687489">
            <w:r w:rsidRPr="00F641B6">
              <w:t>1.00E-01</w:t>
            </w:r>
          </w:p>
        </w:tc>
        <w:tc>
          <w:tcPr>
            <w:tcW w:w="1300" w:type="dxa"/>
            <w:noWrap/>
            <w:hideMark/>
          </w:tcPr>
          <w:p w14:paraId="63F6C4DC" w14:textId="77777777" w:rsidR="00344B36" w:rsidRPr="00F641B6" w:rsidRDefault="00344B36" w:rsidP="00687489">
            <w:r w:rsidRPr="00F641B6">
              <w:t> </w:t>
            </w:r>
          </w:p>
        </w:tc>
        <w:tc>
          <w:tcPr>
            <w:tcW w:w="1300" w:type="dxa"/>
            <w:noWrap/>
            <w:hideMark/>
          </w:tcPr>
          <w:p w14:paraId="0CEB2862" w14:textId="77777777" w:rsidR="00344B36" w:rsidRPr="00F641B6" w:rsidRDefault="00344B36" w:rsidP="00687489">
            <w:r w:rsidRPr="00F641B6">
              <w:t>1.00E-01</w:t>
            </w:r>
          </w:p>
        </w:tc>
        <w:tc>
          <w:tcPr>
            <w:tcW w:w="1300" w:type="dxa"/>
            <w:noWrap/>
            <w:hideMark/>
          </w:tcPr>
          <w:p w14:paraId="3478DFC4" w14:textId="77777777" w:rsidR="00344B36" w:rsidRPr="00F641B6" w:rsidRDefault="00344B36" w:rsidP="00687489">
            <w:r w:rsidRPr="00F641B6">
              <w:t> </w:t>
            </w:r>
          </w:p>
        </w:tc>
        <w:tc>
          <w:tcPr>
            <w:tcW w:w="1300" w:type="dxa"/>
            <w:noWrap/>
            <w:hideMark/>
          </w:tcPr>
          <w:p w14:paraId="1C2D2378" w14:textId="77777777" w:rsidR="00344B36" w:rsidRPr="00F641B6" w:rsidRDefault="00344B36" w:rsidP="00687489">
            <w:r w:rsidRPr="00F641B6">
              <w:t>1.00E-01</w:t>
            </w:r>
          </w:p>
        </w:tc>
        <w:tc>
          <w:tcPr>
            <w:tcW w:w="1300" w:type="dxa"/>
            <w:noWrap/>
            <w:hideMark/>
          </w:tcPr>
          <w:p w14:paraId="0AB66E17" w14:textId="77777777" w:rsidR="00344B36" w:rsidRPr="00F641B6" w:rsidRDefault="00344B36" w:rsidP="00687489">
            <w:r w:rsidRPr="00F641B6">
              <w:t> </w:t>
            </w:r>
          </w:p>
        </w:tc>
        <w:tc>
          <w:tcPr>
            <w:tcW w:w="1300" w:type="dxa"/>
            <w:noWrap/>
            <w:hideMark/>
          </w:tcPr>
          <w:p w14:paraId="13AA2460" w14:textId="77777777" w:rsidR="00344B36" w:rsidRPr="00F641B6" w:rsidRDefault="00344B36" w:rsidP="00687489">
            <w:r w:rsidRPr="00F641B6">
              <w:t>1.00E-01</w:t>
            </w:r>
          </w:p>
        </w:tc>
        <w:tc>
          <w:tcPr>
            <w:tcW w:w="1300" w:type="dxa"/>
            <w:noWrap/>
            <w:hideMark/>
          </w:tcPr>
          <w:p w14:paraId="01423D50" w14:textId="77777777" w:rsidR="00344B36" w:rsidRPr="00F641B6" w:rsidRDefault="00344B36" w:rsidP="00687489">
            <w:r w:rsidRPr="00F641B6">
              <w:t> </w:t>
            </w:r>
          </w:p>
        </w:tc>
        <w:tc>
          <w:tcPr>
            <w:tcW w:w="1300" w:type="dxa"/>
            <w:noWrap/>
            <w:hideMark/>
          </w:tcPr>
          <w:p w14:paraId="6536CFA5" w14:textId="77777777" w:rsidR="00344B36" w:rsidRPr="00F641B6" w:rsidRDefault="00344B36" w:rsidP="00687489">
            <w:r w:rsidRPr="00F641B6">
              <w:t>1.00E-01</w:t>
            </w:r>
          </w:p>
        </w:tc>
        <w:tc>
          <w:tcPr>
            <w:tcW w:w="1300" w:type="dxa"/>
            <w:noWrap/>
            <w:hideMark/>
          </w:tcPr>
          <w:p w14:paraId="02C8E5E2" w14:textId="77777777" w:rsidR="00344B36" w:rsidRPr="00F641B6" w:rsidRDefault="00344B36" w:rsidP="00687489">
            <w:r w:rsidRPr="00F641B6">
              <w:t> </w:t>
            </w:r>
          </w:p>
        </w:tc>
      </w:tr>
      <w:tr w:rsidR="00344B36" w:rsidRPr="00F641B6" w14:paraId="3DDB463B" w14:textId="77777777" w:rsidTr="00687489">
        <w:trPr>
          <w:trHeight w:val="320"/>
        </w:trPr>
        <w:tc>
          <w:tcPr>
            <w:tcW w:w="1300" w:type="dxa"/>
            <w:noWrap/>
            <w:hideMark/>
          </w:tcPr>
          <w:p w14:paraId="3D4FBCBF" w14:textId="77777777" w:rsidR="00344B36" w:rsidRPr="00F641B6" w:rsidRDefault="00344B36" w:rsidP="00687489">
            <w:r w:rsidRPr="00F641B6">
              <w:t>C</w:t>
            </w:r>
          </w:p>
        </w:tc>
        <w:tc>
          <w:tcPr>
            <w:tcW w:w="1300" w:type="dxa"/>
            <w:noWrap/>
            <w:hideMark/>
          </w:tcPr>
          <w:p w14:paraId="3708C1EE" w14:textId="77777777" w:rsidR="00344B36" w:rsidRPr="00F641B6" w:rsidRDefault="00344B36" w:rsidP="00687489">
            <w:r w:rsidRPr="00F641B6">
              <w:t>1.00E-02</w:t>
            </w:r>
          </w:p>
        </w:tc>
        <w:tc>
          <w:tcPr>
            <w:tcW w:w="1300" w:type="dxa"/>
            <w:noWrap/>
            <w:hideMark/>
          </w:tcPr>
          <w:p w14:paraId="6604996E" w14:textId="77777777" w:rsidR="00344B36" w:rsidRPr="00F641B6" w:rsidRDefault="00344B36" w:rsidP="00687489">
            <w:r w:rsidRPr="00F641B6">
              <w:t> </w:t>
            </w:r>
          </w:p>
        </w:tc>
        <w:tc>
          <w:tcPr>
            <w:tcW w:w="1300" w:type="dxa"/>
            <w:noWrap/>
            <w:hideMark/>
          </w:tcPr>
          <w:p w14:paraId="597F0639" w14:textId="77777777" w:rsidR="00344B36" w:rsidRPr="00F641B6" w:rsidRDefault="00344B36" w:rsidP="00687489">
            <w:r w:rsidRPr="00F641B6">
              <w:t>1.00E-02</w:t>
            </w:r>
          </w:p>
        </w:tc>
        <w:tc>
          <w:tcPr>
            <w:tcW w:w="1300" w:type="dxa"/>
            <w:noWrap/>
            <w:hideMark/>
          </w:tcPr>
          <w:p w14:paraId="791E9CCF" w14:textId="77777777" w:rsidR="00344B36" w:rsidRPr="00F641B6" w:rsidRDefault="00344B36" w:rsidP="00687489">
            <w:r w:rsidRPr="00F641B6">
              <w:t> </w:t>
            </w:r>
          </w:p>
        </w:tc>
        <w:tc>
          <w:tcPr>
            <w:tcW w:w="1300" w:type="dxa"/>
            <w:noWrap/>
            <w:hideMark/>
          </w:tcPr>
          <w:p w14:paraId="2672A4D1" w14:textId="77777777" w:rsidR="00344B36" w:rsidRPr="00F641B6" w:rsidRDefault="00344B36" w:rsidP="00687489">
            <w:r w:rsidRPr="00F641B6">
              <w:t>1.00E-02</w:t>
            </w:r>
          </w:p>
        </w:tc>
        <w:tc>
          <w:tcPr>
            <w:tcW w:w="1300" w:type="dxa"/>
            <w:noWrap/>
            <w:hideMark/>
          </w:tcPr>
          <w:p w14:paraId="1729A3E5" w14:textId="77777777" w:rsidR="00344B36" w:rsidRPr="00F641B6" w:rsidRDefault="00344B36" w:rsidP="00687489">
            <w:r w:rsidRPr="00F641B6">
              <w:t> </w:t>
            </w:r>
          </w:p>
        </w:tc>
        <w:tc>
          <w:tcPr>
            <w:tcW w:w="1300" w:type="dxa"/>
            <w:noWrap/>
            <w:hideMark/>
          </w:tcPr>
          <w:p w14:paraId="338143FC" w14:textId="77777777" w:rsidR="00344B36" w:rsidRPr="00F641B6" w:rsidRDefault="00344B36" w:rsidP="00687489">
            <w:r w:rsidRPr="00F641B6">
              <w:t>1.00E-02</w:t>
            </w:r>
          </w:p>
        </w:tc>
        <w:tc>
          <w:tcPr>
            <w:tcW w:w="1300" w:type="dxa"/>
            <w:noWrap/>
            <w:hideMark/>
          </w:tcPr>
          <w:p w14:paraId="0119F271" w14:textId="77777777" w:rsidR="00344B36" w:rsidRPr="00F641B6" w:rsidRDefault="00344B36" w:rsidP="00687489">
            <w:r w:rsidRPr="00F641B6">
              <w:t> </w:t>
            </w:r>
          </w:p>
        </w:tc>
        <w:tc>
          <w:tcPr>
            <w:tcW w:w="1300" w:type="dxa"/>
            <w:noWrap/>
            <w:hideMark/>
          </w:tcPr>
          <w:p w14:paraId="5B768EFF" w14:textId="77777777" w:rsidR="00344B36" w:rsidRPr="00F641B6" w:rsidRDefault="00344B36" w:rsidP="00687489">
            <w:r w:rsidRPr="00F641B6">
              <w:t>1.00E-02</w:t>
            </w:r>
          </w:p>
        </w:tc>
        <w:tc>
          <w:tcPr>
            <w:tcW w:w="1300" w:type="dxa"/>
            <w:noWrap/>
            <w:hideMark/>
          </w:tcPr>
          <w:p w14:paraId="6E58C472" w14:textId="77777777" w:rsidR="00344B36" w:rsidRPr="00F641B6" w:rsidRDefault="00344B36" w:rsidP="00687489">
            <w:r w:rsidRPr="00F641B6">
              <w:t> </w:t>
            </w:r>
          </w:p>
        </w:tc>
        <w:tc>
          <w:tcPr>
            <w:tcW w:w="1300" w:type="dxa"/>
            <w:noWrap/>
            <w:hideMark/>
          </w:tcPr>
          <w:p w14:paraId="5E753FB9" w14:textId="77777777" w:rsidR="00344B36" w:rsidRPr="00F641B6" w:rsidRDefault="00344B36" w:rsidP="00687489">
            <w:r w:rsidRPr="00F641B6">
              <w:t>1.00E-02</w:t>
            </w:r>
          </w:p>
        </w:tc>
        <w:tc>
          <w:tcPr>
            <w:tcW w:w="1300" w:type="dxa"/>
            <w:noWrap/>
            <w:hideMark/>
          </w:tcPr>
          <w:p w14:paraId="531A9537" w14:textId="77777777" w:rsidR="00344B36" w:rsidRPr="00F641B6" w:rsidRDefault="00344B36" w:rsidP="00687489">
            <w:r w:rsidRPr="00F641B6">
              <w:t> </w:t>
            </w:r>
          </w:p>
        </w:tc>
      </w:tr>
      <w:tr w:rsidR="00344B36" w:rsidRPr="00F641B6" w14:paraId="0BAB7183" w14:textId="77777777" w:rsidTr="00687489">
        <w:trPr>
          <w:trHeight w:val="320"/>
        </w:trPr>
        <w:tc>
          <w:tcPr>
            <w:tcW w:w="1300" w:type="dxa"/>
            <w:noWrap/>
            <w:hideMark/>
          </w:tcPr>
          <w:p w14:paraId="20222AD0" w14:textId="77777777" w:rsidR="00344B36" w:rsidRPr="00F641B6" w:rsidRDefault="00344B36" w:rsidP="00687489">
            <w:r w:rsidRPr="00F641B6">
              <w:t>D</w:t>
            </w:r>
          </w:p>
        </w:tc>
        <w:tc>
          <w:tcPr>
            <w:tcW w:w="1300" w:type="dxa"/>
            <w:noWrap/>
            <w:hideMark/>
          </w:tcPr>
          <w:p w14:paraId="59D13E2F" w14:textId="77777777" w:rsidR="00344B36" w:rsidRPr="00F641B6" w:rsidRDefault="00344B36" w:rsidP="00687489">
            <w:r w:rsidRPr="00F641B6">
              <w:t>1.00E-03</w:t>
            </w:r>
          </w:p>
        </w:tc>
        <w:tc>
          <w:tcPr>
            <w:tcW w:w="1300" w:type="dxa"/>
            <w:noWrap/>
            <w:hideMark/>
          </w:tcPr>
          <w:p w14:paraId="4B4B7BFF" w14:textId="77777777" w:rsidR="00344B36" w:rsidRPr="00F641B6" w:rsidRDefault="00344B36" w:rsidP="00687489">
            <w:r w:rsidRPr="00F641B6">
              <w:t> </w:t>
            </w:r>
          </w:p>
        </w:tc>
        <w:tc>
          <w:tcPr>
            <w:tcW w:w="1300" w:type="dxa"/>
            <w:noWrap/>
            <w:hideMark/>
          </w:tcPr>
          <w:p w14:paraId="29E0C732" w14:textId="77777777" w:rsidR="00344B36" w:rsidRPr="00F641B6" w:rsidRDefault="00344B36" w:rsidP="00687489">
            <w:r w:rsidRPr="00F641B6">
              <w:t>1.00E-03</w:t>
            </w:r>
          </w:p>
        </w:tc>
        <w:tc>
          <w:tcPr>
            <w:tcW w:w="1300" w:type="dxa"/>
            <w:noWrap/>
            <w:hideMark/>
          </w:tcPr>
          <w:p w14:paraId="2F468FAC" w14:textId="77777777" w:rsidR="00344B36" w:rsidRPr="00F641B6" w:rsidRDefault="00344B36" w:rsidP="00687489">
            <w:r w:rsidRPr="00F641B6">
              <w:t> </w:t>
            </w:r>
          </w:p>
        </w:tc>
        <w:tc>
          <w:tcPr>
            <w:tcW w:w="1300" w:type="dxa"/>
            <w:noWrap/>
            <w:hideMark/>
          </w:tcPr>
          <w:p w14:paraId="41029067" w14:textId="77777777" w:rsidR="00344B36" w:rsidRPr="00F641B6" w:rsidRDefault="00344B36" w:rsidP="00687489">
            <w:r w:rsidRPr="00F641B6">
              <w:t>1.00E-03</w:t>
            </w:r>
          </w:p>
        </w:tc>
        <w:tc>
          <w:tcPr>
            <w:tcW w:w="1300" w:type="dxa"/>
            <w:noWrap/>
            <w:hideMark/>
          </w:tcPr>
          <w:p w14:paraId="1A6A8DDF" w14:textId="77777777" w:rsidR="00344B36" w:rsidRPr="00F641B6" w:rsidRDefault="00344B36" w:rsidP="00687489">
            <w:r w:rsidRPr="00F641B6">
              <w:t> </w:t>
            </w:r>
          </w:p>
        </w:tc>
        <w:tc>
          <w:tcPr>
            <w:tcW w:w="1300" w:type="dxa"/>
            <w:noWrap/>
            <w:hideMark/>
          </w:tcPr>
          <w:p w14:paraId="04D15E4F" w14:textId="77777777" w:rsidR="00344B36" w:rsidRPr="00F641B6" w:rsidRDefault="00344B36" w:rsidP="00687489">
            <w:r w:rsidRPr="00F641B6">
              <w:t>1.00E-03</w:t>
            </w:r>
          </w:p>
        </w:tc>
        <w:tc>
          <w:tcPr>
            <w:tcW w:w="1300" w:type="dxa"/>
            <w:noWrap/>
            <w:hideMark/>
          </w:tcPr>
          <w:p w14:paraId="6F1BBC50" w14:textId="77777777" w:rsidR="00344B36" w:rsidRPr="00F641B6" w:rsidRDefault="00344B36" w:rsidP="00687489">
            <w:r w:rsidRPr="00F641B6">
              <w:t> </w:t>
            </w:r>
          </w:p>
        </w:tc>
        <w:tc>
          <w:tcPr>
            <w:tcW w:w="1300" w:type="dxa"/>
            <w:noWrap/>
            <w:hideMark/>
          </w:tcPr>
          <w:p w14:paraId="16142B12" w14:textId="77777777" w:rsidR="00344B36" w:rsidRPr="00F641B6" w:rsidRDefault="00344B36" w:rsidP="00687489">
            <w:r w:rsidRPr="00F641B6">
              <w:t>1.00E-03</w:t>
            </w:r>
          </w:p>
        </w:tc>
        <w:tc>
          <w:tcPr>
            <w:tcW w:w="1300" w:type="dxa"/>
            <w:noWrap/>
            <w:hideMark/>
          </w:tcPr>
          <w:p w14:paraId="1EC51B7F" w14:textId="77777777" w:rsidR="00344B36" w:rsidRPr="00F641B6" w:rsidRDefault="00344B36" w:rsidP="00687489">
            <w:r w:rsidRPr="00F641B6">
              <w:t> </w:t>
            </w:r>
          </w:p>
        </w:tc>
        <w:tc>
          <w:tcPr>
            <w:tcW w:w="1300" w:type="dxa"/>
            <w:noWrap/>
            <w:hideMark/>
          </w:tcPr>
          <w:p w14:paraId="0ABC9555" w14:textId="77777777" w:rsidR="00344B36" w:rsidRPr="00F641B6" w:rsidRDefault="00344B36" w:rsidP="00687489">
            <w:r w:rsidRPr="00F641B6">
              <w:t>1.00E-03</w:t>
            </w:r>
          </w:p>
        </w:tc>
        <w:tc>
          <w:tcPr>
            <w:tcW w:w="1300" w:type="dxa"/>
            <w:noWrap/>
            <w:hideMark/>
          </w:tcPr>
          <w:p w14:paraId="7FB98836" w14:textId="77777777" w:rsidR="00344B36" w:rsidRPr="00F641B6" w:rsidRDefault="00344B36" w:rsidP="00687489">
            <w:r w:rsidRPr="00F641B6">
              <w:t> </w:t>
            </w:r>
          </w:p>
        </w:tc>
      </w:tr>
      <w:tr w:rsidR="00344B36" w:rsidRPr="00F641B6" w14:paraId="242D7488" w14:textId="77777777" w:rsidTr="00687489">
        <w:trPr>
          <w:trHeight w:val="320"/>
        </w:trPr>
        <w:tc>
          <w:tcPr>
            <w:tcW w:w="1300" w:type="dxa"/>
            <w:noWrap/>
            <w:hideMark/>
          </w:tcPr>
          <w:p w14:paraId="4B2E65A9" w14:textId="77777777" w:rsidR="00344B36" w:rsidRPr="00F641B6" w:rsidRDefault="00344B36" w:rsidP="00687489">
            <w:r w:rsidRPr="00F641B6">
              <w:t>E</w:t>
            </w:r>
          </w:p>
        </w:tc>
        <w:tc>
          <w:tcPr>
            <w:tcW w:w="1300" w:type="dxa"/>
            <w:noWrap/>
            <w:hideMark/>
          </w:tcPr>
          <w:p w14:paraId="4DFEF1A4" w14:textId="77777777" w:rsidR="00344B36" w:rsidRPr="00F641B6" w:rsidRDefault="00344B36" w:rsidP="00687489">
            <w:r w:rsidRPr="00F641B6">
              <w:t>1.00E-04</w:t>
            </w:r>
          </w:p>
        </w:tc>
        <w:tc>
          <w:tcPr>
            <w:tcW w:w="1300" w:type="dxa"/>
            <w:noWrap/>
            <w:hideMark/>
          </w:tcPr>
          <w:p w14:paraId="4888F3F9" w14:textId="77777777" w:rsidR="00344B36" w:rsidRPr="00F641B6" w:rsidRDefault="00344B36" w:rsidP="00687489">
            <w:r w:rsidRPr="00F641B6">
              <w:t> </w:t>
            </w:r>
          </w:p>
        </w:tc>
        <w:tc>
          <w:tcPr>
            <w:tcW w:w="1300" w:type="dxa"/>
            <w:noWrap/>
            <w:hideMark/>
          </w:tcPr>
          <w:p w14:paraId="490477AA" w14:textId="77777777" w:rsidR="00344B36" w:rsidRPr="00F641B6" w:rsidRDefault="00344B36" w:rsidP="00687489">
            <w:r w:rsidRPr="00F641B6">
              <w:t>1.00E-04</w:t>
            </w:r>
          </w:p>
        </w:tc>
        <w:tc>
          <w:tcPr>
            <w:tcW w:w="1300" w:type="dxa"/>
            <w:noWrap/>
            <w:hideMark/>
          </w:tcPr>
          <w:p w14:paraId="4B6F974A" w14:textId="77777777" w:rsidR="00344B36" w:rsidRPr="00F641B6" w:rsidRDefault="00344B36" w:rsidP="00687489">
            <w:r w:rsidRPr="00F641B6">
              <w:t> </w:t>
            </w:r>
          </w:p>
        </w:tc>
        <w:tc>
          <w:tcPr>
            <w:tcW w:w="1300" w:type="dxa"/>
            <w:noWrap/>
            <w:hideMark/>
          </w:tcPr>
          <w:p w14:paraId="130BC641" w14:textId="77777777" w:rsidR="00344B36" w:rsidRPr="00F641B6" w:rsidRDefault="00344B36" w:rsidP="00687489">
            <w:r w:rsidRPr="00F641B6">
              <w:t>1.00E-04</w:t>
            </w:r>
          </w:p>
        </w:tc>
        <w:tc>
          <w:tcPr>
            <w:tcW w:w="1300" w:type="dxa"/>
            <w:noWrap/>
            <w:hideMark/>
          </w:tcPr>
          <w:p w14:paraId="45C17352" w14:textId="77777777" w:rsidR="00344B36" w:rsidRPr="00F641B6" w:rsidRDefault="00344B36" w:rsidP="00687489">
            <w:r w:rsidRPr="00F641B6">
              <w:t> </w:t>
            </w:r>
          </w:p>
        </w:tc>
        <w:tc>
          <w:tcPr>
            <w:tcW w:w="1300" w:type="dxa"/>
            <w:noWrap/>
            <w:hideMark/>
          </w:tcPr>
          <w:p w14:paraId="2971E41C" w14:textId="77777777" w:rsidR="00344B36" w:rsidRPr="00F641B6" w:rsidRDefault="00344B36" w:rsidP="00687489">
            <w:r w:rsidRPr="00F641B6">
              <w:t>1.00E-04</w:t>
            </w:r>
          </w:p>
        </w:tc>
        <w:tc>
          <w:tcPr>
            <w:tcW w:w="1300" w:type="dxa"/>
            <w:noWrap/>
            <w:hideMark/>
          </w:tcPr>
          <w:p w14:paraId="1148DF6A" w14:textId="77777777" w:rsidR="00344B36" w:rsidRPr="00F641B6" w:rsidRDefault="00344B36" w:rsidP="00687489">
            <w:r w:rsidRPr="00F641B6">
              <w:t> </w:t>
            </w:r>
          </w:p>
        </w:tc>
        <w:tc>
          <w:tcPr>
            <w:tcW w:w="1300" w:type="dxa"/>
            <w:noWrap/>
            <w:hideMark/>
          </w:tcPr>
          <w:p w14:paraId="33AFA5CC" w14:textId="77777777" w:rsidR="00344B36" w:rsidRPr="00F641B6" w:rsidRDefault="00344B36" w:rsidP="00687489">
            <w:r w:rsidRPr="00F641B6">
              <w:t>1.00E-04</w:t>
            </w:r>
          </w:p>
        </w:tc>
        <w:tc>
          <w:tcPr>
            <w:tcW w:w="1300" w:type="dxa"/>
            <w:noWrap/>
            <w:hideMark/>
          </w:tcPr>
          <w:p w14:paraId="7478571A" w14:textId="77777777" w:rsidR="00344B36" w:rsidRPr="00F641B6" w:rsidRDefault="00344B36" w:rsidP="00687489">
            <w:r w:rsidRPr="00F641B6">
              <w:t> </w:t>
            </w:r>
          </w:p>
        </w:tc>
        <w:tc>
          <w:tcPr>
            <w:tcW w:w="1300" w:type="dxa"/>
            <w:noWrap/>
            <w:hideMark/>
          </w:tcPr>
          <w:p w14:paraId="47B27209" w14:textId="77777777" w:rsidR="00344B36" w:rsidRPr="00F641B6" w:rsidRDefault="00344B36" w:rsidP="00687489">
            <w:r w:rsidRPr="00F641B6">
              <w:t>1.00E-04</w:t>
            </w:r>
          </w:p>
        </w:tc>
        <w:tc>
          <w:tcPr>
            <w:tcW w:w="1300" w:type="dxa"/>
            <w:noWrap/>
            <w:hideMark/>
          </w:tcPr>
          <w:p w14:paraId="23CDAB32" w14:textId="77777777" w:rsidR="00344B36" w:rsidRPr="00F641B6" w:rsidRDefault="00344B36" w:rsidP="00687489">
            <w:r w:rsidRPr="00F641B6">
              <w:t> </w:t>
            </w:r>
          </w:p>
        </w:tc>
      </w:tr>
      <w:tr w:rsidR="00344B36" w:rsidRPr="00F641B6" w14:paraId="06041A1A" w14:textId="77777777" w:rsidTr="00687489">
        <w:trPr>
          <w:trHeight w:val="320"/>
        </w:trPr>
        <w:tc>
          <w:tcPr>
            <w:tcW w:w="1300" w:type="dxa"/>
            <w:noWrap/>
            <w:hideMark/>
          </w:tcPr>
          <w:p w14:paraId="7EDC574D" w14:textId="77777777" w:rsidR="00344B36" w:rsidRPr="00F641B6" w:rsidRDefault="00344B36" w:rsidP="00687489">
            <w:r w:rsidRPr="00F641B6">
              <w:t>F</w:t>
            </w:r>
          </w:p>
        </w:tc>
        <w:tc>
          <w:tcPr>
            <w:tcW w:w="1300" w:type="dxa"/>
            <w:noWrap/>
            <w:hideMark/>
          </w:tcPr>
          <w:p w14:paraId="660E1344" w14:textId="77777777" w:rsidR="00344B36" w:rsidRPr="00F641B6" w:rsidRDefault="00344B36" w:rsidP="00687489">
            <w:r w:rsidRPr="00F641B6">
              <w:t>1.00E-05</w:t>
            </w:r>
          </w:p>
        </w:tc>
        <w:tc>
          <w:tcPr>
            <w:tcW w:w="1300" w:type="dxa"/>
            <w:noWrap/>
            <w:hideMark/>
          </w:tcPr>
          <w:p w14:paraId="4505FFEE" w14:textId="77777777" w:rsidR="00344B36" w:rsidRPr="00F641B6" w:rsidRDefault="00344B36" w:rsidP="00687489">
            <w:r w:rsidRPr="00F641B6">
              <w:t> </w:t>
            </w:r>
          </w:p>
        </w:tc>
        <w:tc>
          <w:tcPr>
            <w:tcW w:w="1300" w:type="dxa"/>
            <w:noWrap/>
            <w:hideMark/>
          </w:tcPr>
          <w:p w14:paraId="12381A57" w14:textId="77777777" w:rsidR="00344B36" w:rsidRPr="00F641B6" w:rsidRDefault="00344B36" w:rsidP="00687489">
            <w:r w:rsidRPr="00F641B6">
              <w:t>1.00E-05</w:t>
            </w:r>
          </w:p>
        </w:tc>
        <w:tc>
          <w:tcPr>
            <w:tcW w:w="1300" w:type="dxa"/>
            <w:noWrap/>
            <w:hideMark/>
          </w:tcPr>
          <w:p w14:paraId="0D573D05" w14:textId="77777777" w:rsidR="00344B36" w:rsidRPr="00F641B6" w:rsidRDefault="00344B36" w:rsidP="00687489">
            <w:r w:rsidRPr="00F641B6">
              <w:t> </w:t>
            </w:r>
          </w:p>
        </w:tc>
        <w:tc>
          <w:tcPr>
            <w:tcW w:w="1300" w:type="dxa"/>
            <w:noWrap/>
            <w:hideMark/>
          </w:tcPr>
          <w:p w14:paraId="66CCB23E" w14:textId="77777777" w:rsidR="00344B36" w:rsidRPr="00F641B6" w:rsidRDefault="00344B36" w:rsidP="00687489">
            <w:r w:rsidRPr="00F641B6">
              <w:t>1.00E-05</w:t>
            </w:r>
          </w:p>
        </w:tc>
        <w:tc>
          <w:tcPr>
            <w:tcW w:w="1300" w:type="dxa"/>
            <w:noWrap/>
            <w:hideMark/>
          </w:tcPr>
          <w:p w14:paraId="55DEF506" w14:textId="77777777" w:rsidR="00344B36" w:rsidRPr="00F641B6" w:rsidRDefault="00344B36" w:rsidP="00687489">
            <w:r w:rsidRPr="00F641B6">
              <w:t> </w:t>
            </w:r>
          </w:p>
        </w:tc>
        <w:tc>
          <w:tcPr>
            <w:tcW w:w="1300" w:type="dxa"/>
            <w:noWrap/>
            <w:hideMark/>
          </w:tcPr>
          <w:p w14:paraId="656AD4B9" w14:textId="77777777" w:rsidR="00344B36" w:rsidRPr="00F641B6" w:rsidRDefault="00344B36" w:rsidP="00687489">
            <w:r w:rsidRPr="00F641B6">
              <w:t>1.00E-05</w:t>
            </w:r>
          </w:p>
        </w:tc>
        <w:tc>
          <w:tcPr>
            <w:tcW w:w="1300" w:type="dxa"/>
            <w:noWrap/>
            <w:hideMark/>
          </w:tcPr>
          <w:p w14:paraId="4E6FAC7A" w14:textId="77777777" w:rsidR="00344B36" w:rsidRPr="00F641B6" w:rsidRDefault="00344B36" w:rsidP="00687489">
            <w:r w:rsidRPr="00F641B6">
              <w:t> </w:t>
            </w:r>
          </w:p>
        </w:tc>
        <w:tc>
          <w:tcPr>
            <w:tcW w:w="1300" w:type="dxa"/>
            <w:noWrap/>
            <w:hideMark/>
          </w:tcPr>
          <w:p w14:paraId="2D38940C" w14:textId="77777777" w:rsidR="00344B36" w:rsidRPr="00F641B6" w:rsidRDefault="00344B36" w:rsidP="00687489">
            <w:r w:rsidRPr="00F641B6">
              <w:t>1.00E-05</w:t>
            </w:r>
          </w:p>
        </w:tc>
        <w:tc>
          <w:tcPr>
            <w:tcW w:w="1300" w:type="dxa"/>
            <w:noWrap/>
            <w:hideMark/>
          </w:tcPr>
          <w:p w14:paraId="6E944E06" w14:textId="77777777" w:rsidR="00344B36" w:rsidRPr="00F641B6" w:rsidRDefault="00344B36" w:rsidP="00687489">
            <w:r w:rsidRPr="00F641B6">
              <w:t> </w:t>
            </w:r>
          </w:p>
        </w:tc>
        <w:tc>
          <w:tcPr>
            <w:tcW w:w="1300" w:type="dxa"/>
            <w:noWrap/>
            <w:hideMark/>
          </w:tcPr>
          <w:p w14:paraId="4A8228D3" w14:textId="77777777" w:rsidR="00344B36" w:rsidRPr="00F641B6" w:rsidRDefault="00344B36" w:rsidP="00687489">
            <w:r w:rsidRPr="00F641B6">
              <w:t>1.00E-05</w:t>
            </w:r>
          </w:p>
        </w:tc>
        <w:tc>
          <w:tcPr>
            <w:tcW w:w="1300" w:type="dxa"/>
            <w:noWrap/>
            <w:hideMark/>
          </w:tcPr>
          <w:p w14:paraId="7E650F2C" w14:textId="77777777" w:rsidR="00344B36" w:rsidRPr="00F641B6" w:rsidRDefault="00344B36" w:rsidP="00687489">
            <w:r w:rsidRPr="00F641B6">
              <w:t> </w:t>
            </w:r>
          </w:p>
        </w:tc>
      </w:tr>
      <w:tr w:rsidR="00344B36" w:rsidRPr="00F641B6" w14:paraId="5D725FE0" w14:textId="77777777" w:rsidTr="00687489">
        <w:trPr>
          <w:trHeight w:val="320"/>
        </w:trPr>
        <w:tc>
          <w:tcPr>
            <w:tcW w:w="1300" w:type="dxa"/>
            <w:noWrap/>
            <w:hideMark/>
          </w:tcPr>
          <w:p w14:paraId="666A0885" w14:textId="77777777" w:rsidR="00344B36" w:rsidRPr="00F641B6" w:rsidRDefault="00344B36" w:rsidP="00687489">
            <w:r w:rsidRPr="00F641B6">
              <w:t>G</w:t>
            </w:r>
          </w:p>
        </w:tc>
        <w:tc>
          <w:tcPr>
            <w:tcW w:w="1300" w:type="dxa"/>
            <w:noWrap/>
            <w:hideMark/>
          </w:tcPr>
          <w:p w14:paraId="0CD5D58C" w14:textId="77777777" w:rsidR="00344B36" w:rsidRPr="00F641B6" w:rsidRDefault="00344B36" w:rsidP="00687489">
            <w:r w:rsidRPr="00F641B6">
              <w:t>1.00E-06</w:t>
            </w:r>
          </w:p>
        </w:tc>
        <w:tc>
          <w:tcPr>
            <w:tcW w:w="1300" w:type="dxa"/>
            <w:noWrap/>
            <w:hideMark/>
          </w:tcPr>
          <w:p w14:paraId="026E1FAC" w14:textId="77777777" w:rsidR="00344B36" w:rsidRPr="00F641B6" w:rsidRDefault="00344B36" w:rsidP="00687489">
            <w:r w:rsidRPr="00F641B6">
              <w:t> </w:t>
            </w:r>
          </w:p>
        </w:tc>
        <w:tc>
          <w:tcPr>
            <w:tcW w:w="1300" w:type="dxa"/>
            <w:noWrap/>
            <w:hideMark/>
          </w:tcPr>
          <w:p w14:paraId="55C1CBB8" w14:textId="77777777" w:rsidR="00344B36" w:rsidRPr="00F641B6" w:rsidRDefault="00344B36" w:rsidP="00687489">
            <w:r w:rsidRPr="00F641B6">
              <w:t>1.00E-06</w:t>
            </w:r>
          </w:p>
        </w:tc>
        <w:tc>
          <w:tcPr>
            <w:tcW w:w="1300" w:type="dxa"/>
            <w:noWrap/>
            <w:hideMark/>
          </w:tcPr>
          <w:p w14:paraId="06B14191" w14:textId="77777777" w:rsidR="00344B36" w:rsidRPr="00F641B6" w:rsidRDefault="00344B36" w:rsidP="00687489">
            <w:r w:rsidRPr="00F641B6">
              <w:t> </w:t>
            </w:r>
          </w:p>
        </w:tc>
        <w:tc>
          <w:tcPr>
            <w:tcW w:w="1300" w:type="dxa"/>
            <w:noWrap/>
            <w:hideMark/>
          </w:tcPr>
          <w:p w14:paraId="592D1B7C" w14:textId="77777777" w:rsidR="00344B36" w:rsidRPr="00F641B6" w:rsidRDefault="00344B36" w:rsidP="00687489">
            <w:r w:rsidRPr="00F641B6">
              <w:t>1.00E-06</w:t>
            </w:r>
          </w:p>
        </w:tc>
        <w:tc>
          <w:tcPr>
            <w:tcW w:w="1300" w:type="dxa"/>
            <w:noWrap/>
            <w:hideMark/>
          </w:tcPr>
          <w:p w14:paraId="32844CA6" w14:textId="77777777" w:rsidR="00344B36" w:rsidRPr="00F641B6" w:rsidRDefault="00344B36" w:rsidP="00687489">
            <w:r w:rsidRPr="00F641B6">
              <w:t> </w:t>
            </w:r>
          </w:p>
        </w:tc>
        <w:tc>
          <w:tcPr>
            <w:tcW w:w="1300" w:type="dxa"/>
            <w:noWrap/>
            <w:hideMark/>
          </w:tcPr>
          <w:p w14:paraId="187D45AA" w14:textId="77777777" w:rsidR="00344B36" w:rsidRPr="00F641B6" w:rsidRDefault="00344B36" w:rsidP="00687489">
            <w:r w:rsidRPr="00F641B6">
              <w:t>1.00E-06</w:t>
            </w:r>
          </w:p>
        </w:tc>
        <w:tc>
          <w:tcPr>
            <w:tcW w:w="1300" w:type="dxa"/>
            <w:noWrap/>
            <w:hideMark/>
          </w:tcPr>
          <w:p w14:paraId="18E63791" w14:textId="77777777" w:rsidR="00344B36" w:rsidRPr="00F641B6" w:rsidRDefault="00344B36" w:rsidP="00687489">
            <w:r w:rsidRPr="00F641B6">
              <w:t> </w:t>
            </w:r>
          </w:p>
        </w:tc>
        <w:tc>
          <w:tcPr>
            <w:tcW w:w="1300" w:type="dxa"/>
            <w:noWrap/>
            <w:hideMark/>
          </w:tcPr>
          <w:p w14:paraId="52EE80FA" w14:textId="77777777" w:rsidR="00344B36" w:rsidRPr="00F641B6" w:rsidRDefault="00344B36" w:rsidP="00687489">
            <w:r w:rsidRPr="00F641B6">
              <w:t>1.00E-06</w:t>
            </w:r>
          </w:p>
        </w:tc>
        <w:tc>
          <w:tcPr>
            <w:tcW w:w="1300" w:type="dxa"/>
            <w:noWrap/>
            <w:hideMark/>
          </w:tcPr>
          <w:p w14:paraId="22D6E5B7" w14:textId="77777777" w:rsidR="00344B36" w:rsidRPr="00F641B6" w:rsidRDefault="00344B36" w:rsidP="00687489">
            <w:r w:rsidRPr="00F641B6">
              <w:t> </w:t>
            </w:r>
          </w:p>
        </w:tc>
        <w:tc>
          <w:tcPr>
            <w:tcW w:w="1300" w:type="dxa"/>
            <w:noWrap/>
            <w:hideMark/>
          </w:tcPr>
          <w:p w14:paraId="293770BA" w14:textId="77777777" w:rsidR="00344B36" w:rsidRPr="00F641B6" w:rsidRDefault="00344B36" w:rsidP="00687489">
            <w:r w:rsidRPr="00F641B6">
              <w:t>1.00E-06</w:t>
            </w:r>
          </w:p>
        </w:tc>
        <w:tc>
          <w:tcPr>
            <w:tcW w:w="1300" w:type="dxa"/>
            <w:noWrap/>
            <w:hideMark/>
          </w:tcPr>
          <w:p w14:paraId="4EEC61D7" w14:textId="77777777" w:rsidR="00344B36" w:rsidRPr="00F641B6" w:rsidRDefault="00344B36" w:rsidP="00687489">
            <w:r w:rsidRPr="00F641B6">
              <w:t> </w:t>
            </w:r>
          </w:p>
        </w:tc>
      </w:tr>
    </w:tbl>
    <w:p w14:paraId="07D50E5D" w14:textId="77777777" w:rsidR="00344B36" w:rsidRDefault="00344B36" w:rsidP="00344B36"/>
    <w:p w14:paraId="21C6CB97" w14:textId="076C3BCA" w:rsidR="00344B36" w:rsidRDefault="00937532" w:rsidP="00D54FAF">
      <w:r>
        <w:t>On the LVS-A plates the some of the streaks ran together. I made sure to keep the plate tilted while I pipetted the samples onto it and that made a huge difference.</w:t>
      </w:r>
    </w:p>
    <w:p w14:paraId="736AA10D" w14:textId="77777777" w:rsidR="00344B36" w:rsidRDefault="00344B36" w:rsidP="00D54FAF"/>
    <w:p w14:paraId="1B036CBF" w14:textId="77777777" w:rsidR="00344B36" w:rsidRDefault="00344B36" w:rsidP="00D54FAF"/>
    <w:p w14:paraId="0DC963E9" w14:textId="77777777" w:rsidR="00332696" w:rsidRDefault="00332696" w:rsidP="00332696">
      <w:pPr>
        <w:rPr>
          <w:b/>
          <w:highlight w:val="green"/>
        </w:rPr>
      </w:pPr>
    </w:p>
    <w:p w14:paraId="75674561" w14:textId="47FAEE5F" w:rsidR="00332696" w:rsidRPr="007B216F" w:rsidRDefault="00332696" w:rsidP="00332696">
      <w:pPr>
        <w:rPr>
          <w:b/>
        </w:rPr>
      </w:pPr>
      <w:r>
        <w:rPr>
          <w:b/>
          <w:highlight w:val="green"/>
        </w:rPr>
        <w:t>Mon</w:t>
      </w:r>
      <w:r>
        <w:rPr>
          <w:b/>
          <w:highlight w:val="green"/>
        </w:rPr>
        <w:t>day</w:t>
      </w:r>
      <w:r w:rsidRPr="007A68D0">
        <w:rPr>
          <w:b/>
          <w:highlight w:val="green"/>
        </w:rPr>
        <w:t xml:space="preserve">, </w:t>
      </w:r>
      <w:r>
        <w:rPr>
          <w:b/>
          <w:highlight w:val="green"/>
        </w:rPr>
        <w:t>August 1</w:t>
      </w:r>
      <w:r>
        <w:rPr>
          <w:b/>
          <w:highlight w:val="green"/>
        </w:rPr>
        <w:t>9</w:t>
      </w:r>
      <w:r>
        <w:rPr>
          <w:b/>
          <w:highlight w:val="green"/>
        </w:rPr>
        <w:t>,</w:t>
      </w:r>
      <w:r w:rsidRPr="007A68D0">
        <w:rPr>
          <w:b/>
          <w:highlight w:val="green"/>
        </w:rPr>
        <w:t xml:space="preserve"> 20</w:t>
      </w:r>
      <w:r>
        <w:rPr>
          <w:b/>
          <w:highlight w:val="green"/>
        </w:rPr>
        <w:t>24</w:t>
      </w:r>
    </w:p>
    <w:p w14:paraId="15DD920D" w14:textId="77777777" w:rsidR="00332696" w:rsidRPr="001D3A86" w:rsidRDefault="00332696" w:rsidP="00332696">
      <w:pPr>
        <w:rPr>
          <w:b/>
          <w:sz w:val="18"/>
          <w:szCs w:val="18"/>
        </w:rPr>
      </w:pPr>
      <w:r w:rsidRPr="007B216F">
        <w:rPr>
          <w:b/>
          <w:sz w:val="18"/>
          <w:szCs w:val="18"/>
        </w:rPr>
        <w:t>To Do:</w:t>
      </w:r>
    </w:p>
    <w:p w14:paraId="7038C148" w14:textId="77777777" w:rsidR="00332696" w:rsidRPr="009C482A" w:rsidRDefault="00332696" w:rsidP="00332696">
      <w:pPr>
        <w:pStyle w:val="ListParagraph"/>
        <w:spacing w:before="240"/>
        <w:rPr>
          <w:strike/>
          <w:sz w:val="18"/>
          <w:szCs w:val="18"/>
        </w:rPr>
      </w:pPr>
    </w:p>
    <w:p w14:paraId="782FDB22" w14:textId="77777777" w:rsidR="00332696" w:rsidRPr="00332696" w:rsidRDefault="00332696" w:rsidP="00332696">
      <w:pPr>
        <w:pStyle w:val="ListParagraph"/>
        <w:numPr>
          <w:ilvl w:val="0"/>
          <w:numId w:val="46"/>
        </w:numPr>
        <w:spacing w:before="240"/>
        <w:rPr>
          <w:strike/>
          <w:sz w:val="18"/>
          <w:szCs w:val="18"/>
        </w:rPr>
      </w:pPr>
      <w:r w:rsidRPr="00332696">
        <w:rPr>
          <w:strike/>
          <w:sz w:val="18"/>
          <w:szCs w:val="18"/>
        </w:rPr>
        <w:t>Survival assay</w:t>
      </w:r>
    </w:p>
    <w:p w14:paraId="5290F79D" w14:textId="67BED468" w:rsidR="00332696" w:rsidRDefault="00332696" w:rsidP="00332696">
      <w:pPr>
        <w:pStyle w:val="ListParagraph"/>
        <w:numPr>
          <w:ilvl w:val="0"/>
          <w:numId w:val="46"/>
        </w:numPr>
        <w:spacing w:before="240"/>
        <w:rPr>
          <w:sz w:val="18"/>
          <w:szCs w:val="18"/>
        </w:rPr>
      </w:pPr>
      <w:r>
        <w:rPr>
          <w:sz w:val="18"/>
          <w:szCs w:val="18"/>
        </w:rPr>
        <w:t>Count colonies</w:t>
      </w:r>
    </w:p>
    <w:p w14:paraId="37DA6B2E" w14:textId="77777777" w:rsidR="00344B36" w:rsidRDefault="00344B36" w:rsidP="00D54FAF"/>
    <w:p w14:paraId="5FD8FF9A" w14:textId="77777777" w:rsidR="00B72DDC" w:rsidRDefault="00B72DDC" w:rsidP="00D54FAF"/>
    <w:p w14:paraId="7E0BB167" w14:textId="09CFB11B" w:rsidR="00B72DDC" w:rsidRPr="007B216F" w:rsidRDefault="00B72DDC" w:rsidP="00B72DDC">
      <w:pPr>
        <w:rPr>
          <w:b/>
        </w:rPr>
      </w:pPr>
      <w:r>
        <w:rPr>
          <w:b/>
          <w:highlight w:val="green"/>
        </w:rPr>
        <w:t>Tues</w:t>
      </w:r>
      <w:r>
        <w:rPr>
          <w:b/>
          <w:highlight w:val="green"/>
        </w:rPr>
        <w:t>day</w:t>
      </w:r>
      <w:r w:rsidRPr="007A68D0">
        <w:rPr>
          <w:b/>
          <w:highlight w:val="green"/>
        </w:rPr>
        <w:t xml:space="preserve">, </w:t>
      </w:r>
      <w:r>
        <w:rPr>
          <w:b/>
          <w:highlight w:val="green"/>
        </w:rPr>
        <w:t xml:space="preserve">August </w:t>
      </w:r>
      <w:r>
        <w:rPr>
          <w:b/>
          <w:highlight w:val="green"/>
        </w:rPr>
        <w:t>20</w:t>
      </w:r>
      <w:r>
        <w:rPr>
          <w:b/>
          <w:highlight w:val="green"/>
        </w:rPr>
        <w:t>,</w:t>
      </w:r>
      <w:r w:rsidRPr="007A68D0">
        <w:rPr>
          <w:b/>
          <w:highlight w:val="green"/>
        </w:rPr>
        <w:t xml:space="preserve"> 20</w:t>
      </w:r>
      <w:r>
        <w:rPr>
          <w:b/>
          <w:highlight w:val="green"/>
        </w:rPr>
        <w:t>24</w:t>
      </w:r>
    </w:p>
    <w:p w14:paraId="21A1B3A2" w14:textId="77777777" w:rsidR="00B72DDC" w:rsidRPr="001D3A86" w:rsidRDefault="00B72DDC" w:rsidP="00B72DDC">
      <w:pPr>
        <w:rPr>
          <w:b/>
          <w:sz w:val="18"/>
          <w:szCs w:val="18"/>
        </w:rPr>
      </w:pPr>
      <w:r w:rsidRPr="007B216F">
        <w:rPr>
          <w:b/>
          <w:sz w:val="18"/>
          <w:szCs w:val="18"/>
        </w:rPr>
        <w:t>To Do:</w:t>
      </w:r>
    </w:p>
    <w:p w14:paraId="53750107" w14:textId="77777777" w:rsidR="00B72DDC" w:rsidRPr="009C482A" w:rsidRDefault="00B72DDC" w:rsidP="00B72DDC">
      <w:pPr>
        <w:pStyle w:val="ListParagraph"/>
        <w:spacing w:before="240"/>
        <w:rPr>
          <w:strike/>
          <w:sz w:val="18"/>
          <w:szCs w:val="18"/>
        </w:rPr>
      </w:pPr>
    </w:p>
    <w:p w14:paraId="273FF444" w14:textId="77777777" w:rsidR="00B72DDC" w:rsidRPr="00B72DDC" w:rsidRDefault="00B72DDC" w:rsidP="00B72DDC">
      <w:pPr>
        <w:pStyle w:val="ListParagraph"/>
        <w:numPr>
          <w:ilvl w:val="0"/>
          <w:numId w:val="47"/>
        </w:numPr>
        <w:spacing w:before="240"/>
        <w:rPr>
          <w:strike/>
          <w:sz w:val="18"/>
          <w:szCs w:val="18"/>
        </w:rPr>
      </w:pPr>
      <w:r w:rsidRPr="00B72DDC">
        <w:rPr>
          <w:strike/>
          <w:sz w:val="18"/>
          <w:szCs w:val="18"/>
        </w:rPr>
        <w:t>Count colonies</w:t>
      </w:r>
    </w:p>
    <w:p w14:paraId="08459BAA" w14:textId="0EF5FA96" w:rsidR="00B72DDC" w:rsidRDefault="00B72DDC" w:rsidP="00B72DDC">
      <w:pPr>
        <w:pStyle w:val="ListParagraph"/>
        <w:numPr>
          <w:ilvl w:val="0"/>
          <w:numId w:val="47"/>
        </w:numPr>
        <w:spacing w:before="240"/>
        <w:rPr>
          <w:sz w:val="18"/>
          <w:szCs w:val="18"/>
        </w:rPr>
      </w:pPr>
      <w:r>
        <w:rPr>
          <w:sz w:val="18"/>
          <w:szCs w:val="18"/>
        </w:rPr>
        <w:t>PCR on maybe mutant</w:t>
      </w:r>
    </w:p>
    <w:p w14:paraId="50A5E859" w14:textId="076AD66F" w:rsidR="00E200C9" w:rsidRDefault="00E200C9" w:rsidP="00B72DDC">
      <w:pPr>
        <w:pStyle w:val="ListParagraph"/>
        <w:numPr>
          <w:ilvl w:val="0"/>
          <w:numId w:val="47"/>
        </w:numPr>
        <w:spacing w:before="240"/>
        <w:rPr>
          <w:sz w:val="18"/>
          <w:szCs w:val="18"/>
        </w:rPr>
      </w:pPr>
      <w:r>
        <w:rPr>
          <w:sz w:val="18"/>
          <w:szCs w:val="18"/>
        </w:rPr>
        <w:t>Make more pKR2</w:t>
      </w:r>
    </w:p>
    <w:p w14:paraId="07141223" w14:textId="2C31667D" w:rsidR="00B72DDC" w:rsidRDefault="00222C06" w:rsidP="00D54FAF">
      <w:r>
        <w:t xml:space="preserve">Kathryn would like me to run a PCR on the prospective mutant and this time amplify the piece of the </w:t>
      </w:r>
      <w:proofErr w:type="spellStart"/>
      <w:r>
        <w:t>KanR</w:t>
      </w:r>
      <w:proofErr w:type="spellEnd"/>
      <w:r>
        <w:t xml:space="preserve"> gene that was inserted into </w:t>
      </w:r>
      <w:proofErr w:type="spellStart"/>
      <w:r>
        <w:t>mpl</w:t>
      </w:r>
      <w:proofErr w:type="spellEnd"/>
      <w:r>
        <w:t xml:space="preserve">. I am using pKR2 as a control, but I noticed that there isn’t a lot left, so I’m transforming XL1-blue with pKR2 to make more. </w:t>
      </w:r>
    </w:p>
    <w:tbl>
      <w:tblPr>
        <w:tblStyle w:val="TableGrid"/>
        <w:tblW w:w="0" w:type="auto"/>
        <w:tblLook w:val="04A0" w:firstRow="1" w:lastRow="0" w:firstColumn="1" w:lastColumn="0" w:noHBand="0" w:noVBand="1"/>
      </w:tblPr>
      <w:tblGrid>
        <w:gridCol w:w="3408"/>
        <w:gridCol w:w="2046"/>
        <w:gridCol w:w="2013"/>
        <w:gridCol w:w="1398"/>
        <w:gridCol w:w="1349"/>
      </w:tblGrid>
      <w:tr w:rsidR="005679CC" w:rsidRPr="005679CC" w14:paraId="2A7595EF" w14:textId="77777777" w:rsidTr="005679CC">
        <w:trPr>
          <w:trHeight w:val="300"/>
        </w:trPr>
        <w:tc>
          <w:tcPr>
            <w:tcW w:w="4060" w:type="dxa"/>
            <w:noWrap/>
            <w:hideMark/>
          </w:tcPr>
          <w:p w14:paraId="6A9AA7A2" w14:textId="77777777" w:rsidR="005679CC" w:rsidRPr="005679CC" w:rsidRDefault="005679CC" w:rsidP="005679CC">
            <w:r w:rsidRPr="005679CC">
              <w:t>Total reaction volume</w:t>
            </w:r>
          </w:p>
        </w:tc>
        <w:tc>
          <w:tcPr>
            <w:tcW w:w="2420" w:type="dxa"/>
            <w:noWrap/>
            <w:hideMark/>
          </w:tcPr>
          <w:p w14:paraId="4A1DEA7C" w14:textId="77777777" w:rsidR="005679CC" w:rsidRPr="005679CC" w:rsidRDefault="005679CC" w:rsidP="005679CC">
            <w:r w:rsidRPr="005679CC">
              <w:t>50</w:t>
            </w:r>
          </w:p>
        </w:tc>
        <w:tc>
          <w:tcPr>
            <w:tcW w:w="2380" w:type="dxa"/>
            <w:noWrap/>
            <w:hideMark/>
          </w:tcPr>
          <w:p w14:paraId="78B981D1" w14:textId="77777777" w:rsidR="005679CC" w:rsidRPr="005679CC" w:rsidRDefault="005679CC" w:rsidP="005679CC"/>
        </w:tc>
        <w:tc>
          <w:tcPr>
            <w:tcW w:w="1640" w:type="dxa"/>
            <w:noWrap/>
            <w:hideMark/>
          </w:tcPr>
          <w:p w14:paraId="7FB628E8" w14:textId="77777777" w:rsidR="005679CC" w:rsidRPr="005679CC" w:rsidRDefault="005679CC"/>
        </w:tc>
        <w:tc>
          <w:tcPr>
            <w:tcW w:w="1580" w:type="dxa"/>
            <w:noWrap/>
            <w:hideMark/>
          </w:tcPr>
          <w:p w14:paraId="0A4C4166" w14:textId="77777777" w:rsidR="005679CC" w:rsidRPr="005679CC" w:rsidRDefault="005679CC"/>
        </w:tc>
      </w:tr>
      <w:tr w:rsidR="005679CC" w:rsidRPr="005679CC" w14:paraId="711DCF50" w14:textId="77777777" w:rsidTr="005679CC">
        <w:trPr>
          <w:trHeight w:val="300"/>
        </w:trPr>
        <w:tc>
          <w:tcPr>
            <w:tcW w:w="4060" w:type="dxa"/>
            <w:noWrap/>
            <w:hideMark/>
          </w:tcPr>
          <w:p w14:paraId="7C05CE48" w14:textId="77777777" w:rsidR="005679CC" w:rsidRPr="005679CC" w:rsidRDefault="005679CC">
            <w:r w:rsidRPr="005679CC">
              <w:t>Total number of reactions</w:t>
            </w:r>
          </w:p>
        </w:tc>
        <w:tc>
          <w:tcPr>
            <w:tcW w:w="2420" w:type="dxa"/>
            <w:noWrap/>
            <w:hideMark/>
          </w:tcPr>
          <w:p w14:paraId="05C7A5E8" w14:textId="77777777" w:rsidR="005679CC" w:rsidRPr="005679CC" w:rsidRDefault="005679CC" w:rsidP="005679CC">
            <w:r w:rsidRPr="005679CC">
              <w:t>5</w:t>
            </w:r>
          </w:p>
        </w:tc>
        <w:tc>
          <w:tcPr>
            <w:tcW w:w="2380" w:type="dxa"/>
            <w:noWrap/>
            <w:hideMark/>
          </w:tcPr>
          <w:p w14:paraId="57347199" w14:textId="77777777" w:rsidR="005679CC" w:rsidRPr="005679CC" w:rsidRDefault="005679CC" w:rsidP="005679CC"/>
        </w:tc>
        <w:tc>
          <w:tcPr>
            <w:tcW w:w="1640" w:type="dxa"/>
            <w:noWrap/>
            <w:hideMark/>
          </w:tcPr>
          <w:p w14:paraId="11F6DCE4" w14:textId="77777777" w:rsidR="005679CC" w:rsidRPr="005679CC" w:rsidRDefault="005679CC"/>
        </w:tc>
        <w:tc>
          <w:tcPr>
            <w:tcW w:w="1580" w:type="dxa"/>
            <w:noWrap/>
            <w:hideMark/>
          </w:tcPr>
          <w:p w14:paraId="4684D64B" w14:textId="77777777" w:rsidR="005679CC" w:rsidRPr="005679CC" w:rsidRDefault="005679CC"/>
        </w:tc>
      </w:tr>
      <w:tr w:rsidR="005679CC" w:rsidRPr="005679CC" w14:paraId="32AFC2DF" w14:textId="77777777" w:rsidTr="005679CC">
        <w:trPr>
          <w:trHeight w:val="300"/>
        </w:trPr>
        <w:tc>
          <w:tcPr>
            <w:tcW w:w="4060" w:type="dxa"/>
            <w:noWrap/>
            <w:hideMark/>
          </w:tcPr>
          <w:p w14:paraId="1FA728A0" w14:textId="77777777" w:rsidR="005679CC" w:rsidRPr="005679CC" w:rsidRDefault="005679CC"/>
        </w:tc>
        <w:tc>
          <w:tcPr>
            <w:tcW w:w="2420" w:type="dxa"/>
            <w:noWrap/>
            <w:hideMark/>
          </w:tcPr>
          <w:p w14:paraId="6ACE3FA4" w14:textId="77777777" w:rsidR="005679CC" w:rsidRPr="005679CC" w:rsidRDefault="005679CC"/>
        </w:tc>
        <w:tc>
          <w:tcPr>
            <w:tcW w:w="2380" w:type="dxa"/>
            <w:noWrap/>
            <w:hideMark/>
          </w:tcPr>
          <w:p w14:paraId="056C554B" w14:textId="77777777" w:rsidR="005679CC" w:rsidRPr="005679CC" w:rsidRDefault="005679CC"/>
        </w:tc>
        <w:tc>
          <w:tcPr>
            <w:tcW w:w="1640" w:type="dxa"/>
            <w:noWrap/>
            <w:hideMark/>
          </w:tcPr>
          <w:p w14:paraId="2810C223" w14:textId="77777777" w:rsidR="005679CC" w:rsidRPr="005679CC" w:rsidRDefault="005679CC"/>
        </w:tc>
        <w:tc>
          <w:tcPr>
            <w:tcW w:w="1580" w:type="dxa"/>
            <w:noWrap/>
            <w:hideMark/>
          </w:tcPr>
          <w:p w14:paraId="25F492C8" w14:textId="77777777" w:rsidR="005679CC" w:rsidRPr="005679CC" w:rsidRDefault="005679CC">
            <w:pPr>
              <w:rPr>
                <w:b/>
                <w:bCs/>
              </w:rPr>
            </w:pPr>
            <w:r w:rsidRPr="005679CC">
              <w:rPr>
                <w:b/>
                <w:bCs/>
              </w:rPr>
              <w:t>Factor</w:t>
            </w:r>
          </w:p>
        </w:tc>
      </w:tr>
      <w:tr w:rsidR="005679CC" w:rsidRPr="005679CC" w14:paraId="56691753" w14:textId="77777777" w:rsidTr="005679CC">
        <w:trPr>
          <w:trHeight w:val="300"/>
        </w:trPr>
        <w:tc>
          <w:tcPr>
            <w:tcW w:w="4060" w:type="dxa"/>
            <w:noWrap/>
            <w:hideMark/>
          </w:tcPr>
          <w:p w14:paraId="1BD3B20A" w14:textId="77777777" w:rsidR="005679CC" w:rsidRPr="005679CC" w:rsidRDefault="005679CC">
            <w:pPr>
              <w:rPr>
                <w:b/>
                <w:bCs/>
              </w:rPr>
            </w:pPr>
            <w:r w:rsidRPr="005679CC">
              <w:rPr>
                <w:b/>
                <w:bCs/>
              </w:rPr>
              <w:t>Component</w:t>
            </w:r>
          </w:p>
        </w:tc>
        <w:tc>
          <w:tcPr>
            <w:tcW w:w="2420" w:type="dxa"/>
            <w:noWrap/>
            <w:hideMark/>
          </w:tcPr>
          <w:p w14:paraId="2361F8FC" w14:textId="77777777" w:rsidR="005679CC" w:rsidRPr="005679CC" w:rsidRDefault="005679CC">
            <w:pPr>
              <w:rPr>
                <w:b/>
                <w:bCs/>
              </w:rPr>
            </w:pPr>
            <w:r w:rsidRPr="005679CC">
              <w:rPr>
                <w:b/>
                <w:bCs/>
              </w:rPr>
              <w:t>Stock concentration</w:t>
            </w:r>
          </w:p>
        </w:tc>
        <w:tc>
          <w:tcPr>
            <w:tcW w:w="2380" w:type="dxa"/>
            <w:noWrap/>
            <w:hideMark/>
          </w:tcPr>
          <w:p w14:paraId="00999CBD" w14:textId="77777777" w:rsidR="005679CC" w:rsidRPr="005679CC" w:rsidRDefault="005679CC">
            <w:pPr>
              <w:rPr>
                <w:b/>
                <w:bCs/>
              </w:rPr>
            </w:pPr>
            <w:r w:rsidRPr="005679CC">
              <w:rPr>
                <w:b/>
                <w:bCs/>
              </w:rPr>
              <w:t>Final concentration</w:t>
            </w:r>
          </w:p>
        </w:tc>
        <w:tc>
          <w:tcPr>
            <w:tcW w:w="1640" w:type="dxa"/>
            <w:noWrap/>
            <w:hideMark/>
          </w:tcPr>
          <w:p w14:paraId="201EB330" w14:textId="77777777" w:rsidR="005679CC" w:rsidRPr="005679CC" w:rsidRDefault="005679CC">
            <w:pPr>
              <w:rPr>
                <w:b/>
                <w:bCs/>
              </w:rPr>
            </w:pPr>
            <w:r w:rsidRPr="005679CC">
              <w:rPr>
                <w:b/>
                <w:bCs/>
              </w:rPr>
              <w:t xml:space="preserve">1 </w:t>
            </w:r>
            <w:proofErr w:type="spellStart"/>
            <w:r w:rsidRPr="005679CC">
              <w:rPr>
                <w:b/>
                <w:bCs/>
              </w:rPr>
              <w:t>rxn</w:t>
            </w:r>
            <w:proofErr w:type="spellEnd"/>
            <w:r w:rsidRPr="005679CC">
              <w:rPr>
                <w:b/>
                <w:bCs/>
              </w:rPr>
              <w:t xml:space="preserve"> volume</w:t>
            </w:r>
          </w:p>
        </w:tc>
        <w:tc>
          <w:tcPr>
            <w:tcW w:w="1580" w:type="dxa"/>
            <w:noWrap/>
            <w:hideMark/>
          </w:tcPr>
          <w:p w14:paraId="54CCF894" w14:textId="77777777" w:rsidR="005679CC" w:rsidRPr="005679CC" w:rsidRDefault="005679CC" w:rsidP="005679CC">
            <w:r w:rsidRPr="005679CC">
              <w:t>6</w:t>
            </w:r>
          </w:p>
        </w:tc>
      </w:tr>
      <w:tr w:rsidR="005679CC" w:rsidRPr="005679CC" w14:paraId="790A55C5" w14:textId="77777777" w:rsidTr="005679CC">
        <w:trPr>
          <w:trHeight w:val="300"/>
        </w:trPr>
        <w:tc>
          <w:tcPr>
            <w:tcW w:w="4060" w:type="dxa"/>
            <w:noWrap/>
            <w:hideMark/>
          </w:tcPr>
          <w:p w14:paraId="18B0AD50" w14:textId="77777777" w:rsidR="005679CC" w:rsidRPr="005679CC" w:rsidRDefault="005679CC" w:rsidP="005679CC">
            <w:r w:rsidRPr="005679CC">
              <w:t>ddiH2O</w:t>
            </w:r>
          </w:p>
        </w:tc>
        <w:tc>
          <w:tcPr>
            <w:tcW w:w="2420" w:type="dxa"/>
            <w:noWrap/>
            <w:hideMark/>
          </w:tcPr>
          <w:p w14:paraId="4CF58797" w14:textId="77777777" w:rsidR="005679CC" w:rsidRPr="005679CC" w:rsidRDefault="005679CC">
            <w:r w:rsidRPr="005679CC">
              <w:t> </w:t>
            </w:r>
          </w:p>
        </w:tc>
        <w:tc>
          <w:tcPr>
            <w:tcW w:w="2380" w:type="dxa"/>
            <w:noWrap/>
            <w:hideMark/>
          </w:tcPr>
          <w:p w14:paraId="025F882C" w14:textId="77777777" w:rsidR="005679CC" w:rsidRPr="005679CC" w:rsidRDefault="005679CC">
            <w:r w:rsidRPr="005679CC">
              <w:t> </w:t>
            </w:r>
          </w:p>
        </w:tc>
        <w:tc>
          <w:tcPr>
            <w:tcW w:w="1640" w:type="dxa"/>
            <w:noWrap/>
            <w:hideMark/>
          </w:tcPr>
          <w:p w14:paraId="25F7AB12" w14:textId="77777777" w:rsidR="005679CC" w:rsidRPr="005679CC" w:rsidRDefault="005679CC" w:rsidP="005679CC">
            <w:r w:rsidRPr="005679CC">
              <w:t>31.0</w:t>
            </w:r>
          </w:p>
        </w:tc>
        <w:tc>
          <w:tcPr>
            <w:tcW w:w="1580" w:type="dxa"/>
            <w:noWrap/>
            <w:hideMark/>
          </w:tcPr>
          <w:p w14:paraId="296A9607" w14:textId="77777777" w:rsidR="005679CC" w:rsidRPr="005679CC" w:rsidRDefault="005679CC" w:rsidP="005679CC">
            <w:r w:rsidRPr="005679CC">
              <w:t>186</w:t>
            </w:r>
          </w:p>
        </w:tc>
      </w:tr>
      <w:tr w:rsidR="005679CC" w:rsidRPr="005679CC" w14:paraId="7422EF10" w14:textId="77777777" w:rsidTr="005679CC">
        <w:trPr>
          <w:trHeight w:val="300"/>
        </w:trPr>
        <w:tc>
          <w:tcPr>
            <w:tcW w:w="4060" w:type="dxa"/>
            <w:noWrap/>
            <w:hideMark/>
          </w:tcPr>
          <w:p w14:paraId="1C894E7F" w14:textId="77777777" w:rsidR="005679CC" w:rsidRPr="005679CC" w:rsidRDefault="005679CC" w:rsidP="005679CC">
            <w:proofErr w:type="spellStart"/>
            <w:r w:rsidRPr="005679CC">
              <w:t>PrimeSTAR</w:t>
            </w:r>
            <w:proofErr w:type="spellEnd"/>
            <w:r w:rsidRPr="005679CC">
              <w:t xml:space="preserve"> GXL Buffer</w:t>
            </w:r>
          </w:p>
        </w:tc>
        <w:tc>
          <w:tcPr>
            <w:tcW w:w="2420" w:type="dxa"/>
            <w:noWrap/>
            <w:hideMark/>
          </w:tcPr>
          <w:p w14:paraId="5A950F37" w14:textId="77777777" w:rsidR="005679CC" w:rsidRPr="005679CC" w:rsidRDefault="005679CC">
            <w:r w:rsidRPr="005679CC">
              <w:t>5x</w:t>
            </w:r>
          </w:p>
        </w:tc>
        <w:tc>
          <w:tcPr>
            <w:tcW w:w="2380" w:type="dxa"/>
            <w:noWrap/>
            <w:hideMark/>
          </w:tcPr>
          <w:p w14:paraId="237589D9" w14:textId="77777777" w:rsidR="005679CC" w:rsidRPr="005679CC" w:rsidRDefault="005679CC">
            <w:r w:rsidRPr="005679CC">
              <w:t>1x</w:t>
            </w:r>
          </w:p>
        </w:tc>
        <w:tc>
          <w:tcPr>
            <w:tcW w:w="1640" w:type="dxa"/>
            <w:noWrap/>
            <w:hideMark/>
          </w:tcPr>
          <w:p w14:paraId="6F360DA4" w14:textId="77777777" w:rsidR="005679CC" w:rsidRPr="005679CC" w:rsidRDefault="005679CC" w:rsidP="005679CC">
            <w:r w:rsidRPr="005679CC">
              <w:t>10.0</w:t>
            </w:r>
          </w:p>
        </w:tc>
        <w:tc>
          <w:tcPr>
            <w:tcW w:w="1580" w:type="dxa"/>
            <w:noWrap/>
            <w:hideMark/>
          </w:tcPr>
          <w:p w14:paraId="07B6352F" w14:textId="77777777" w:rsidR="005679CC" w:rsidRPr="005679CC" w:rsidRDefault="005679CC" w:rsidP="005679CC">
            <w:r w:rsidRPr="005679CC">
              <w:t>60</w:t>
            </w:r>
          </w:p>
        </w:tc>
      </w:tr>
      <w:tr w:rsidR="005679CC" w:rsidRPr="005679CC" w14:paraId="614CE245" w14:textId="77777777" w:rsidTr="005679CC">
        <w:trPr>
          <w:trHeight w:val="300"/>
        </w:trPr>
        <w:tc>
          <w:tcPr>
            <w:tcW w:w="4060" w:type="dxa"/>
            <w:noWrap/>
            <w:hideMark/>
          </w:tcPr>
          <w:p w14:paraId="7B3A3258" w14:textId="77777777" w:rsidR="005679CC" w:rsidRPr="005679CC" w:rsidRDefault="005679CC" w:rsidP="005679CC">
            <w:r w:rsidRPr="005679CC">
              <w:t>dNTPs</w:t>
            </w:r>
          </w:p>
        </w:tc>
        <w:tc>
          <w:tcPr>
            <w:tcW w:w="2420" w:type="dxa"/>
            <w:noWrap/>
            <w:hideMark/>
          </w:tcPr>
          <w:p w14:paraId="02AA4BCA" w14:textId="77777777" w:rsidR="005679CC" w:rsidRPr="005679CC" w:rsidRDefault="005679CC">
            <w:r w:rsidRPr="005679CC">
              <w:t>2.5 mM</w:t>
            </w:r>
          </w:p>
        </w:tc>
        <w:tc>
          <w:tcPr>
            <w:tcW w:w="2380" w:type="dxa"/>
            <w:noWrap/>
            <w:hideMark/>
          </w:tcPr>
          <w:p w14:paraId="5A2A348F" w14:textId="77777777" w:rsidR="005679CC" w:rsidRPr="005679CC" w:rsidRDefault="005679CC">
            <w:r w:rsidRPr="005679CC">
              <w:t>0.2 mM</w:t>
            </w:r>
          </w:p>
        </w:tc>
        <w:tc>
          <w:tcPr>
            <w:tcW w:w="1640" w:type="dxa"/>
            <w:noWrap/>
            <w:hideMark/>
          </w:tcPr>
          <w:p w14:paraId="202F4A4A" w14:textId="77777777" w:rsidR="005679CC" w:rsidRPr="005679CC" w:rsidRDefault="005679CC" w:rsidP="005679CC">
            <w:r w:rsidRPr="005679CC">
              <w:t>4.0</w:t>
            </w:r>
          </w:p>
        </w:tc>
        <w:tc>
          <w:tcPr>
            <w:tcW w:w="1580" w:type="dxa"/>
            <w:noWrap/>
            <w:hideMark/>
          </w:tcPr>
          <w:p w14:paraId="5141B86C" w14:textId="77777777" w:rsidR="005679CC" w:rsidRPr="005679CC" w:rsidRDefault="005679CC" w:rsidP="005679CC">
            <w:r w:rsidRPr="005679CC">
              <w:t>24</w:t>
            </w:r>
          </w:p>
        </w:tc>
      </w:tr>
      <w:tr w:rsidR="005679CC" w:rsidRPr="005679CC" w14:paraId="675F7592" w14:textId="77777777" w:rsidTr="005679CC">
        <w:trPr>
          <w:trHeight w:val="300"/>
        </w:trPr>
        <w:tc>
          <w:tcPr>
            <w:tcW w:w="4060" w:type="dxa"/>
            <w:noWrap/>
            <w:hideMark/>
          </w:tcPr>
          <w:p w14:paraId="5D916581" w14:textId="4F28BE44" w:rsidR="005679CC" w:rsidRPr="005679CC" w:rsidRDefault="005679CC" w:rsidP="005679CC">
            <w:r w:rsidRPr="005679CC">
              <w:t>oligo F</w:t>
            </w:r>
            <w:r w:rsidR="00D83909">
              <w:t xml:space="preserve"> </w:t>
            </w:r>
            <w:r w:rsidR="00D83909" w:rsidRPr="00D83909">
              <w:rPr>
                <w:b/>
                <w:bCs/>
              </w:rPr>
              <w:t>KROL567</w:t>
            </w:r>
          </w:p>
        </w:tc>
        <w:tc>
          <w:tcPr>
            <w:tcW w:w="2420" w:type="dxa"/>
            <w:noWrap/>
            <w:hideMark/>
          </w:tcPr>
          <w:p w14:paraId="2DEFEA0B" w14:textId="77777777" w:rsidR="005679CC" w:rsidRPr="005679CC" w:rsidRDefault="005679CC">
            <w:r w:rsidRPr="005679CC">
              <w:t xml:space="preserve">10 </w:t>
            </w:r>
            <w:proofErr w:type="spellStart"/>
            <w:proofErr w:type="gramStart"/>
            <w:r w:rsidRPr="005679CC">
              <w:t>uM</w:t>
            </w:r>
            <w:proofErr w:type="spellEnd"/>
            <w:proofErr w:type="gramEnd"/>
          </w:p>
        </w:tc>
        <w:tc>
          <w:tcPr>
            <w:tcW w:w="2380" w:type="dxa"/>
            <w:noWrap/>
            <w:hideMark/>
          </w:tcPr>
          <w:p w14:paraId="67F27C37" w14:textId="77777777" w:rsidR="005679CC" w:rsidRPr="005679CC" w:rsidRDefault="005679CC">
            <w:r w:rsidRPr="005679CC">
              <w:t xml:space="preserve">0.3 </w:t>
            </w:r>
            <w:proofErr w:type="spellStart"/>
            <w:r w:rsidRPr="005679CC">
              <w:t>uM</w:t>
            </w:r>
            <w:proofErr w:type="spellEnd"/>
          </w:p>
        </w:tc>
        <w:tc>
          <w:tcPr>
            <w:tcW w:w="1640" w:type="dxa"/>
            <w:noWrap/>
            <w:hideMark/>
          </w:tcPr>
          <w:p w14:paraId="5C942A1D" w14:textId="77777777" w:rsidR="005679CC" w:rsidRPr="005679CC" w:rsidRDefault="005679CC" w:rsidP="005679CC">
            <w:r w:rsidRPr="005679CC">
              <w:t>1.5</w:t>
            </w:r>
          </w:p>
        </w:tc>
        <w:tc>
          <w:tcPr>
            <w:tcW w:w="1580" w:type="dxa"/>
            <w:noWrap/>
            <w:hideMark/>
          </w:tcPr>
          <w:p w14:paraId="3B207619" w14:textId="77777777" w:rsidR="005679CC" w:rsidRPr="005679CC" w:rsidRDefault="005679CC" w:rsidP="005679CC">
            <w:r w:rsidRPr="005679CC">
              <w:t>9</w:t>
            </w:r>
          </w:p>
        </w:tc>
      </w:tr>
      <w:tr w:rsidR="005679CC" w:rsidRPr="005679CC" w14:paraId="05EBE284" w14:textId="77777777" w:rsidTr="005679CC">
        <w:trPr>
          <w:trHeight w:val="300"/>
        </w:trPr>
        <w:tc>
          <w:tcPr>
            <w:tcW w:w="4060" w:type="dxa"/>
            <w:noWrap/>
            <w:hideMark/>
          </w:tcPr>
          <w:p w14:paraId="542E4FBC" w14:textId="06F944BE" w:rsidR="005679CC" w:rsidRPr="005679CC" w:rsidRDefault="005679CC" w:rsidP="005679CC">
            <w:r w:rsidRPr="005679CC">
              <w:t>oligo R</w:t>
            </w:r>
            <w:r w:rsidR="00D83909">
              <w:t xml:space="preserve"> </w:t>
            </w:r>
            <w:r w:rsidR="00D83909" w:rsidRPr="00D83909">
              <w:rPr>
                <w:b/>
                <w:bCs/>
              </w:rPr>
              <w:t>KROL568</w:t>
            </w:r>
          </w:p>
        </w:tc>
        <w:tc>
          <w:tcPr>
            <w:tcW w:w="2420" w:type="dxa"/>
            <w:noWrap/>
            <w:hideMark/>
          </w:tcPr>
          <w:p w14:paraId="0FB5B624" w14:textId="77777777" w:rsidR="005679CC" w:rsidRPr="005679CC" w:rsidRDefault="005679CC">
            <w:r w:rsidRPr="005679CC">
              <w:t xml:space="preserve">10 </w:t>
            </w:r>
            <w:proofErr w:type="spellStart"/>
            <w:proofErr w:type="gramStart"/>
            <w:r w:rsidRPr="005679CC">
              <w:t>uM</w:t>
            </w:r>
            <w:proofErr w:type="spellEnd"/>
            <w:proofErr w:type="gramEnd"/>
          </w:p>
        </w:tc>
        <w:tc>
          <w:tcPr>
            <w:tcW w:w="2380" w:type="dxa"/>
            <w:noWrap/>
            <w:hideMark/>
          </w:tcPr>
          <w:p w14:paraId="49194A8F" w14:textId="77777777" w:rsidR="005679CC" w:rsidRPr="005679CC" w:rsidRDefault="005679CC">
            <w:r w:rsidRPr="005679CC">
              <w:t xml:space="preserve">0.3 </w:t>
            </w:r>
            <w:proofErr w:type="spellStart"/>
            <w:r w:rsidRPr="005679CC">
              <w:t>uM</w:t>
            </w:r>
            <w:proofErr w:type="spellEnd"/>
          </w:p>
        </w:tc>
        <w:tc>
          <w:tcPr>
            <w:tcW w:w="1640" w:type="dxa"/>
            <w:noWrap/>
            <w:hideMark/>
          </w:tcPr>
          <w:p w14:paraId="6A4E34BA" w14:textId="77777777" w:rsidR="005679CC" w:rsidRPr="005679CC" w:rsidRDefault="005679CC" w:rsidP="005679CC">
            <w:r w:rsidRPr="005679CC">
              <w:t>1.5</w:t>
            </w:r>
          </w:p>
        </w:tc>
        <w:tc>
          <w:tcPr>
            <w:tcW w:w="1580" w:type="dxa"/>
            <w:noWrap/>
            <w:hideMark/>
          </w:tcPr>
          <w:p w14:paraId="5549A92C" w14:textId="77777777" w:rsidR="005679CC" w:rsidRPr="005679CC" w:rsidRDefault="005679CC" w:rsidP="005679CC">
            <w:r w:rsidRPr="005679CC">
              <w:t>9</w:t>
            </w:r>
          </w:p>
        </w:tc>
      </w:tr>
      <w:tr w:rsidR="005679CC" w:rsidRPr="005679CC" w14:paraId="1EAA8B19" w14:textId="77777777" w:rsidTr="005679CC">
        <w:trPr>
          <w:trHeight w:val="300"/>
        </w:trPr>
        <w:tc>
          <w:tcPr>
            <w:tcW w:w="4060" w:type="dxa"/>
            <w:noWrap/>
            <w:hideMark/>
          </w:tcPr>
          <w:p w14:paraId="455D9A26" w14:textId="77777777" w:rsidR="005679CC" w:rsidRPr="005679CC" w:rsidRDefault="005679CC" w:rsidP="005679CC">
            <w:r w:rsidRPr="005679CC">
              <w:t>template</w:t>
            </w:r>
          </w:p>
        </w:tc>
        <w:tc>
          <w:tcPr>
            <w:tcW w:w="2420" w:type="dxa"/>
            <w:noWrap/>
            <w:hideMark/>
          </w:tcPr>
          <w:p w14:paraId="32EF867D" w14:textId="77777777" w:rsidR="005679CC" w:rsidRPr="005679CC" w:rsidRDefault="005679CC">
            <w:r w:rsidRPr="005679CC">
              <w:t>100 ng/</w:t>
            </w:r>
            <w:proofErr w:type="spellStart"/>
            <w:r w:rsidRPr="005679CC">
              <w:t>ul</w:t>
            </w:r>
            <w:proofErr w:type="spellEnd"/>
          </w:p>
        </w:tc>
        <w:tc>
          <w:tcPr>
            <w:tcW w:w="2380" w:type="dxa"/>
            <w:noWrap/>
            <w:hideMark/>
          </w:tcPr>
          <w:p w14:paraId="2A07255B" w14:textId="77777777" w:rsidR="005679CC" w:rsidRPr="005679CC" w:rsidRDefault="005679CC">
            <w:r w:rsidRPr="005679CC">
              <w:t>2 ng/</w:t>
            </w:r>
            <w:proofErr w:type="spellStart"/>
            <w:r w:rsidRPr="005679CC">
              <w:t>ul</w:t>
            </w:r>
            <w:proofErr w:type="spellEnd"/>
          </w:p>
        </w:tc>
        <w:tc>
          <w:tcPr>
            <w:tcW w:w="1640" w:type="dxa"/>
            <w:noWrap/>
            <w:hideMark/>
          </w:tcPr>
          <w:p w14:paraId="6F30D385" w14:textId="77777777" w:rsidR="005679CC" w:rsidRPr="005679CC" w:rsidRDefault="005679CC" w:rsidP="005679CC">
            <w:r w:rsidRPr="005679CC">
              <w:t>1.0</w:t>
            </w:r>
          </w:p>
        </w:tc>
        <w:tc>
          <w:tcPr>
            <w:tcW w:w="1580" w:type="dxa"/>
            <w:noWrap/>
            <w:hideMark/>
          </w:tcPr>
          <w:p w14:paraId="3F2F8FC0" w14:textId="77777777" w:rsidR="005679CC" w:rsidRPr="005679CC" w:rsidRDefault="005679CC" w:rsidP="005679CC">
            <w:r w:rsidRPr="005679CC">
              <w:t>6</w:t>
            </w:r>
          </w:p>
        </w:tc>
      </w:tr>
      <w:tr w:rsidR="005679CC" w:rsidRPr="005679CC" w14:paraId="29EDF9B3" w14:textId="77777777" w:rsidTr="005679CC">
        <w:trPr>
          <w:trHeight w:val="300"/>
        </w:trPr>
        <w:tc>
          <w:tcPr>
            <w:tcW w:w="4060" w:type="dxa"/>
            <w:noWrap/>
            <w:hideMark/>
          </w:tcPr>
          <w:p w14:paraId="0FA70977" w14:textId="77777777" w:rsidR="005679CC" w:rsidRPr="005679CC" w:rsidRDefault="005679CC" w:rsidP="005679CC">
            <w:proofErr w:type="spellStart"/>
            <w:r w:rsidRPr="005679CC">
              <w:t>PrimeSTAR</w:t>
            </w:r>
            <w:proofErr w:type="spellEnd"/>
            <w:r w:rsidRPr="005679CC">
              <w:t xml:space="preserve"> GXL DNA Polymerase</w:t>
            </w:r>
          </w:p>
        </w:tc>
        <w:tc>
          <w:tcPr>
            <w:tcW w:w="2420" w:type="dxa"/>
            <w:noWrap/>
            <w:hideMark/>
          </w:tcPr>
          <w:p w14:paraId="1622C35E" w14:textId="77777777" w:rsidR="005679CC" w:rsidRPr="005679CC" w:rsidRDefault="005679CC">
            <w:r w:rsidRPr="005679CC">
              <w:t>1.25 U/</w:t>
            </w:r>
            <w:proofErr w:type="spellStart"/>
            <w:r w:rsidRPr="005679CC">
              <w:t>ul</w:t>
            </w:r>
            <w:proofErr w:type="spellEnd"/>
          </w:p>
        </w:tc>
        <w:tc>
          <w:tcPr>
            <w:tcW w:w="2380" w:type="dxa"/>
            <w:noWrap/>
            <w:hideMark/>
          </w:tcPr>
          <w:p w14:paraId="4EADBC46" w14:textId="77777777" w:rsidR="005679CC" w:rsidRPr="005679CC" w:rsidRDefault="005679CC">
            <w:r w:rsidRPr="005679CC">
              <w:t>0.025 U/</w:t>
            </w:r>
            <w:proofErr w:type="spellStart"/>
            <w:r w:rsidRPr="005679CC">
              <w:t>ul</w:t>
            </w:r>
            <w:proofErr w:type="spellEnd"/>
          </w:p>
        </w:tc>
        <w:tc>
          <w:tcPr>
            <w:tcW w:w="1640" w:type="dxa"/>
            <w:noWrap/>
            <w:hideMark/>
          </w:tcPr>
          <w:p w14:paraId="7A1C9C13" w14:textId="77777777" w:rsidR="005679CC" w:rsidRPr="005679CC" w:rsidRDefault="005679CC" w:rsidP="005679CC">
            <w:r w:rsidRPr="005679CC">
              <w:t>1.0</w:t>
            </w:r>
          </w:p>
        </w:tc>
        <w:tc>
          <w:tcPr>
            <w:tcW w:w="1580" w:type="dxa"/>
            <w:noWrap/>
            <w:hideMark/>
          </w:tcPr>
          <w:p w14:paraId="369C6C28" w14:textId="77777777" w:rsidR="005679CC" w:rsidRPr="005679CC" w:rsidRDefault="005679CC" w:rsidP="005679CC">
            <w:r w:rsidRPr="005679CC">
              <w:t>6</w:t>
            </w:r>
          </w:p>
        </w:tc>
      </w:tr>
      <w:tr w:rsidR="005679CC" w:rsidRPr="005679CC" w14:paraId="551FFE89" w14:textId="77777777" w:rsidTr="005679CC">
        <w:trPr>
          <w:trHeight w:val="300"/>
        </w:trPr>
        <w:tc>
          <w:tcPr>
            <w:tcW w:w="4060" w:type="dxa"/>
            <w:noWrap/>
            <w:hideMark/>
          </w:tcPr>
          <w:p w14:paraId="2991003A" w14:textId="77777777" w:rsidR="005679CC" w:rsidRPr="005679CC" w:rsidRDefault="005679CC" w:rsidP="005679CC">
            <w:r w:rsidRPr="005679CC">
              <w:t> </w:t>
            </w:r>
          </w:p>
        </w:tc>
        <w:tc>
          <w:tcPr>
            <w:tcW w:w="2420" w:type="dxa"/>
            <w:noWrap/>
            <w:hideMark/>
          </w:tcPr>
          <w:p w14:paraId="3AC26D63" w14:textId="77777777" w:rsidR="005679CC" w:rsidRPr="005679CC" w:rsidRDefault="005679CC">
            <w:r w:rsidRPr="005679CC">
              <w:t> </w:t>
            </w:r>
          </w:p>
        </w:tc>
        <w:tc>
          <w:tcPr>
            <w:tcW w:w="2380" w:type="dxa"/>
            <w:noWrap/>
            <w:hideMark/>
          </w:tcPr>
          <w:p w14:paraId="4FEB5145" w14:textId="77777777" w:rsidR="005679CC" w:rsidRPr="005679CC" w:rsidRDefault="005679CC">
            <w:r w:rsidRPr="005679CC">
              <w:t>Total volume</w:t>
            </w:r>
          </w:p>
        </w:tc>
        <w:tc>
          <w:tcPr>
            <w:tcW w:w="1640" w:type="dxa"/>
            <w:noWrap/>
            <w:hideMark/>
          </w:tcPr>
          <w:p w14:paraId="1199A9E6" w14:textId="77777777" w:rsidR="005679CC" w:rsidRPr="005679CC" w:rsidRDefault="005679CC" w:rsidP="005679CC">
            <w:r w:rsidRPr="005679CC">
              <w:t>50</w:t>
            </w:r>
          </w:p>
        </w:tc>
        <w:tc>
          <w:tcPr>
            <w:tcW w:w="1580" w:type="dxa"/>
            <w:noWrap/>
            <w:hideMark/>
          </w:tcPr>
          <w:p w14:paraId="4F178A43" w14:textId="77777777" w:rsidR="005679CC" w:rsidRPr="005679CC" w:rsidRDefault="005679CC" w:rsidP="005679CC">
            <w:r w:rsidRPr="005679CC">
              <w:t>300</w:t>
            </w:r>
          </w:p>
        </w:tc>
      </w:tr>
    </w:tbl>
    <w:p w14:paraId="4A4CCFB6" w14:textId="77777777" w:rsidR="005679CC" w:rsidRDefault="005679CC" w:rsidP="00D54FAF"/>
    <w:tbl>
      <w:tblPr>
        <w:tblStyle w:val="TableGrid"/>
        <w:tblW w:w="0" w:type="auto"/>
        <w:tblLook w:val="04A0" w:firstRow="1" w:lastRow="0" w:firstColumn="1" w:lastColumn="0" w:noHBand="0" w:noVBand="1"/>
      </w:tblPr>
      <w:tblGrid>
        <w:gridCol w:w="1160"/>
        <w:gridCol w:w="1920"/>
        <w:gridCol w:w="2800"/>
        <w:gridCol w:w="1360"/>
      </w:tblGrid>
      <w:tr w:rsidR="00847342" w:rsidRPr="00847342" w14:paraId="6F4B103E" w14:textId="77777777" w:rsidTr="00847342">
        <w:trPr>
          <w:trHeight w:val="300"/>
        </w:trPr>
        <w:tc>
          <w:tcPr>
            <w:tcW w:w="1160" w:type="dxa"/>
            <w:hideMark/>
          </w:tcPr>
          <w:p w14:paraId="29040830" w14:textId="77777777" w:rsidR="00847342" w:rsidRPr="00847342" w:rsidRDefault="00847342" w:rsidP="00847342">
            <w:pPr>
              <w:rPr>
                <w:b/>
                <w:bCs/>
              </w:rPr>
            </w:pPr>
            <w:r w:rsidRPr="00847342">
              <w:rPr>
                <w:b/>
                <w:bCs/>
              </w:rPr>
              <w:t>Reaction numbers</w:t>
            </w:r>
          </w:p>
        </w:tc>
        <w:tc>
          <w:tcPr>
            <w:tcW w:w="1920" w:type="dxa"/>
            <w:noWrap/>
            <w:hideMark/>
          </w:tcPr>
          <w:p w14:paraId="1ABAD455" w14:textId="77777777" w:rsidR="00847342" w:rsidRPr="00847342" w:rsidRDefault="00847342" w:rsidP="00847342">
            <w:pPr>
              <w:rPr>
                <w:b/>
                <w:bCs/>
              </w:rPr>
            </w:pPr>
            <w:r w:rsidRPr="00847342">
              <w:rPr>
                <w:b/>
                <w:bCs/>
              </w:rPr>
              <w:t>Sample</w:t>
            </w:r>
          </w:p>
        </w:tc>
        <w:tc>
          <w:tcPr>
            <w:tcW w:w="2800" w:type="dxa"/>
            <w:noWrap/>
            <w:hideMark/>
          </w:tcPr>
          <w:p w14:paraId="0C7091E1" w14:textId="77777777" w:rsidR="00847342" w:rsidRPr="00847342" w:rsidRDefault="00847342">
            <w:pPr>
              <w:rPr>
                <w:b/>
                <w:bCs/>
              </w:rPr>
            </w:pPr>
            <w:r w:rsidRPr="00847342">
              <w:rPr>
                <w:b/>
                <w:bCs/>
              </w:rPr>
              <w:t>Primers</w:t>
            </w:r>
          </w:p>
        </w:tc>
        <w:tc>
          <w:tcPr>
            <w:tcW w:w="1360" w:type="dxa"/>
            <w:hideMark/>
          </w:tcPr>
          <w:p w14:paraId="559925C6" w14:textId="77777777" w:rsidR="00847342" w:rsidRPr="00847342" w:rsidRDefault="00847342" w:rsidP="00847342">
            <w:pPr>
              <w:rPr>
                <w:b/>
                <w:bCs/>
              </w:rPr>
            </w:pPr>
            <w:r w:rsidRPr="00847342">
              <w:rPr>
                <w:b/>
                <w:bCs/>
              </w:rPr>
              <w:t>Expected size</w:t>
            </w:r>
          </w:p>
        </w:tc>
      </w:tr>
      <w:tr w:rsidR="00847342" w:rsidRPr="00847342" w14:paraId="605051B8" w14:textId="77777777" w:rsidTr="00847342">
        <w:trPr>
          <w:trHeight w:val="300"/>
        </w:trPr>
        <w:tc>
          <w:tcPr>
            <w:tcW w:w="1160" w:type="dxa"/>
            <w:noWrap/>
            <w:hideMark/>
          </w:tcPr>
          <w:p w14:paraId="2DBB0945" w14:textId="77777777" w:rsidR="00847342" w:rsidRPr="00847342" w:rsidRDefault="00847342" w:rsidP="00847342">
            <w:r w:rsidRPr="00847342">
              <w:t>1</w:t>
            </w:r>
          </w:p>
        </w:tc>
        <w:tc>
          <w:tcPr>
            <w:tcW w:w="1920" w:type="dxa"/>
            <w:noWrap/>
            <w:hideMark/>
          </w:tcPr>
          <w:p w14:paraId="7B5F6186" w14:textId="77777777" w:rsidR="00847342" w:rsidRPr="00847342" w:rsidRDefault="00847342" w:rsidP="00847342">
            <w:r w:rsidRPr="00847342">
              <w:t xml:space="preserve">P1-12 </w:t>
            </w:r>
          </w:p>
        </w:tc>
        <w:tc>
          <w:tcPr>
            <w:tcW w:w="2800" w:type="dxa"/>
            <w:noWrap/>
            <w:hideMark/>
          </w:tcPr>
          <w:p w14:paraId="152D3A22" w14:textId="77777777" w:rsidR="00847342" w:rsidRPr="00847342" w:rsidRDefault="00847342">
            <w:r w:rsidRPr="00847342">
              <w:t>KROL567 and KROL568</w:t>
            </w:r>
          </w:p>
        </w:tc>
        <w:tc>
          <w:tcPr>
            <w:tcW w:w="1360" w:type="dxa"/>
            <w:noWrap/>
            <w:hideMark/>
          </w:tcPr>
          <w:p w14:paraId="031BE5EC" w14:textId="77777777" w:rsidR="00847342" w:rsidRPr="00847342" w:rsidRDefault="00847342" w:rsidP="00847342">
            <w:r w:rsidRPr="00847342">
              <w:t>295 bp</w:t>
            </w:r>
          </w:p>
        </w:tc>
      </w:tr>
      <w:tr w:rsidR="00847342" w:rsidRPr="00847342" w14:paraId="2E3130E1" w14:textId="77777777" w:rsidTr="00847342">
        <w:trPr>
          <w:trHeight w:val="300"/>
        </w:trPr>
        <w:tc>
          <w:tcPr>
            <w:tcW w:w="1160" w:type="dxa"/>
            <w:noWrap/>
            <w:hideMark/>
          </w:tcPr>
          <w:p w14:paraId="045BE886" w14:textId="77777777" w:rsidR="00847342" w:rsidRPr="00847342" w:rsidRDefault="00847342" w:rsidP="00847342">
            <w:r w:rsidRPr="00847342">
              <w:t>2</w:t>
            </w:r>
          </w:p>
        </w:tc>
        <w:tc>
          <w:tcPr>
            <w:tcW w:w="1920" w:type="dxa"/>
            <w:noWrap/>
            <w:hideMark/>
          </w:tcPr>
          <w:p w14:paraId="54F41DA4" w14:textId="77777777" w:rsidR="00847342" w:rsidRPr="00847342" w:rsidRDefault="00847342" w:rsidP="00847342">
            <w:r w:rsidRPr="00847342">
              <w:t xml:space="preserve">P1-12 </w:t>
            </w:r>
            <w:proofErr w:type="spellStart"/>
            <w:r w:rsidRPr="00847342">
              <w:t>dil</w:t>
            </w:r>
            <w:proofErr w:type="spellEnd"/>
          </w:p>
        </w:tc>
        <w:tc>
          <w:tcPr>
            <w:tcW w:w="2800" w:type="dxa"/>
            <w:noWrap/>
            <w:hideMark/>
          </w:tcPr>
          <w:p w14:paraId="342208ED" w14:textId="77777777" w:rsidR="00847342" w:rsidRPr="00847342" w:rsidRDefault="00847342">
            <w:r w:rsidRPr="00847342">
              <w:t>KROL567 and KROL568</w:t>
            </w:r>
          </w:p>
        </w:tc>
        <w:tc>
          <w:tcPr>
            <w:tcW w:w="1360" w:type="dxa"/>
            <w:noWrap/>
            <w:hideMark/>
          </w:tcPr>
          <w:p w14:paraId="18BD389A" w14:textId="77777777" w:rsidR="00847342" w:rsidRPr="00847342" w:rsidRDefault="00847342" w:rsidP="00847342">
            <w:r w:rsidRPr="00847342">
              <w:t>296 bp</w:t>
            </w:r>
          </w:p>
        </w:tc>
      </w:tr>
      <w:tr w:rsidR="00847342" w:rsidRPr="00847342" w14:paraId="60644130" w14:textId="77777777" w:rsidTr="00847342">
        <w:trPr>
          <w:trHeight w:val="300"/>
        </w:trPr>
        <w:tc>
          <w:tcPr>
            <w:tcW w:w="1160" w:type="dxa"/>
            <w:noWrap/>
            <w:hideMark/>
          </w:tcPr>
          <w:p w14:paraId="302D05C6" w14:textId="77777777" w:rsidR="00847342" w:rsidRPr="00847342" w:rsidRDefault="00847342" w:rsidP="00847342">
            <w:r w:rsidRPr="00847342">
              <w:t>3</w:t>
            </w:r>
          </w:p>
        </w:tc>
        <w:tc>
          <w:tcPr>
            <w:tcW w:w="1920" w:type="dxa"/>
            <w:noWrap/>
            <w:hideMark/>
          </w:tcPr>
          <w:p w14:paraId="4A435532" w14:textId="77777777" w:rsidR="00847342" w:rsidRPr="00847342" w:rsidRDefault="00847342" w:rsidP="00847342">
            <w:r w:rsidRPr="00847342">
              <w:t>pKR2</w:t>
            </w:r>
          </w:p>
        </w:tc>
        <w:tc>
          <w:tcPr>
            <w:tcW w:w="2800" w:type="dxa"/>
            <w:noWrap/>
            <w:hideMark/>
          </w:tcPr>
          <w:p w14:paraId="142837F5" w14:textId="77777777" w:rsidR="00847342" w:rsidRPr="00847342" w:rsidRDefault="00847342">
            <w:r w:rsidRPr="00847342">
              <w:t>KROL567 and KROL568</w:t>
            </w:r>
          </w:p>
        </w:tc>
        <w:tc>
          <w:tcPr>
            <w:tcW w:w="1360" w:type="dxa"/>
            <w:noWrap/>
            <w:hideMark/>
          </w:tcPr>
          <w:p w14:paraId="65F76ED8" w14:textId="77777777" w:rsidR="00847342" w:rsidRPr="00847342" w:rsidRDefault="00847342" w:rsidP="00847342">
            <w:r w:rsidRPr="00847342">
              <w:t>297 bp</w:t>
            </w:r>
          </w:p>
        </w:tc>
      </w:tr>
      <w:tr w:rsidR="00847342" w:rsidRPr="00847342" w14:paraId="7B31F0B6" w14:textId="77777777" w:rsidTr="00847342">
        <w:trPr>
          <w:trHeight w:val="300"/>
        </w:trPr>
        <w:tc>
          <w:tcPr>
            <w:tcW w:w="1160" w:type="dxa"/>
            <w:noWrap/>
            <w:hideMark/>
          </w:tcPr>
          <w:p w14:paraId="0125BDC9" w14:textId="77777777" w:rsidR="00847342" w:rsidRPr="00847342" w:rsidRDefault="00847342" w:rsidP="00847342">
            <w:r w:rsidRPr="00847342">
              <w:lastRenderedPageBreak/>
              <w:t>4</w:t>
            </w:r>
          </w:p>
        </w:tc>
        <w:tc>
          <w:tcPr>
            <w:tcW w:w="1920" w:type="dxa"/>
            <w:noWrap/>
            <w:hideMark/>
          </w:tcPr>
          <w:p w14:paraId="1FEE785A" w14:textId="77777777" w:rsidR="00847342" w:rsidRPr="00847342" w:rsidRDefault="00847342" w:rsidP="00847342">
            <w:r w:rsidRPr="00847342">
              <w:t>LVS gDNA</w:t>
            </w:r>
          </w:p>
        </w:tc>
        <w:tc>
          <w:tcPr>
            <w:tcW w:w="2800" w:type="dxa"/>
            <w:noWrap/>
            <w:hideMark/>
          </w:tcPr>
          <w:p w14:paraId="1A8BCE3E" w14:textId="77777777" w:rsidR="00847342" w:rsidRPr="00847342" w:rsidRDefault="00847342">
            <w:r w:rsidRPr="00847342">
              <w:t>KROL567 and KROL568</w:t>
            </w:r>
          </w:p>
        </w:tc>
        <w:tc>
          <w:tcPr>
            <w:tcW w:w="1360" w:type="dxa"/>
            <w:noWrap/>
            <w:hideMark/>
          </w:tcPr>
          <w:p w14:paraId="0073F2B0" w14:textId="77777777" w:rsidR="00847342" w:rsidRPr="00847342" w:rsidRDefault="00847342" w:rsidP="00847342">
            <w:r w:rsidRPr="00847342">
              <w:t>0 bp</w:t>
            </w:r>
          </w:p>
        </w:tc>
      </w:tr>
      <w:tr w:rsidR="00847342" w:rsidRPr="00847342" w14:paraId="135632A0" w14:textId="77777777" w:rsidTr="00847342">
        <w:trPr>
          <w:trHeight w:val="300"/>
        </w:trPr>
        <w:tc>
          <w:tcPr>
            <w:tcW w:w="1160" w:type="dxa"/>
            <w:noWrap/>
            <w:hideMark/>
          </w:tcPr>
          <w:p w14:paraId="45EC631A" w14:textId="77777777" w:rsidR="00847342" w:rsidRPr="00847342" w:rsidRDefault="00847342" w:rsidP="00847342">
            <w:r w:rsidRPr="00847342">
              <w:t>5</w:t>
            </w:r>
          </w:p>
        </w:tc>
        <w:tc>
          <w:tcPr>
            <w:tcW w:w="1920" w:type="dxa"/>
            <w:noWrap/>
            <w:hideMark/>
          </w:tcPr>
          <w:p w14:paraId="18A2B623" w14:textId="77777777" w:rsidR="00847342" w:rsidRPr="00847342" w:rsidRDefault="00847342" w:rsidP="00847342">
            <w:r w:rsidRPr="00847342">
              <w:t>-DNA</w:t>
            </w:r>
          </w:p>
        </w:tc>
        <w:tc>
          <w:tcPr>
            <w:tcW w:w="2800" w:type="dxa"/>
            <w:noWrap/>
            <w:hideMark/>
          </w:tcPr>
          <w:p w14:paraId="35322073" w14:textId="77777777" w:rsidR="00847342" w:rsidRPr="00847342" w:rsidRDefault="00847342">
            <w:r w:rsidRPr="00847342">
              <w:t>KROL567 and KROL568</w:t>
            </w:r>
          </w:p>
        </w:tc>
        <w:tc>
          <w:tcPr>
            <w:tcW w:w="1360" w:type="dxa"/>
            <w:noWrap/>
            <w:hideMark/>
          </w:tcPr>
          <w:p w14:paraId="5F13BD68" w14:textId="77777777" w:rsidR="00847342" w:rsidRPr="00847342" w:rsidRDefault="00847342" w:rsidP="00847342">
            <w:r w:rsidRPr="00847342">
              <w:t>0 bp</w:t>
            </w:r>
          </w:p>
        </w:tc>
      </w:tr>
      <w:tr w:rsidR="00847342" w:rsidRPr="00847342" w14:paraId="3BD434BD" w14:textId="77777777" w:rsidTr="00847342">
        <w:trPr>
          <w:trHeight w:val="300"/>
        </w:trPr>
        <w:tc>
          <w:tcPr>
            <w:tcW w:w="1160" w:type="dxa"/>
            <w:noWrap/>
            <w:hideMark/>
          </w:tcPr>
          <w:p w14:paraId="6CE0D08E" w14:textId="77777777" w:rsidR="00847342" w:rsidRPr="00847342" w:rsidRDefault="00847342" w:rsidP="00847342">
            <w:r w:rsidRPr="00847342">
              <w:t>6</w:t>
            </w:r>
          </w:p>
        </w:tc>
        <w:tc>
          <w:tcPr>
            <w:tcW w:w="1920" w:type="dxa"/>
            <w:noWrap/>
            <w:hideMark/>
          </w:tcPr>
          <w:p w14:paraId="07ADCCC7" w14:textId="77777777" w:rsidR="00847342" w:rsidRPr="00847342" w:rsidRDefault="00847342" w:rsidP="00847342">
            <w:r w:rsidRPr="00847342">
              <w:t>pKR224</w:t>
            </w:r>
          </w:p>
        </w:tc>
        <w:tc>
          <w:tcPr>
            <w:tcW w:w="2800" w:type="dxa"/>
            <w:noWrap/>
            <w:hideMark/>
          </w:tcPr>
          <w:p w14:paraId="3195A511" w14:textId="77777777" w:rsidR="00847342" w:rsidRPr="00847342" w:rsidRDefault="00847342">
            <w:r w:rsidRPr="00847342">
              <w:t>KROL567 and KROL568</w:t>
            </w:r>
          </w:p>
        </w:tc>
        <w:tc>
          <w:tcPr>
            <w:tcW w:w="1360" w:type="dxa"/>
            <w:noWrap/>
            <w:hideMark/>
          </w:tcPr>
          <w:p w14:paraId="54EA4E8C" w14:textId="77777777" w:rsidR="00847342" w:rsidRPr="00847342" w:rsidRDefault="00847342" w:rsidP="00847342">
            <w:r w:rsidRPr="00847342">
              <w:t>295 bp</w:t>
            </w:r>
          </w:p>
        </w:tc>
      </w:tr>
    </w:tbl>
    <w:p w14:paraId="55673F10" w14:textId="6E02B3A0" w:rsidR="00D83909" w:rsidRDefault="00D83909" w:rsidP="00D54FAF"/>
    <w:p w14:paraId="7729E2EA" w14:textId="1E9089E1" w:rsidR="005679CC" w:rsidRDefault="00577582" w:rsidP="00D54FAF">
      <w:r>
        <w:rPr>
          <w:noProof/>
        </w:rPr>
        <w:drawing>
          <wp:inline distT="0" distB="0" distL="0" distR="0" wp14:anchorId="2A063AEE" wp14:editId="5B17BD0E">
            <wp:extent cx="3279493" cy="3107266"/>
            <wp:effectExtent l="0" t="0" r="0" b="4445"/>
            <wp:docPr id="474355719" name="Picture 2" descr="A close-up of a dn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355719" name="Picture 2" descr="A close-up of a dna tes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285792" cy="3113234"/>
                    </a:xfrm>
                    <a:prstGeom prst="rect">
                      <a:avLst/>
                    </a:prstGeom>
                  </pic:spPr>
                </pic:pic>
              </a:graphicData>
            </a:graphic>
          </wp:inline>
        </w:drawing>
      </w:r>
    </w:p>
    <w:p w14:paraId="2491EB14" w14:textId="2B77D515" w:rsidR="000C2D93" w:rsidRDefault="000C2D93" w:rsidP="000C2D93">
      <w:pPr>
        <w:pStyle w:val="Heading3"/>
      </w:pPr>
      <w:r>
        <w:t xml:space="preserve">Figure 6: </w:t>
      </w:r>
      <w:r w:rsidR="003826A4">
        <w:t xml:space="preserve">PCR of </w:t>
      </w:r>
      <w:proofErr w:type="spellStart"/>
      <w:r w:rsidR="003826A4">
        <w:t>mpl</w:t>
      </w:r>
      <w:proofErr w:type="spellEnd"/>
      <w:r w:rsidR="003826A4">
        <w:t xml:space="preserve"> interrupted by KanR</w:t>
      </w:r>
    </w:p>
    <w:p w14:paraId="277FC8BE" w14:textId="77777777" w:rsidR="00AB3539" w:rsidRDefault="00AB3539" w:rsidP="00D54FAF"/>
    <w:p w14:paraId="7FE26C0B" w14:textId="5AC87AE0" w:rsidR="001F62ED" w:rsidRDefault="001F62ED" w:rsidP="001F62ED">
      <w:pPr>
        <w:pStyle w:val="Heading1"/>
      </w:pPr>
      <w:bookmarkStart w:id="24" w:name="_Toc174443377"/>
      <w:r>
        <w:t>Bibliography</w:t>
      </w:r>
      <w:bookmarkEnd w:id="24"/>
    </w:p>
    <w:p w14:paraId="2C57EB0B" w14:textId="77777777" w:rsidR="006A3D04" w:rsidRDefault="006A3D04" w:rsidP="006A3D04">
      <w:pPr>
        <w:widowControl w:val="0"/>
        <w:autoSpaceDE w:val="0"/>
        <w:autoSpaceDN w:val="0"/>
        <w:adjustRightInd w:val="0"/>
        <w:spacing w:line="240" w:lineRule="auto"/>
        <w:ind w:left="480" w:hanging="480"/>
      </w:pPr>
    </w:p>
    <w:p w14:paraId="43E0C104" w14:textId="77777777" w:rsidR="00B40ECE" w:rsidRDefault="00B40ECE" w:rsidP="006A3D04">
      <w:pPr>
        <w:widowControl w:val="0"/>
        <w:autoSpaceDE w:val="0"/>
        <w:autoSpaceDN w:val="0"/>
        <w:adjustRightInd w:val="0"/>
        <w:spacing w:line="240" w:lineRule="auto"/>
        <w:ind w:left="480" w:hanging="480"/>
      </w:pPr>
    </w:p>
    <w:p w14:paraId="20597CE3" w14:textId="77777777" w:rsidR="00206499" w:rsidRPr="00206499" w:rsidRDefault="006A3D04" w:rsidP="00206499">
      <w:pPr>
        <w:widowControl w:val="0"/>
        <w:autoSpaceDE w:val="0"/>
        <w:autoSpaceDN w:val="0"/>
        <w:adjustRightInd w:val="0"/>
        <w:spacing w:line="240" w:lineRule="auto"/>
        <w:rPr>
          <w:rFonts w:ascii="Arial" w:hAnsi="Arial" w:cs="Arial"/>
          <w:noProof/>
        </w:rPr>
      </w:pPr>
      <w:r>
        <w:fldChar w:fldCharType="begin" w:fldLock="1"/>
      </w:r>
      <w:r>
        <w:instrText xml:space="preserve">ADDIN Mendeley Bibliography CSL_BIBLIOGRAPHY </w:instrText>
      </w:r>
      <w:r>
        <w:fldChar w:fldCharType="separate"/>
      </w:r>
      <w:r w:rsidR="00206499" w:rsidRPr="00206499">
        <w:rPr>
          <w:rFonts w:ascii="Arial" w:hAnsi="Arial" w:cs="Arial"/>
          <w:noProof/>
        </w:rPr>
        <w:t xml:space="preserve">Ramsey, K. M. and Dove, S. L. (2016) ‘ A response regulator promotes Francisella tularensis intramacrophage growth by repressing an anti-virulence factor ’, </w:t>
      </w:r>
      <w:r w:rsidR="00206499" w:rsidRPr="00206499">
        <w:rPr>
          <w:rFonts w:ascii="Arial" w:hAnsi="Arial" w:cs="Arial"/>
          <w:i/>
          <w:iCs/>
          <w:noProof/>
        </w:rPr>
        <w:t>Molecular Microbiology</w:t>
      </w:r>
      <w:r w:rsidR="00206499" w:rsidRPr="00206499">
        <w:rPr>
          <w:rFonts w:ascii="Arial" w:hAnsi="Arial" w:cs="Arial"/>
          <w:noProof/>
        </w:rPr>
        <w:t>. doi: 10.1111/mmi.13418.</w:t>
      </w:r>
    </w:p>
    <w:p w14:paraId="2418E06A" w14:textId="77777777" w:rsidR="001F62ED" w:rsidRPr="001F62ED" w:rsidRDefault="006A3D04" w:rsidP="00206499">
      <w:pPr>
        <w:widowControl w:val="0"/>
        <w:autoSpaceDE w:val="0"/>
        <w:autoSpaceDN w:val="0"/>
        <w:adjustRightInd w:val="0"/>
        <w:spacing w:line="240" w:lineRule="auto"/>
        <w:ind w:left="480" w:hanging="480"/>
      </w:pPr>
      <w:r>
        <w:fldChar w:fldCharType="end"/>
      </w:r>
    </w:p>
    <w:sectPr w:rsidR="001F62ED" w:rsidRPr="001F62ED" w:rsidSect="00FF5446">
      <w:headerReference w:type="default" r:id="rId25"/>
      <w:pgSz w:w="12240" w:h="15840"/>
      <w:pgMar w:top="1440" w:right="1008" w:bottom="1440" w:left="100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FFE7CB8" w14:textId="77777777" w:rsidR="00A34C10" w:rsidRDefault="00A34C10" w:rsidP="007B216F">
      <w:pPr>
        <w:spacing w:after="0" w:line="240" w:lineRule="auto"/>
      </w:pPr>
      <w:r>
        <w:separator/>
      </w:r>
    </w:p>
  </w:endnote>
  <w:endnote w:type="continuationSeparator" w:id="0">
    <w:p w14:paraId="7B28BB0A" w14:textId="77777777" w:rsidR="00A34C10" w:rsidRDefault="00A34C10" w:rsidP="007B21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9434312" w14:textId="77777777" w:rsidR="00A34C10" w:rsidRDefault="00A34C10" w:rsidP="007B216F">
      <w:pPr>
        <w:spacing w:after="0" w:line="240" w:lineRule="auto"/>
      </w:pPr>
      <w:r>
        <w:separator/>
      </w:r>
    </w:p>
  </w:footnote>
  <w:footnote w:type="continuationSeparator" w:id="0">
    <w:p w14:paraId="7C08F84D" w14:textId="77777777" w:rsidR="00A34C10" w:rsidRDefault="00A34C10" w:rsidP="007B21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color w:val="7F7F7F" w:themeColor="background1" w:themeShade="7F"/>
        <w:spacing w:val="60"/>
      </w:rPr>
      <w:id w:val="598884811"/>
      <w:docPartObj>
        <w:docPartGallery w:val="Page Numbers (Top of Page)"/>
        <w:docPartUnique/>
      </w:docPartObj>
    </w:sdtPr>
    <w:sdtEndPr>
      <w:rPr>
        <w:color w:val="auto"/>
        <w:spacing w:val="0"/>
      </w:rPr>
    </w:sdtEndPr>
    <w:sdtContent>
      <w:p w14:paraId="1CE39C73" w14:textId="56DAE477" w:rsidR="007B216F" w:rsidRDefault="00F77DDC" w:rsidP="00FF5446">
        <w:pPr>
          <w:pStyle w:val="Header"/>
          <w:pBdr>
            <w:bottom w:val="single" w:sz="4" w:space="1" w:color="D9D9D9" w:themeColor="background1" w:themeShade="D9"/>
          </w:pBdr>
          <w:tabs>
            <w:tab w:val="clear" w:pos="9360"/>
            <w:tab w:val="left" w:pos="1410"/>
            <w:tab w:val="right" w:pos="9090"/>
            <w:tab w:val="right" w:pos="10080"/>
          </w:tabs>
          <w:rPr>
            <w:b/>
          </w:rPr>
        </w:pPr>
        <w:r>
          <w:rPr>
            <w:color w:val="7F7F7F" w:themeColor="background1" w:themeShade="7F"/>
            <w:spacing w:val="60"/>
          </w:rPr>
          <w:t>Kira Bernabe</w:t>
        </w:r>
        <w:r w:rsidR="007B216F">
          <w:rPr>
            <w:color w:val="7F7F7F" w:themeColor="background1" w:themeShade="7F"/>
            <w:spacing w:val="60"/>
          </w:rPr>
          <w:t xml:space="preserve"> – </w:t>
        </w:r>
        <w:r w:rsidR="00E7222D">
          <w:rPr>
            <w:color w:val="7F7F7F" w:themeColor="background1" w:themeShade="7F"/>
            <w:spacing w:val="60"/>
          </w:rPr>
          <w:t>Ramsey</w:t>
        </w:r>
        <w:r w:rsidR="007B216F">
          <w:rPr>
            <w:color w:val="7F7F7F" w:themeColor="background1" w:themeShade="7F"/>
            <w:spacing w:val="60"/>
          </w:rPr>
          <w:t xml:space="preserve"> Lab Notebook</w:t>
        </w:r>
        <w:r w:rsidR="007B216F">
          <w:rPr>
            <w:color w:val="7F7F7F" w:themeColor="background1" w:themeShade="7F"/>
            <w:spacing w:val="60"/>
          </w:rPr>
          <w:tab/>
        </w:r>
        <w:r w:rsidR="007B216F">
          <w:rPr>
            <w:color w:val="7F7F7F" w:themeColor="background1" w:themeShade="7F"/>
            <w:spacing w:val="60"/>
          </w:rPr>
          <w:tab/>
          <w:t>Page</w:t>
        </w:r>
        <w:r w:rsidR="007B216F">
          <w:t xml:space="preserve"> | </w:t>
        </w:r>
        <w:r w:rsidR="00F64714">
          <w:fldChar w:fldCharType="begin"/>
        </w:r>
        <w:r w:rsidR="007B216F" w:rsidRPr="00AA0079">
          <w:instrText xml:space="preserve"> PAGE   \* MERGEFORMAT </w:instrText>
        </w:r>
        <w:r w:rsidR="00F64714">
          <w:fldChar w:fldCharType="separate"/>
        </w:r>
        <w:r w:rsidR="00D80BD6" w:rsidRPr="00D80BD6">
          <w:rPr>
            <w:b/>
            <w:noProof/>
          </w:rPr>
          <w:t>1</w:t>
        </w:r>
        <w:r w:rsidR="00F64714">
          <w:fldChar w:fldCharType="end"/>
        </w:r>
      </w:p>
    </w:sdtContent>
  </w:sdt>
  <w:p w14:paraId="62F5B7F3" w14:textId="77777777" w:rsidR="007B216F" w:rsidRDefault="007B21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A10455"/>
    <w:multiLevelType w:val="hybridMultilevel"/>
    <w:tmpl w:val="A38A64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972398"/>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7D64A40"/>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8B54573"/>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AF2212C"/>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433ECE"/>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0496957"/>
    <w:multiLevelType w:val="hybridMultilevel"/>
    <w:tmpl w:val="21A6252C"/>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06C2089"/>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2BF5393"/>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5261A85"/>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1D810D1E"/>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21655CD9"/>
    <w:multiLevelType w:val="hybridMultilevel"/>
    <w:tmpl w:val="93E09A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1C54DE8"/>
    <w:multiLevelType w:val="hybridMultilevel"/>
    <w:tmpl w:val="4E7EA3E4"/>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3064453"/>
    <w:multiLevelType w:val="hybridMultilevel"/>
    <w:tmpl w:val="A56A7FDA"/>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8A61439"/>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A8B5B3B"/>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30AA223A"/>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354E2B2C"/>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37974F9D"/>
    <w:multiLevelType w:val="hybridMultilevel"/>
    <w:tmpl w:val="A38A64D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3A6D277C"/>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3FE20E02"/>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2904EFE"/>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45405CB1"/>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46BC6E00"/>
    <w:multiLevelType w:val="hybridMultilevel"/>
    <w:tmpl w:val="5DF05D3C"/>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48F349B0"/>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4A5F52E7"/>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52997556"/>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5A384DDB"/>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B1213A3"/>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5E9F4613"/>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5ED72A4E"/>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5FC54528"/>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5FDD6AD4"/>
    <w:multiLevelType w:val="hybridMultilevel"/>
    <w:tmpl w:val="4E7EA3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057301C"/>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61DE4CE9"/>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62F51F63"/>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7155582"/>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675E4EB8"/>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67D7794B"/>
    <w:multiLevelType w:val="hybridMultilevel"/>
    <w:tmpl w:val="A43C04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AA344AE"/>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6CA9571C"/>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71DE1835"/>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3B12F5B"/>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73DB6EDC"/>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78703EDB"/>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ECD5618"/>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EF55C6D"/>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278441752">
    <w:abstractNumId w:val="45"/>
  </w:num>
  <w:num w:numId="2" w16cid:durableId="2044789143">
    <w:abstractNumId w:val="35"/>
  </w:num>
  <w:num w:numId="3" w16cid:durableId="1844665484">
    <w:abstractNumId w:val="4"/>
  </w:num>
  <w:num w:numId="4" w16cid:durableId="901674064">
    <w:abstractNumId w:val="41"/>
  </w:num>
  <w:num w:numId="5" w16cid:durableId="1392659840">
    <w:abstractNumId w:val="27"/>
  </w:num>
  <w:num w:numId="6" w16cid:durableId="90323156">
    <w:abstractNumId w:val="20"/>
  </w:num>
  <w:num w:numId="7" w16cid:durableId="1570723854">
    <w:abstractNumId w:val="14"/>
  </w:num>
  <w:num w:numId="8" w16cid:durableId="680543927">
    <w:abstractNumId w:val="44"/>
  </w:num>
  <w:num w:numId="9" w16cid:durableId="1776708264">
    <w:abstractNumId w:val="42"/>
  </w:num>
  <w:num w:numId="10" w16cid:durableId="744912861">
    <w:abstractNumId w:val="30"/>
  </w:num>
  <w:num w:numId="11" w16cid:durableId="42680939">
    <w:abstractNumId w:val="40"/>
  </w:num>
  <w:num w:numId="12" w16cid:durableId="1927376374">
    <w:abstractNumId w:val="19"/>
  </w:num>
  <w:num w:numId="13" w16cid:durableId="609049065">
    <w:abstractNumId w:val="37"/>
  </w:num>
  <w:num w:numId="14" w16cid:durableId="888498029">
    <w:abstractNumId w:val="5"/>
  </w:num>
  <w:num w:numId="15" w16cid:durableId="2008243738">
    <w:abstractNumId w:val="28"/>
  </w:num>
  <w:num w:numId="16" w16cid:durableId="776022980">
    <w:abstractNumId w:val="25"/>
  </w:num>
  <w:num w:numId="17" w16cid:durableId="672759118">
    <w:abstractNumId w:val="36"/>
  </w:num>
  <w:num w:numId="18" w16cid:durableId="242759634">
    <w:abstractNumId w:val="0"/>
  </w:num>
  <w:num w:numId="19" w16cid:durableId="932208230">
    <w:abstractNumId w:val="1"/>
  </w:num>
  <w:num w:numId="20" w16cid:durableId="960452039">
    <w:abstractNumId w:val="22"/>
  </w:num>
  <w:num w:numId="21" w16cid:durableId="1851720577">
    <w:abstractNumId w:val="10"/>
  </w:num>
  <w:num w:numId="22" w16cid:durableId="1534422984">
    <w:abstractNumId w:val="32"/>
  </w:num>
  <w:num w:numId="23" w16cid:durableId="178665108">
    <w:abstractNumId w:val="18"/>
  </w:num>
  <w:num w:numId="24" w16cid:durableId="2105298744">
    <w:abstractNumId w:val="3"/>
  </w:num>
  <w:num w:numId="25" w16cid:durableId="1296835576">
    <w:abstractNumId w:val="31"/>
  </w:num>
  <w:num w:numId="26" w16cid:durableId="635109614">
    <w:abstractNumId w:val="9"/>
  </w:num>
  <w:num w:numId="27" w16cid:durableId="1710445956">
    <w:abstractNumId w:val="13"/>
  </w:num>
  <w:num w:numId="28" w16cid:durableId="895429503">
    <w:abstractNumId w:val="23"/>
  </w:num>
  <w:num w:numId="29" w16cid:durableId="1585913428">
    <w:abstractNumId w:val="33"/>
  </w:num>
  <w:num w:numId="30" w16cid:durableId="761491477">
    <w:abstractNumId w:val="21"/>
  </w:num>
  <w:num w:numId="31" w16cid:durableId="44527895">
    <w:abstractNumId w:val="46"/>
  </w:num>
  <w:num w:numId="32" w16cid:durableId="636885397">
    <w:abstractNumId w:val="26"/>
  </w:num>
  <w:num w:numId="33" w16cid:durableId="174734572">
    <w:abstractNumId w:val="29"/>
  </w:num>
  <w:num w:numId="34" w16cid:durableId="355666828">
    <w:abstractNumId w:val="12"/>
  </w:num>
  <w:num w:numId="35" w16cid:durableId="2138254519">
    <w:abstractNumId w:val="8"/>
  </w:num>
  <w:num w:numId="36" w16cid:durableId="2128502198">
    <w:abstractNumId w:val="6"/>
  </w:num>
  <w:num w:numId="37" w16cid:durableId="845633103">
    <w:abstractNumId w:val="38"/>
  </w:num>
  <w:num w:numId="38" w16cid:durableId="18044866">
    <w:abstractNumId w:val="17"/>
  </w:num>
  <w:num w:numId="39" w16cid:durableId="967315319">
    <w:abstractNumId w:val="2"/>
  </w:num>
  <w:num w:numId="40" w16cid:durableId="1168984133">
    <w:abstractNumId w:val="43"/>
  </w:num>
  <w:num w:numId="41" w16cid:durableId="146702289">
    <w:abstractNumId w:val="39"/>
  </w:num>
  <w:num w:numId="42" w16cid:durableId="1546914715">
    <w:abstractNumId w:val="7"/>
  </w:num>
  <w:num w:numId="43" w16cid:durableId="819618772">
    <w:abstractNumId w:val="24"/>
  </w:num>
  <w:num w:numId="44" w16cid:durableId="1142036091">
    <w:abstractNumId w:val="16"/>
  </w:num>
  <w:num w:numId="45" w16cid:durableId="1192764935">
    <w:abstractNumId w:val="11"/>
  </w:num>
  <w:num w:numId="46" w16cid:durableId="1334261453">
    <w:abstractNumId w:val="34"/>
  </w:num>
  <w:num w:numId="47" w16cid:durableId="110738548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216F"/>
    <w:rsid w:val="0000011A"/>
    <w:rsid w:val="0000162D"/>
    <w:rsid w:val="000343B1"/>
    <w:rsid w:val="00055BEA"/>
    <w:rsid w:val="00064E3F"/>
    <w:rsid w:val="00065D61"/>
    <w:rsid w:val="00066421"/>
    <w:rsid w:val="00066DC6"/>
    <w:rsid w:val="0009546F"/>
    <w:rsid w:val="000A524C"/>
    <w:rsid w:val="000B524D"/>
    <w:rsid w:val="000C01EB"/>
    <w:rsid w:val="000C2D93"/>
    <w:rsid w:val="000D7975"/>
    <w:rsid w:val="0010109F"/>
    <w:rsid w:val="001143BF"/>
    <w:rsid w:val="00120686"/>
    <w:rsid w:val="00162EAD"/>
    <w:rsid w:val="00177FE2"/>
    <w:rsid w:val="001C1BAD"/>
    <w:rsid w:val="001F62ED"/>
    <w:rsid w:val="001F7631"/>
    <w:rsid w:val="0020006D"/>
    <w:rsid w:val="00206499"/>
    <w:rsid w:val="00210E3C"/>
    <w:rsid w:val="002227A7"/>
    <w:rsid w:val="00222C06"/>
    <w:rsid w:val="00227648"/>
    <w:rsid w:val="00260CBE"/>
    <w:rsid w:val="00272E7E"/>
    <w:rsid w:val="00275776"/>
    <w:rsid w:val="00281D73"/>
    <w:rsid w:val="002C4B0D"/>
    <w:rsid w:val="002C60AD"/>
    <w:rsid w:val="002C71E3"/>
    <w:rsid w:val="002D05ED"/>
    <w:rsid w:val="002E4582"/>
    <w:rsid w:val="002E60F5"/>
    <w:rsid w:val="002F0575"/>
    <w:rsid w:val="002F6106"/>
    <w:rsid w:val="00311A49"/>
    <w:rsid w:val="00313137"/>
    <w:rsid w:val="0031776F"/>
    <w:rsid w:val="00332696"/>
    <w:rsid w:val="00334CB7"/>
    <w:rsid w:val="00344B36"/>
    <w:rsid w:val="00375981"/>
    <w:rsid w:val="00376767"/>
    <w:rsid w:val="003826A4"/>
    <w:rsid w:val="003A194C"/>
    <w:rsid w:val="003A7996"/>
    <w:rsid w:val="003F7918"/>
    <w:rsid w:val="00400805"/>
    <w:rsid w:val="004200C2"/>
    <w:rsid w:val="00422196"/>
    <w:rsid w:val="004318A0"/>
    <w:rsid w:val="00466009"/>
    <w:rsid w:val="004660B9"/>
    <w:rsid w:val="004706A2"/>
    <w:rsid w:val="004743DE"/>
    <w:rsid w:val="00481671"/>
    <w:rsid w:val="00481EC6"/>
    <w:rsid w:val="00491EE4"/>
    <w:rsid w:val="004937C7"/>
    <w:rsid w:val="004B7E5A"/>
    <w:rsid w:val="004E2B5C"/>
    <w:rsid w:val="004E66A2"/>
    <w:rsid w:val="004E7644"/>
    <w:rsid w:val="005016D5"/>
    <w:rsid w:val="005523AB"/>
    <w:rsid w:val="00560BA2"/>
    <w:rsid w:val="005679CC"/>
    <w:rsid w:val="00577582"/>
    <w:rsid w:val="00591C98"/>
    <w:rsid w:val="00597BE2"/>
    <w:rsid w:val="005A461C"/>
    <w:rsid w:val="005D0EDD"/>
    <w:rsid w:val="005D187B"/>
    <w:rsid w:val="005D34B9"/>
    <w:rsid w:val="005E1C2D"/>
    <w:rsid w:val="005E4D4C"/>
    <w:rsid w:val="005E76D5"/>
    <w:rsid w:val="005F09FC"/>
    <w:rsid w:val="006049A4"/>
    <w:rsid w:val="00611908"/>
    <w:rsid w:val="00631670"/>
    <w:rsid w:val="0063661F"/>
    <w:rsid w:val="00642F41"/>
    <w:rsid w:val="006A37CE"/>
    <w:rsid w:val="006A3D04"/>
    <w:rsid w:val="006D1758"/>
    <w:rsid w:val="006D18CF"/>
    <w:rsid w:val="006E5363"/>
    <w:rsid w:val="006E54C1"/>
    <w:rsid w:val="006F0C26"/>
    <w:rsid w:val="007049CD"/>
    <w:rsid w:val="0070647A"/>
    <w:rsid w:val="00717A49"/>
    <w:rsid w:val="00721226"/>
    <w:rsid w:val="00722070"/>
    <w:rsid w:val="00732C28"/>
    <w:rsid w:val="00736128"/>
    <w:rsid w:val="00744DAB"/>
    <w:rsid w:val="00756FD8"/>
    <w:rsid w:val="00787F7F"/>
    <w:rsid w:val="00791507"/>
    <w:rsid w:val="007A68D0"/>
    <w:rsid w:val="007B15F4"/>
    <w:rsid w:val="007B216F"/>
    <w:rsid w:val="007C43B6"/>
    <w:rsid w:val="007C6F71"/>
    <w:rsid w:val="007D303C"/>
    <w:rsid w:val="007F756C"/>
    <w:rsid w:val="008051FA"/>
    <w:rsid w:val="00805369"/>
    <w:rsid w:val="00806277"/>
    <w:rsid w:val="00820167"/>
    <w:rsid w:val="0082176A"/>
    <w:rsid w:val="00826FD8"/>
    <w:rsid w:val="00847342"/>
    <w:rsid w:val="008559EA"/>
    <w:rsid w:val="00862065"/>
    <w:rsid w:val="008658CD"/>
    <w:rsid w:val="0086791A"/>
    <w:rsid w:val="00877998"/>
    <w:rsid w:val="00881AE3"/>
    <w:rsid w:val="00883135"/>
    <w:rsid w:val="008E4A12"/>
    <w:rsid w:val="008E77B1"/>
    <w:rsid w:val="009042E5"/>
    <w:rsid w:val="00905D95"/>
    <w:rsid w:val="0092676F"/>
    <w:rsid w:val="00937532"/>
    <w:rsid w:val="00944139"/>
    <w:rsid w:val="009544BC"/>
    <w:rsid w:val="009623D0"/>
    <w:rsid w:val="009764C6"/>
    <w:rsid w:val="0098213F"/>
    <w:rsid w:val="009945E8"/>
    <w:rsid w:val="009A56B8"/>
    <w:rsid w:val="009B6BEC"/>
    <w:rsid w:val="009B6FC3"/>
    <w:rsid w:val="009C4D3D"/>
    <w:rsid w:val="00A071E0"/>
    <w:rsid w:val="00A14582"/>
    <w:rsid w:val="00A23B18"/>
    <w:rsid w:val="00A272FF"/>
    <w:rsid w:val="00A3017B"/>
    <w:rsid w:val="00A34C10"/>
    <w:rsid w:val="00A55D87"/>
    <w:rsid w:val="00A63304"/>
    <w:rsid w:val="00A63601"/>
    <w:rsid w:val="00A728AD"/>
    <w:rsid w:val="00A80FA6"/>
    <w:rsid w:val="00A82D52"/>
    <w:rsid w:val="00A871BC"/>
    <w:rsid w:val="00AA70ED"/>
    <w:rsid w:val="00AB3539"/>
    <w:rsid w:val="00AE2FBA"/>
    <w:rsid w:val="00AE4E5D"/>
    <w:rsid w:val="00AE657A"/>
    <w:rsid w:val="00AE7E2D"/>
    <w:rsid w:val="00AF0EF0"/>
    <w:rsid w:val="00B01E97"/>
    <w:rsid w:val="00B21493"/>
    <w:rsid w:val="00B40ECE"/>
    <w:rsid w:val="00B56446"/>
    <w:rsid w:val="00B6254E"/>
    <w:rsid w:val="00B66A34"/>
    <w:rsid w:val="00B72DDC"/>
    <w:rsid w:val="00B74D0C"/>
    <w:rsid w:val="00B754D7"/>
    <w:rsid w:val="00B803E1"/>
    <w:rsid w:val="00B80D8B"/>
    <w:rsid w:val="00B8272F"/>
    <w:rsid w:val="00B86DE8"/>
    <w:rsid w:val="00BA628E"/>
    <w:rsid w:val="00BA7420"/>
    <w:rsid w:val="00BB5F15"/>
    <w:rsid w:val="00BF607D"/>
    <w:rsid w:val="00C07E9C"/>
    <w:rsid w:val="00C213F1"/>
    <w:rsid w:val="00C2596A"/>
    <w:rsid w:val="00C279A6"/>
    <w:rsid w:val="00C55F2E"/>
    <w:rsid w:val="00C60656"/>
    <w:rsid w:val="00C80933"/>
    <w:rsid w:val="00C84992"/>
    <w:rsid w:val="00C84B35"/>
    <w:rsid w:val="00C913B3"/>
    <w:rsid w:val="00C93F50"/>
    <w:rsid w:val="00CA3BDF"/>
    <w:rsid w:val="00CA4258"/>
    <w:rsid w:val="00CB45EA"/>
    <w:rsid w:val="00CB664F"/>
    <w:rsid w:val="00CE7D94"/>
    <w:rsid w:val="00CF3594"/>
    <w:rsid w:val="00D32F44"/>
    <w:rsid w:val="00D42FD1"/>
    <w:rsid w:val="00D54FAF"/>
    <w:rsid w:val="00D63CC5"/>
    <w:rsid w:val="00D66A98"/>
    <w:rsid w:val="00D71ACD"/>
    <w:rsid w:val="00D80BD6"/>
    <w:rsid w:val="00D81519"/>
    <w:rsid w:val="00D81FEC"/>
    <w:rsid w:val="00D83909"/>
    <w:rsid w:val="00DA2F0A"/>
    <w:rsid w:val="00DB7B79"/>
    <w:rsid w:val="00DC0654"/>
    <w:rsid w:val="00DC731D"/>
    <w:rsid w:val="00DD595E"/>
    <w:rsid w:val="00DD5B6F"/>
    <w:rsid w:val="00DE29DF"/>
    <w:rsid w:val="00E00D23"/>
    <w:rsid w:val="00E01205"/>
    <w:rsid w:val="00E200C9"/>
    <w:rsid w:val="00E33EE3"/>
    <w:rsid w:val="00E34AA4"/>
    <w:rsid w:val="00E40ACF"/>
    <w:rsid w:val="00E511B1"/>
    <w:rsid w:val="00E67600"/>
    <w:rsid w:val="00E7222D"/>
    <w:rsid w:val="00E756AD"/>
    <w:rsid w:val="00E803A7"/>
    <w:rsid w:val="00E95C70"/>
    <w:rsid w:val="00EA057E"/>
    <w:rsid w:val="00EC7912"/>
    <w:rsid w:val="00ED70CB"/>
    <w:rsid w:val="00EF6B74"/>
    <w:rsid w:val="00F0091D"/>
    <w:rsid w:val="00F15D0D"/>
    <w:rsid w:val="00F447C8"/>
    <w:rsid w:val="00F524E1"/>
    <w:rsid w:val="00F641B6"/>
    <w:rsid w:val="00F64714"/>
    <w:rsid w:val="00F710E2"/>
    <w:rsid w:val="00F77DDC"/>
    <w:rsid w:val="00F81ADF"/>
    <w:rsid w:val="00F830E6"/>
    <w:rsid w:val="00F95189"/>
    <w:rsid w:val="00FA4696"/>
    <w:rsid w:val="00FC1CD6"/>
    <w:rsid w:val="00FD43AD"/>
    <w:rsid w:val="00FE17B4"/>
    <w:rsid w:val="00FE53B1"/>
    <w:rsid w:val="00FE6B2A"/>
    <w:rsid w:val="00FF54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916C2A"/>
  <w15:docId w15:val="{577136D3-C268-4948-95BA-5AFE1055C7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18A0"/>
    <w:pPr>
      <w:jc w:val="both"/>
    </w:pPr>
  </w:style>
  <w:style w:type="paragraph" w:styleId="Heading1">
    <w:name w:val="heading 1"/>
    <w:basedOn w:val="Normal"/>
    <w:next w:val="Normal"/>
    <w:link w:val="Heading1Char"/>
    <w:uiPriority w:val="9"/>
    <w:qFormat/>
    <w:rsid w:val="00C213F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autoRedefine/>
    <w:uiPriority w:val="9"/>
    <w:unhideWhenUsed/>
    <w:qFormat/>
    <w:rsid w:val="002C4B0D"/>
    <w:pPr>
      <w:keepNext/>
      <w:keepLines/>
      <w:spacing w:before="200" w:after="0"/>
      <w:outlineLvl w:val="1"/>
    </w:pPr>
    <w:rPr>
      <w:rFonts w:asciiTheme="majorHAnsi" w:eastAsiaTheme="majorEastAsia" w:hAnsiTheme="majorHAnsi" w:cstheme="majorBidi"/>
      <w:b/>
      <w:bCs/>
      <w:color w:val="4F81BD" w:themeColor="accent1"/>
      <w:sz w:val="24"/>
      <w:szCs w:val="26"/>
    </w:rPr>
  </w:style>
  <w:style w:type="paragraph" w:styleId="Heading3">
    <w:name w:val="heading 3"/>
    <w:basedOn w:val="Normal"/>
    <w:next w:val="Normal"/>
    <w:link w:val="Heading3Char"/>
    <w:uiPriority w:val="9"/>
    <w:unhideWhenUsed/>
    <w:qFormat/>
    <w:rsid w:val="00C213F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213F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13F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C4B0D"/>
    <w:rPr>
      <w:rFonts w:asciiTheme="majorHAnsi" w:eastAsiaTheme="majorEastAsia" w:hAnsiTheme="majorHAnsi" w:cstheme="majorBidi"/>
      <w:b/>
      <w:bCs/>
      <w:color w:val="4F81BD" w:themeColor="accent1"/>
      <w:sz w:val="24"/>
      <w:szCs w:val="26"/>
    </w:rPr>
  </w:style>
  <w:style w:type="character" w:customStyle="1" w:styleId="Heading3Char">
    <w:name w:val="Heading 3 Char"/>
    <w:basedOn w:val="DefaultParagraphFont"/>
    <w:link w:val="Heading3"/>
    <w:uiPriority w:val="9"/>
    <w:rsid w:val="00C213F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213F1"/>
    <w:rPr>
      <w:rFonts w:asciiTheme="majorHAnsi" w:eastAsiaTheme="majorEastAsia" w:hAnsiTheme="majorHAnsi" w:cstheme="majorBidi"/>
      <w:b/>
      <w:bCs/>
      <w:i/>
      <w:iCs/>
      <w:color w:val="4F81BD" w:themeColor="accent1"/>
    </w:rPr>
  </w:style>
  <w:style w:type="paragraph" w:styleId="TOC1">
    <w:name w:val="toc 1"/>
    <w:basedOn w:val="Normal"/>
    <w:next w:val="Normal"/>
    <w:autoRedefine/>
    <w:uiPriority w:val="39"/>
    <w:unhideWhenUsed/>
    <w:qFormat/>
    <w:rsid w:val="00C213F1"/>
    <w:pPr>
      <w:spacing w:after="100"/>
    </w:pPr>
  </w:style>
  <w:style w:type="paragraph" w:styleId="TOC2">
    <w:name w:val="toc 2"/>
    <w:basedOn w:val="Normal"/>
    <w:next w:val="Normal"/>
    <w:autoRedefine/>
    <w:uiPriority w:val="39"/>
    <w:unhideWhenUsed/>
    <w:qFormat/>
    <w:rsid w:val="00C213F1"/>
    <w:pPr>
      <w:spacing w:after="100"/>
      <w:ind w:left="220"/>
    </w:pPr>
  </w:style>
  <w:style w:type="paragraph" w:styleId="TOC3">
    <w:name w:val="toc 3"/>
    <w:basedOn w:val="Normal"/>
    <w:next w:val="Normal"/>
    <w:autoRedefine/>
    <w:uiPriority w:val="39"/>
    <w:unhideWhenUsed/>
    <w:qFormat/>
    <w:rsid w:val="00C213F1"/>
    <w:pPr>
      <w:spacing w:after="100"/>
      <w:ind w:left="440"/>
    </w:pPr>
    <w:rPr>
      <w:rFonts w:eastAsiaTheme="minorEastAsia"/>
    </w:rPr>
  </w:style>
  <w:style w:type="paragraph" w:styleId="Caption">
    <w:name w:val="caption"/>
    <w:basedOn w:val="Normal"/>
    <w:next w:val="Normal"/>
    <w:uiPriority w:val="35"/>
    <w:unhideWhenUsed/>
    <w:qFormat/>
    <w:rsid w:val="00C213F1"/>
    <w:pPr>
      <w:spacing w:line="240" w:lineRule="auto"/>
    </w:pPr>
    <w:rPr>
      <w:b/>
      <w:bCs/>
      <w:color w:val="4F81BD" w:themeColor="accent1"/>
      <w:sz w:val="18"/>
      <w:szCs w:val="18"/>
    </w:rPr>
  </w:style>
  <w:style w:type="paragraph" w:styleId="NoSpacing">
    <w:name w:val="No Spacing"/>
    <w:uiPriority w:val="1"/>
    <w:qFormat/>
    <w:rsid w:val="00C213F1"/>
    <w:pPr>
      <w:spacing w:after="0" w:line="240" w:lineRule="auto"/>
    </w:pPr>
  </w:style>
  <w:style w:type="paragraph" w:styleId="ListParagraph">
    <w:name w:val="List Paragraph"/>
    <w:basedOn w:val="Normal"/>
    <w:uiPriority w:val="34"/>
    <w:qFormat/>
    <w:rsid w:val="00C213F1"/>
    <w:pPr>
      <w:ind w:left="720"/>
      <w:contextualSpacing/>
    </w:pPr>
  </w:style>
  <w:style w:type="paragraph" w:styleId="TOCHeading">
    <w:name w:val="TOC Heading"/>
    <w:basedOn w:val="Heading1"/>
    <w:next w:val="Normal"/>
    <w:uiPriority w:val="39"/>
    <w:semiHidden/>
    <w:unhideWhenUsed/>
    <w:qFormat/>
    <w:rsid w:val="00C213F1"/>
    <w:pPr>
      <w:outlineLvl w:val="9"/>
    </w:pPr>
  </w:style>
  <w:style w:type="paragraph" w:styleId="Header">
    <w:name w:val="header"/>
    <w:basedOn w:val="Normal"/>
    <w:link w:val="HeaderChar"/>
    <w:uiPriority w:val="99"/>
    <w:unhideWhenUsed/>
    <w:rsid w:val="007B21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216F"/>
  </w:style>
  <w:style w:type="paragraph" w:styleId="Footer">
    <w:name w:val="footer"/>
    <w:basedOn w:val="Normal"/>
    <w:link w:val="FooterChar"/>
    <w:uiPriority w:val="99"/>
    <w:unhideWhenUsed/>
    <w:rsid w:val="007B21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216F"/>
  </w:style>
  <w:style w:type="paragraph" w:styleId="BalloonText">
    <w:name w:val="Balloon Text"/>
    <w:basedOn w:val="Normal"/>
    <w:link w:val="BalloonTextChar"/>
    <w:uiPriority w:val="99"/>
    <w:semiHidden/>
    <w:unhideWhenUsed/>
    <w:rsid w:val="007B21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B216F"/>
    <w:rPr>
      <w:rFonts w:ascii="Tahoma" w:hAnsi="Tahoma" w:cs="Tahoma"/>
      <w:sz w:val="16"/>
      <w:szCs w:val="16"/>
    </w:rPr>
  </w:style>
  <w:style w:type="character" w:styleId="Hyperlink">
    <w:name w:val="Hyperlink"/>
    <w:basedOn w:val="DefaultParagraphFont"/>
    <w:uiPriority w:val="99"/>
    <w:unhideWhenUsed/>
    <w:rsid w:val="007B216F"/>
    <w:rPr>
      <w:color w:val="0000FF" w:themeColor="hyperlink"/>
      <w:u w:val="single"/>
    </w:rPr>
  </w:style>
  <w:style w:type="table" w:styleId="TableGrid">
    <w:name w:val="Table Grid"/>
    <w:basedOn w:val="TableNormal"/>
    <w:uiPriority w:val="59"/>
    <w:rsid w:val="00260C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426775">
      <w:bodyDiv w:val="1"/>
      <w:marLeft w:val="0"/>
      <w:marRight w:val="0"/>
      <w:marTop w:val="0"/>
      <w:marBottom w:val="0"/>
      <w:divBdr>
        <w:top w:val="none" w:sz="0" w:space="0" w:color="auto"/>
        <w:left w:val="none" w:sz="0" w:space="0" w:color="auto"/>
        <w:bottom w:val="none" w:sz="0" w:space="0" w:color="auto"/>
        <w:right w:val="none" w:sz="0" w:space="0" w:color="auto"/>
      </w:divBdr>
    </w:div>
    <w:div w:id="610162119">
      <w:bodyDiv w:val="1"/>
      <w:marLeft w:val="0"/>
      <w:marRight w:val="0"/>
      <w:marTop w:val="0"/>
      <w:marBottom w:val="0"/>
      <w:divBdr>
        <w:top w:val="none" w:sz="0" w:space="0" w:color="auto"/>
        <w:left w:val="none" w:sz="0" w:space="0" w:color="auto"/>
        <w:bottom w:val="none" w:sz="0" w:space="0" w:color="auto"/>
        <w:right w:val="none" w:sz="0" w:space="0" w:color="auto"/>
      </w:divBdr>
    </w:div>
    <w:div w:id="661783176">
      <w:bodyDiv w:val="1"/>
      <w:marLeft w:val="0"/>
      <w:marRight w:val="0"/>
      <w:marTop w:val="0"/>
      <w:marBottom w:val="0"/>
      <w:divBdr>
        <w:top w:val="none" w:sz="0" w:space="0" w:color="auto"/>
        <w:left w:val="none" w:sz="0" w:space="0" w:color="auto"/>
        <w:bottom w:val="none" w:sz="0" w:space="0" w:color="auto"/>
        <w:right w:val="none" w:sz="0" w:space="0" w:color="auto"/>
      </w:divBdr>
    </w:div>
    <w:div w:id="711881471">
      <w:bodyDiv w:val="1"/>
      <w:marLeft w:val="0"/>
      <w:marRight w:val="0"/>
      <w:marTop w:val="0"/>
      <w:marBottom w:val="0"/>
      <w:divBdr>
        <w:top w:val="none" w:sz="0" w:space="0" w:color="auto"/>
        <w:left w:val="none" w:sz="0" w:space="0" w:color="auto"/>
        <w:bottom w:val="none" w:sz="0" w:space="0" w:color="auto"/>
        <w:right w:val="none" w:sz="0" w:space="0" w:color="auto"/>
      </w:divBdr>
    </w:div>
    <w:div w:id="815225525">
      <w:bodyDiv w:val="1"/>
      <w:marLeft w:val="0"/>
      <w:marRight w:val="0"/>
      <w:marTop w:val="0"/>
      <w:marBottom w:val="0"/>
      <w:divBdr>
        <w:top w:val="none" w:sz="0" w:space="0" w:color="auto"/>
        <w:left w:val="none" w:sz="0" w:space="0" w:color="auto"/>
        <w:bottom w:val="none" w:sz="0" w:space="0" w:color="auto"/>
        <w:right w:val="none" w:sz="0" w:space="0" w:color="auto"/>
      </w:divBdr>
    </w:div>
    <w:div w:id="908538756">
      <w:bodyDiv w:val="1"/>
      <w:marLeft w:val="0"/>
      <w:marRight w:val="0"/>
      <w:marTop w:val="0"/>
      <w:marBottom w:val="0"/>
      <w:divBdr>
        <w:top w:val="none" w:sz="0" w:space="0" w:color="auto"/>
        <w:left w:val="none" w:sz="0" w:space="0" w:color="auto"/>
        <w:bottom w:val="none" w:sz="0" w:space="0" w:color="auto"/>
        <w:right w:val="none" w:sz="0" w:space="0" w:color="auto"/>
      </w:divBdr>
    </w:div>
    <w:div w:id="942956499">
      <w:bodyDiv w:val="1"/>
      <w:marLeft w:val="0"/>
      <w:marRight w:val="0"/>
      <w:marTop w:val="0"/>
      <w:marBottom w:val="0"/>
      <w:divBdr>
        <w:top w:val="none" w:sz="0" w:space="0" w:color="auto"/>
        <w:left w:val="none" w:sz="0" w:space="0" w:color="auto"/>
        <w:bottom w:val="none" w:sz="0" w:space="0" w:color="auto"/>
        <w:right w:val="none" w:sz="0" w:space="0" w:color="auto"/>
      </w:divBdr>
    </w:div>
    <w:div w:id="1045638557">
      <w:bodyDiv w:val="1"/>
      <w:marLeft w:val="0"/>
      <w:marRight w:val="0"/>
      <w:marTop w:val="0"/>
      <w:marBottom w:val="0"/>
      <w:divBdr>
        <w:top w:val="none" w:sz="0" w:space="0" w:color="auto"/>
        <w:left w:val="none" w:sz="0" w:space="0" w:color="auto"/>
        <w:bottom w:val="none" w:sz="0" w:space="0" w:color="auto"/>
        <w:right w:val="none" w:sz="0" w:space="0" w:color="auto"/>
      </w:divBdr>
    </w:div>
    <w:div w:id="1178081515">
      <w:bodyDiv w:val="1"/>
      <w:marLeft w:val="0"/>
      <w:marRight w:val="0"/>
      <w:marTop w:val="0"/>
      <w:marBottom w:val="0"/>
      <w:divBdr>
        <w:top w:val="none" w:sz="0" w:space="0" w:color="auto"/>
        <w:left w:val="none" w:sz="0" w:space="0" w:color="auto"/>
        <w:bottom w:val="none" w:sz="0" w:space="0" w:color="auto"/>
        <w:right w:val="none" w:sz="0" w:space="0" w:color="auto"/>
      </w:divBdr>
    </w:div>
    <w:div w:id="1203058956">
      <w:bodyDiv w:val="1"/>
      <w:marLeft w:val="0"/>
      <w:marRight w:val="0"/>
      <w:marTop w:val="0"/>
      <w:marBottom w:val="0"/>
      <w:divBdr>
        <w:top w:val="none" w:sz="0" w:space="0" w:color="auto"/>
        <w:left w:val="none" w:sz="0" w:space="0" w:color="auto"/>
        <w:bottom w:val="none" w:sz="0" w:space="0" w:color="auto"/>
        <w:right w:val="none" w:sz="0" w:space="0" w:color="auto"/>
      </w:divBdr>
    </w:div>
    <w:div w:id="1320421393">
      <w:bodyDiv w:val="1"/>
      <w:marLeft w:val="0"/>
      <w:marRight w:val="0"/>
      <w:marTop w:val="0"/>
      <w:marBottom w:val="0"/>
      <w:divBdr>
        <w:top w:val="none" w:sz="0" w:space="0" w:color="auto"/>
        <w:left w:val="none" w:sz="0" w:space="0" w:color="auto"/>
        <w:bottom w:val="none" w:sz="0" w:space="0" w:color="auto"/>
        <w:right w:val="none" w:sz="0" w:space="0" w:color="auto"/>
      </w:divBdr>
    </w:div>
    <w:div w:id="1327199475">
      <w:bodyDiv w:val="1"/>
      <w:marLeft w:val="0"/>
      <w:marRight w:val="0"/>
      <w:marTop w:val="0"/>
      <w:marBottom w:val="0"/>
      <w:divBdr>
        <w:top w:val="none" w:sz="0" w:space="0" w:color="auto"/>
        <w:left w:val="none" w:sz="0" w:space="0" w:color="auto"/>
        <w:bottom w:val="none" w:sz="0" w:space="0" w:color="auto"/>
        <w:right w:val="none" w:sz="0" w:space="0" w:color="auto"/>
      </w:divBdr>
    </w:div>
    <w:div w:id="1352343122">
      <w:bodyDiv w:val="1"/>
      <w:marLeft w:val="0"/>
      <w:marRight w:val="0"/>
      <w:marTop w:val="0"/>
      <w:marBottom w:val="0"/>
      <w:divBdr>
        <w:top w:val="none" w:sz="0" w:space="0" w:color="auto"/>
        <w:left w:val="none" w:sz="0" w:space="0" w:color="auto"/>
        <w:bottom w:val="none" w:sz="0" w:space="0" w:color="auto"/>
        <w:right w:val="none" w:sz="0" w:space="0" w:color="auto"/>
      </w:divBdr>
    </w:div>
    <w:div w:id="1385906436">
      <w:bodyDiv w:val="1"/>
      <w:marLeft w:val="0"/>
      <w:marRight w:val="0"/>
      <w:marTop w:val="0"/>
      <w:marBottom w:val="0"/>
      <w:divBdr>
        <w:top w:val="none" w:sz="0" w:space="0" w:color="auto"/>
        <w:left w:val="none" w:sz="0" w:space="0" w:color="auto"/>
        <w:bottom w:val="none" w:sz="0" w:space="0" w:color="auto"/>
        <w:right w:val="none" w:sz="0" w:space="0" w:color="auto"/>
      </w:divBdr>
    </w:div>
    <w:div w:id="1394045737">
      <w:bodyDiv w:val="1"/>
      <w:marLeft w:val="0"/>
      <w:marRight w:val="0"/>
      <w:marTop w:val="0"/>
      <w:marBottom w:val="0"/>
      <w:divBdr>
        <w:top w:val="none" w:sz="0" w:space="0" w:color="auto"/>
        <w:left w:val="none" w:sz="0" w:space="0" w:color="auto"/>
        <w:bottom w:val="none" w:sz="0" w:space="0" w:color="auto"/>
        <w:right w:val="none" w:sz="0" w:space="0" w:color="auto"/>
      </w:divBdr>
    </w:div>
    <w:div w:id="1489859428">
      <w:bodyDiv w:val="1"/>
      <w:marLeft w:val="0"/>
      <w:marRight w:val="0"/>
      <w:marTop w:val="0"/>
      <w:marBottom w:val="0"/>
      <w:divBdr>
        <w:top w:val="none" w:sz="0" w:space="0" w:color="auto"/>
        <w:left w:val="none" w:sz="0" w:space="0" w:color="auto"/>
        <w:bottom w:val="none" w:sz="0" w:space="0" w:color="auto"/>
        <w:right w:val="none" w:sz="0" w:space="0" w:color="auto"/>
      </w:divBdr>
    </w:div>
    <w:div w:id="1580291359">
      <w:bodyDiv w:val="1"/>
      <w:marLeft w:val="0"/>
      <w:marRight w:val="0"/>
      <w:marTop w:val="0"/>
      <w:marBottom w:val="0"/>
      <w:divBdr>
        <w:top w:val="none" w:sz="0" w:space="0" w:color="auto"/>
        <w:left w:val="none" w:sz="0" w:space="0" w:color="auto"/>
        <w:bottom w:val="none" w:sz="0" w:space="0" w:color="auto"/>
        <w:right w:val="none" w:sz="0" w:space="0" w:color="auto"/>
      </w:divBdr>
    </w:div>
    <w:div w:id="1591279641">
      <w:bodyDiv w:val="1"/>
      <w:marLeft w:val="0"/>
      <w:marRight w:val="0"/>
      <w:marTop w:val="0"/>
      <w:marBottom w:val="0"/>
      <w:divBdr>
        <w:top w:val="none" w:sz="0" w:space="0" w:color="auto"/>
        <w:left w:val="none" w:sz="0" w:space="0" w:color="auto"/>
        <w:bottom w:val="none" w:sz="0" w:space="0" w:color="auto"/>
        <w:right w:val="none" w:sz="0" w:space="0" w:color="auto"/>
      </w:divBdr>
    </w:div>
    <w:div w:id="1593784226">
      <w:bodyDiv w:val="1"/>
      <w:marLeft w:val="0"/>
      <w:marRight w:val="0"/>
      <w:marTop w:val="0"/>
      <w:marBottom w:val="0"/>
      <w:divBdr>
        <w:top w:val="none" w:sz="0" w:space="0" w:color="auto"/>
        <w:left w:val="none" w:sz="0" w:space="0" w:color="auto"/>
        <w:bottom w:val="none" w:sz="0" w:space="0" w:color="auto"/>
        <w:right w:val="none" w:sz="0" w:space="0" w:color="auto"/>
      </w:divBdr>
    </w:div>
    <w:div w:id="1697389408">
      <w:bodyDiv w:val="1"/>
      <w:marLeft w:val="0"/>
      <w:marRight w:val="0"/>
      <w:marTop w:val="0"/>
      <w:marBottom w:val="0"/>
      <w:divBdr>
        <w:top w:val="none" w:sz="0" w:space="0" w:color="auto"/>
        <w:left w:val="none" w:sz="0" w:space="0" w:color="auto"/>
        <w:bottom w:val="none" w:sz="0" w:space="0" w:color="auto"/>
        <w:right w:val="none" w:sz="0" w:space="0" w:color="auto"/>
      </w:divBdr>
    </w:div>
    <w:div w:id="1714579879">
      <w:bodyDiv w:val="1"/>
      <w:marLeft w:val="0"/>
      <w:marRight w:val="0"/>
      <w:marTop w:val="0"/>
      <w:marBottom w:val="0"/>
      <w:divBdr>
        <w:top w:val="none" w:sz="0" w:space="0" w:color="auto"/>
        <w:left w:val="none" w:sz="0" w:space="0" w:color="auto"/>
        <w:bottom w:val="none" w:sz="0" w:space="0" w:color="auto"/>
        <w:right w:val="none" w:sz="0" w:space="0" w:color="auto"/>
      </w:divBdr>
    </w:div>
    <w:div w:id="1720517178">
      <w:bodyDiv w:val="1"/>
      <w:marLeft w:val="0"/>
      <w:marRight w:val="0"/>
      <w:marTop w:val="0"/>
      <w:marBottom w:val="0"/>
      <w:divBdr>
        <w:top w:val="none" w:sz="0" w:space="0" w:color="auto"/>
        <w:left w:val="none" w:sz="0" w:space="0" w:color="auto"/>
        <w:bottom w:val="none" w:sz="0" w:space="0" w:color="auto"/>
        <w:right w:val="none" w:sz="0" w:space="0" w:color="auto"/>
      </w:divBdr>
    </w:div>
    <w:div w:id="1735009935">
      <w:bodyDiv w:val="1"/>
      <w:marLeft w:val="0"/>
      <w:marRight w:val="0"/>
      <w:marTop w:val="0"/>
      <w:marBottom w:val="0"/>
      <w:divBdr>
        <w:top w:val="none" w:sz="0" w:space="0" w:color="auto"/>
        <w:left w:val="none" w:sz="0" w:space="0" w:color="auto"/>
        <w:bottom w:val="none" w:sz="0" w:space="0" w:color="auto"/>
        <w:right w:val="none" w:sz="0" w:space="0" w:color="auto"/>
      </w:divBdr>
    </w:div>
    <w:div w:id="1806922915">
      <w:bodyDiv w:val="1"/>
      <w:marLeft w:val="0"/>
      <w:marRight w:val="0"/>
      <w:marTop w:val="0"/>
      <w:marBottom w:val="0"/>
      <w:divBdr>
        <w:top w:val="none" w:sz="0" w:space="0" w:color="auto"/>
        <w:left w:val="none" w:sz="0" w:space="0" w:color="auto"/>
        <w:bottom w:val="none" w:sz="0" w:space="0" w:color="auto"/>
        <w:right w:val="none" w:sz="0" w:space="0" w:color="auto"/>
      </w:divBdr>
    </w:div>
    <w:div w:id="1818180077">
      <w:bodyDiv w:val="1"/>
      <w:marLeft w:val="0"/>
      <w:marRight w:val="0"/>
      <w:marTop w:val="0"/>
      <w:marBottom w:val="0"/>
      <w:divBdr>
        <w:top w:val="none" w:sz="0" w:space="0" w:color="auto"/>
        <w:left w:val="none" w:sz="0" w:space="0" w:color="auto"/>
        <w:bottom w:val="none" w:sz="0" w:space="0" w:color="auto"/>
        <w:right w:val="none" w:sz="0" w:space="0" w:color="auto"/>
      </w:divBdr>
    </w:div>
    <w:div w:id="1860312889">
      <w:bodyDiv w:val="1"/>
      <w:marLeft w:val="0"/>
      <w:marRight w:val="0"/>
      <w:marTop w:val="0"/>
      <w:marBottom w:val="0"/>
      <w:divBdr>
        <w:top w:val="none" w:sz="0" w:space="0" w:color="auto"/>
        <w:left w:val="none" w:sz="0" w:space="0" w:color="auto"/>
        <w:bottom w:val="none" w:sz="0" w:space="0" w:color="auto"/>
        <w:right w:val="none" w:sz="0" w:space="0" w:color="auto"/>
      </w:divBdr>
    </w:div>
    <w:div w:id="1968782258">
      <w:bodyDiv w:val="1"/>
      <w:marLeft w:val="0"/>
      <w:marRight w:val="0"/>
      <w:marTop w:val="0"/>
      <w:marBottom w:val="0"/>
      <w:divBdr>
        <w:top w:val="none" w:sz="0" w:space="0" w:color="auto"/>
        <w:left w:val="none" w:sz="0" w:space="0" w:color="auto"/>
        <w:bottom w:val="none" w:sz="0" w:space="0" w:color="auto"/>
        <w:right w:val="none" w:sz="0" w:space="0" w:color="auto"/>
      </w:divBdr>
    </w:div>
    <w:div w:id="2003970500">
      <w:bodyDiv w:val="1"/>
      <w:marLeft w:val="0"/>
      <w:marRight w:val="0"/>
      <w:marTop w:val="0"/>
      <w:marBottom w:val="0"/>
      <w:divBdr>
        <w:top w:val="none" w:sz="0" w:space="0" w:color="auto"/>
        <w:left w:val="none" w:sz="0" w:space="0" w:color="auto"/>
        <w:bottom w:val="none" w:sz="0" w:space="0" w:color="auto"/>
        <w:right w:val="none" w:sz="0" w:space="0" w:color="auto"/>
      </w:divBdr>
    </w:div>
    <w:div w:id="2044361556">
      <w:bodyDiv w:val="1"/>
      <w:marLeft w:val="0"/>
      <w:marRight w:val="0"/>
      <w:marTop w:val="0"/>
      <w:marBottom w:val="0"/>
      <w:divBdr>
        <w:top w:val="none" w:sz="0" w:space="0" w:color="auto"/>
        <w:left w:val="none" w:sz="0" w:space="0" w:color="auto"/>
        <w:bottom w:val="none" w:sz="0" w:space="0" w:color="auto"/>
        <w:right w:val="none" w:sz="0" w:space="0" w:color="auto"/>
      </w:divBdr>
    </w:div>
    <w:div w:id="20493790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hart" Target="charts/chart6.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chart" Target="charts/chart3.xm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image" Target="media/image9.png"/><Relationship Id="rId10" Type="http://schemas.openxmlformats.org/officeDocument/2006/relationships/image" Target="media/image3.png"/><Relationship Id="rId19"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chart" Target="charts/chart7.xm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kirabernabe/Library/CloudStorage/GoogleDrive-kbernabe@uri.edu/Shared%20drives/KRamsey%20Lab/Kira%20Bernabe/Concentrations/growth%20curves/Growth%20Curve%20Concs_072524_S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kirabernabe/Library/CloudStorage/GoogleDrive-kbernabe@uri.edu/Shared%20drives/KRamsey%20Lab/Kira%20Bernabe/Concentrations/growth%20curves/Growth%20Curve%20Concs_072524_S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kirabernabe/Library/CloudStorage/GoogleDrive-kbernabe@uri.edu/Shared%20drives/KRamsey%20Lab/Kira%20Bernabe/Concentrations/growth%20curves/Growth%20Curve%20Concs_072524_S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Users/kirabernabe/Library/CloudStorage/GoogleDrive-kbernabe@uri.edu/Shared%20drives/KRamsey%20Lab/Kira%20Bernabe/Staph/MICs/240815_KB_MIC_SA.xlsx"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file:////Users/kirabernabe/Library/CloudStorage/GoogleDrive-kbernabe@uri.edu/Shared%20drives/KRamsey%20Lab/Kira%20Bernabe/Staph/MICs/240815_KB_MIC_SA.xlsx"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file:////Users/kirabernabe/Library/CloudStorage/GoogleDrive-kbernabe@uri.edu/Shared%20drives/KRamsey%20Lab/Kira%20Bernabe/Staph/MICs/240815_KB_MIC_SA.xlsx" TargetMode="Externa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oleObject" Target="file:////Users/kirabernabe/Library/CloudStorage/GoogleDrive-kbernabe@uri.edu/Shared%20drives/KRamsey%20Lab/Kira%20Bernabe/Staph/MICs/240815_KB_MIC_S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aseline="0"/>
              <a:t>Hours 0-1.5</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C$35</c:f>
              <c:strCache>
                <c:ptCount val="1"/>
                <c:pt idx="0">
                  <c:v>0-1.5</c:v>
                </c:pt>
              </c:strCache>
            </c:strRef>
          </c:tx>
          <c:spPr>
            <a:solidFill>
              <a:schemeClr val="accent1"/>
            </a:solidFill>
            <a:ln>
              <a:noFill/>
            </a:ln>
            <a:effectLst/>
          </c:spPr>
          <c:invertIfNegative val="0"/>
          <c:errBars>
            <c:errBarType val="both"/>
            <c:errValType val="cust"/>
            <c:noEndCap val="0"/>
            <c:plus>
              <c:numRef>
                <c:f>Sheet1!$D$36:$D$40</c:f>
                <c:numCache>
                  <c:formatCode>General</c:formatCode>
                  <c:ptCount val="5"/>
                  <c:pt idx="0">
                    <c:v>2.7262066700293399</c:v>
                  </c:pt>
                  <c:pt idx="1">
                    <c:v>4.6956892171778932</c:v>
                  </c:pt>
                </c:numCache>
              </c:numRef>
            </c:plus>
            <c:minus>
              <c:numRef>
                <c:f>Sheet1!$D$36:$D$40</c:f>
                <c:numCache>
                  <c:formatCode>General</c:formatCode>
                  <c:ptCount val="5"/>
                  <c:pt idx="0">
                    <c:v>2.7262066700293399</c:v>
                  </c:pt>
                  <c:pt idx="1">
                    <c:v>4.6956892171778932</c:v>
                  </c:pt>
                </c:numCache>
              </c:numRef>
            </c:minus>
            <c:spPr>
              <a:noFill/>
              <a:ln w="9525" cap="flat" cmpd="sng" algn="ctr">
                <a:solidFill>
                  <a:schemeClr val="tx1">
                    <a:lumMod val="65000"/>
                    <a:lumOff val="35000"/>
                  </a:schemeClr>
                </a:solidFill>
                <a:round/>
              </a:ln>
              <a:effectLst/>
            </c:spPr>
          </c:errBars>
          <c:cat>
            <c:strRef>
              <c:f>Sheet1!$B$36:$B$37</c:f>
              <c:strCache>
                <c:ptCount val="2"/>
                <c:pt idx="0">
                  <c:v>KRSA2</c:v>
                </c:pt>
                <c:pt idx="1">
                  <c:v>KRSA12</c:v>
                </c:pt>
              </c:strCache>
            </c:strRef>
          </c:cat>
          <c:val>
            <c:numRef>
              <c:f>Sheet1!$C$36:$C$37</c:f>
              <c:numCache>
                <c:formatCode>0.0</c:formatCode>
                <c:ptCount val="2"/>
                <c:pt idx="0">
                  <c:v>39.907215238644412</c:v>
                </c:pt>
                <c:pt idx="1">
                  <c:v>58.956411653352482</c:v>
                </c:pt>
              </c:numCache>
            </c:numRef>
          </c:val>
          <c:extLst>
            <c:ext xmlns:c16="http://schemas.microsoft.com/office/drawing/2014/chart" uri="{C3380CC4-5D6E-409C-BE32-E72D297353CC}">
              <c16:uniqueId val="{00000000-646B-994C-AB0A-3FD8755BCEE6}"/>
            </c:ext>
          </c:extLst>
        </c:ser>
        <c:dLbls>
          <c:showLegendKey val="0"/>
          <c:showVal val="0"/>
          <c:showCatName val="0"/>
          <c:showSerName val="0"/>
          <c:showPercent val="0"/>
          <c:showBubbleSize val="0"/>
        </c:dLbls>
        <c:gapWidth val="219"/>
        <c:overlap val="-27"/>
        <c:axId val="1768880224"/>
        <c:axId val="1815722640"/>
      </c:barChart>
      <c:catAx>
        <c:axId val="17688802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15722640"/>
        <c:crosses val="autoZero"/>
        <c:auto val="1"/>
        <c:lblAlgn val="ctr"/>
        <c:lblOffset val="100"/>
        <c:noMultiLvlLbl val="0"/>
      </c:catAx>
      <c:valAx>
        <c:axId val="1815722640"/>
        <c:scaling>
          <c:orientation val="minMax"/>
        </c:scaling>
        <c:delete val="0"/>
        <c:axPos val="l"/>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888022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aseline="0"/>
              <a:t>Hours 1.5-3</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C$42</c:f>
              <c:strCache>
                <c:ptCount val="1"/>
                <c:pt idx="0">
                  <c:v>1.5-3</c:v>
                </c:pt>
              </c:strCache>
            </c:strRef>
          </c:tx>
          <c:spPr>
            <a:solidFill>
              <a:schemeClr val="accent1"/>
            </a:solidFill>
            <a:ln>
              <a:noFill/>
            </a:ln>
            <a:effectLst/>
          </c:spPr>
          <c:invertIfNegative val="0"/>
          <c:errBars>
            <c:errBarType val="both"/>
            <c:errValType val="cust"/>
            <c:noEndCap val="0"/>
            <c:plus>
              <c:numRef>
                <c:f>Sheet1!$D$43:$D$47</c:f>
                <c:numCache>
                  <c:formatCode>General</c:formatCode>
                  <c:ptCount val="5"/>
                  <c:pt idx="0">
                    <c:v>3.6132353427744257</c:v>
                  </c:pt>
                  <c:pt idx="1">
                    <c:v>6.7697013379879882</c:v>
                  </c:pt>
                </c:numCache>
              </c:numRef>
            </c:plus>
            <c:minus>
              <c:numRef>
                <c:f>Sheet1!$D$43:$D$47</c:f>
                <c:numCache>
                  <c:formatCode>General</c:formatCode>
                  <c:ptCount val="5"/>
                  <c:pt idx="0">
                    <c:v>3.6132353427744257</c:v>
                  </c:pt>
                  <c:pt idx="1">
                    <c:v>6.7697013379879882</c:v>
                  </c:pt>
                </c:numCache>
              </c:numRef>
            </c:minus>
            <c:spPr>
              <a:noFill/>
              <a:ln w="9525" cap="flat" cmpd="sng" algn="ctr">
                <a:solidFill>
                  <a:schemeClr val="tx1">
                    <a:lumMod val="65000"/>
                    <a:lumOff val="35000"/>
                  </a:schemeClr>
                </a:solidFill>
                <a:round/>
              </a:ln>
              <a:effectLst/>
            </c:spPr>
          </c:errBars>
          <c:cat>
            <c:strRef>
              <c:f>Sheet1!$B$43:$B$44</c:f>
              <c:strCache>
                <c:ptCount val="2"/>
                <c:pt idx="0">
                  <c:v>KRSA2</c:v>
                </c:pt>
                <c:pt idx="1">
                  <c:v>KRSA12</c:v>
                </c:pt>
              </c:strCache>
            </c:strRef>
          </c:cat>
          <c:val>
            <c:numRef>
              <c:f>Sheet1!$C$43:$C$44</c:f>
              <c:numCache>
                <c:formatCode>0.0</c:formatCode>
                <c:ptCount val="2"/>
                <c:pt idx="0">
                  <c:v>54.684375378765104</c:v>
                </c:pt>
                <c:pt idx="1">
                  <c:v>70.908546617301951</c:v>
                </c:pt>
              </c:numCache>
            </c:numRef>
          </c:val>
          <c:extLst>
            <c:ext xmlns:c16="http://schemas.microsoft.com/office/drawing/2014/chart" uri="{C3380CC4-5D6E-409C-BE32-E72D297353CC}">
              <c16:uniqueId val="{00000000-7652-DB4C-B491-4EBFA2DF7EB8}"/>
            </c:ext>
          </c:extLst>
        </c:ser>
        <c:dLbls>
          <c:showLegendKey val="0"/>
          <c:showVal val="0"/>
          <c:showCatName val="0"/>
          <c:showSerName val="0"/>
          <c:showPercent val="0"/>
          <c:showBubbleSize val="0"/>
        </c:dLbls>
        <c:gapWidth val="219"/>
        <c:overlap val="-27"/>
        <c:axId val="1580564912"/>
        <c:axId val="1580566640"/>
      </c:barChart>
      <c:catAx>
        <c:axId val="15805649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0566640"/>
        <c:crosses val="autoZero"/>
        <c:auto val="1"/>
        <c:lblAlgn val="ctr"/>
        <c:lblOffset val="100"/>
        <c:noMultiLvlLbl val="0"/>
      </c:catAx>
      <c:valAx>
        <c:axId val="158056664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r>
                  <a:rPr lang="en-US" baseline="0"/>
                  <a:t> in Minute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056491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Hours</a:t>
            </a:r>
            <a:r>
              <a:rPr lang="en-US" baseline="0"/>
              <a:t> </a:t>
            </a:r>
            <a:r>
              <a:rPr lang="en-US"/>
              <a:t>3-4.5</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C$49</c:f>
              <c:strCache>
                <c:ptCount val="1"/>
                <c:pt idx="0">
                  <c:v>3-4.5</c:v>
                </c:pt>
              </c:strCache>
            </c:strRef>
          </c:tx>
          <c:spPr>
            <a:solidFill>
              <a:schemeClr val="accent1"/>
            </a:solidFill>
            <a:ln>
              <a:noFill/>
            </a:ln>
            <a:effectLst/>
          </c:spPr>
          <c:invertIfNegative val="0"/>
          <c:errBars>
            <c:errBarType val="both"/>
            <c:errValType val="cust"/>
            <c:noEndCap val="0"/>
            <c:plus>
              <c:numRef>
                <c:f>Sheet1!$D$50:$D$54</c:f>
                <c:numCache>
                  <c:formatCode>General</c:formatCode>
                  <c:ptCount val="5"/>
                  <c:pt idx="0">
                    <c:v>148.13554064587728</c:v>
                  </c:pt>
                  <c:pt idx="1">
                    <c:v>18.775974379377704</c:v>
                  </c:pt>
                </c:numCache>
              </c:numRef>
            </c:plus>
            <c:minus>
              <c:numRef>
                <c:f>Sheet1!$D$50:$D$54</c:f>
                <c:numCache>
                  <c:formatCode>General</c:formatCode>
                  <c:ptCount val="5"/>
                  <c:pt idx="0">
                    <c:v>148.13554064587728</c:v>
                  </c:pt>
                  <c:pt idx="1">
                    <c:v>18.775974379377704</c:v>
                  </c:pt>
                </c:numCache>
              </c:numRef>
            </c:minus>
            <c:spPr>
              <a:noFill/>
              <a:ln w="9525" cap="flat" cmpd="sng" algn="ctr">
                <a:solidFill>
                  <a:schemeClr val="tx1">
                    <a:lumMod val="65000"/>
                    <a:lumOff val="35000"/>
                  </a:schemeClr>
                </a:solidFill>
                <a:round/>
              </a:ln>
              <a:effectLst/>
            </c:spPr>
          </c:errBars>
          <c:cat>
            <c:strRef>
              <c:f>Sheet1!$B$50:$B$51</c:f>
              <c:strCache>
                <c:ptCount val="2"/>
                <c:pt idx="0">
                  <c:v>KRSA2</c:v>
                </c:pt>
                <c:pt idx="1">
                  <c:v>KRSA12</c:v>
                </c:pt>
              </c:strCache>
            </c:strRef>
          </c:cat>
          <c:val>
            <c:numRef>
              <c:f>Sheet1!$C$50:$C$51</c:f>
              <c:numCache>
                <c:formatCode>0.0</c:formatCode>
                <c:ptCount val="2"/>
                <c:pt idx="0">
                  <c:v>237.3101795140216</c:v>
                </c:pt>
                <c:pt idx="1">
                  <c:v>109.60072548567582</c:v>
                </c:pt>
              </c:numCache>
            </c:numRef>
          </c:val>
          <c:extLst>
            <c:ext xmlns:c16="http://schemas.microsoft.com/office/drawing/2014/chart" uri="{C3380CC4-5D6E-409C-BE32-E72D297353CC}">
              <c16:uniqueId val="{00000000-AEF7-1542-95B4-7FBC91A487D0}"/>
            </c:ext>
          </c:extLst>
        </c:ser>
        <c:dLbls>
          <c:showLegendKey val="0"/>
          <c:showVal val="0"/>
          <c:showCatName val="0"/>
          <c:showSerName val="0"/>
          <c:showPercent val="0"/>
          <c:showBubbleSize val="0"/>
        </c:dLbls>
        <c:gapWidth val="219"/>
        <c:overlap val="-27"/>
        <c:axId val="1466370720"/>
        <c:axId val="1466132864"/>
      </c:barChart>
      <c:catAx>
        <c:axId val="14663707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66132864"/>
        <c:crosses val="autoZero"/>
        <c:auto val="1"/>
        <c:lblAlgn val="ctr"/>
        <c:lblOffset val="100"/>
        <c:noMultiLvlLbl val="0"/>
      </c:catAx>
      <c:valAx>
        <c:axId val="146613286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r>
                  <a:rPr lang="en-US" baseline="0"/>
                  <a:t> inMinute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6637072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rbenicilli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39</c:f>
              <c:strCache>
                <c:ptCount val="1"/>
                <c:pt idx="0">
                  <c:v>wild-typ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E$38:$K$38</c:f>
              <c:numCache>
                <c:formatCode>General</c:formatCode>
                <c:ptCount val="7"/>
                <c:pt idx="0">
                  <c:v>2</c:v>
                </c:pt>
                <c:pt idx="1">
                  <c:v>1</c:v>
                </c:pt>
                <c:pt idx="2">
                  <c:v>0.5</c:v>
                </c:pt>
                <c:pt idx="3">
                  <c:v>0.25</c:v>
                </c:pt>
                <c:pt idx="4">
                  <c:v>0.125</c:v>
                </c:pt>
                <c:pt idx="5">
                  <c:v>6.25E-2</c:v>
                </c:pt>
                <c:pt idx="6">
                  <c:v>0</c:v>
                </c:pt>
              </c:numCache>
            </c:numRef>
          </c:cat>
          <c:val>
            <c:numRef>
              <c:f>Sheet1!$E$39:$K$39</c:f>
              <c:numCache>
                <c:formatCode>General</c:formatCode>
                <c:ptCount val="7"/>
                <c:pt idx="0">
                  <c:v>0.05</c:v>
                </c:pt>
                <c:pt idx="1">
                  <c:v>0.05</c:v>
                </c:pt>
                <c:pt idx="2">
                  <c:v>0.09</c:v>
                </c:pt>
                <c:pt idx="3">
                  <c:v>0.27</c:v>
                </c:pt>
                <c:pt idx="4">
                  <c:v>0.44</c:v>
                </c:pt>
                <c:pt idx="5">
                  <c:v>0.54</c:v>
                </c:pt>
                <c:pt idx="6">
                  <c:v>0.88</c:v>
                </c:pt>
              </c:numCache>
            </c:numRef>
          </c:val>
          <c:smooth val="0"/>
          <c:extLst>
            <c:ext xmlns:c16="http://schemas.microsoft.com/office/drawing/2014/chart" uri="{C3380CC4-5D6E-409C-BE32-E72D297353CC}">
              <c16:uniqueId val="{00000000-392B-724C-86A5-DC9EE64BFE8E}"/>
            </c:ext>
          </c:extLst>
        </c:ser>
        <c:ser>
          <c:idx val="1"/>
          <c:order val="1"/>
          <c:tx>
            <c:strRef>
              <c:f>Sheet1!$D$40</c:f>
              <c:strCache>
                <c:ptCount val="1"/>
                <c:pt idx="0">
                  <c:v>∆rpsU</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heet1!$E$38:$K$38</c:f>
              <c:numCache>
                <c:formatCode>General</c:formatCode>
                <c:ptCount val="7"/>
                <c:pt idx="0">
                  <c:v>2</c:v>
                </c:pt>
                <c:pt idx="1">
                  <c:v>1</c:v>
                </c:pt>
                <c:pt idx="2">
                  <c:v>0.5</c:v>
                </c:pt>
                <c:pt idx="3">
                  <c:v>0.25</c:v>
                </c:pt>
                <c:pt idx="4">
                  <c:v>0.125</c:v>
                </c:pt>
                <c:pt idx="5">
                  <c:v>6.25E-2</c:v>
                </c:pt>
                <c:pt idx="6">
                  <c:v>0</c:v>
                </c:pt>
              </c:numCache>
            </c:numRef>
          </c:cat>
          <c:val>
            <c:numRef>
              <c:f>Sheet1!$E$40:$K$40</c:f>
              <c:numCache>
                <c:formatCode>General</c:formatCode>
                <c:ptCount val="7"/>
                <c:pt idx="0">
                  <c:v>0.05</c:v>
                </c:pt>
                <c:pt idx="1">
                  <c:v>0.05</c:v>
                </c:pt>
                <c:pt idx="2">
                  <c:v>0.05</c:v>
                </c:pt>
                <c:pt idx="3">
                  <c:v>0.21</c:v>
                </c:pt>
                <c:pt idx="4">
                  <c:v>0.31</c:v>
                </c:pt>
                <c:pt idx="5">
                  <c:v>0.41</c:v>
                </c:pt>
                <c:pt idx="6">
                  <c:v>0.56000000000000005</c:v>
                </c:pt>
              </c:numCache>
            </c:numRef>
          </c:val>
          <c:smooth val="0"/>
          <c:extLst>
            <c:ext xmlns:c16="http://schemas.microsoft.com/office/drawing/2014/chart" uri="{C3380CC4-5D6E-409C-BE32-E72D297353CC}">
              <c16:uniqueId val="{00000001-392B-724C-86A5-DC9EE64BFE8E}"/>
            </c:ext>
          </c:extLst>
        </c:ser>
        <c:dLbls>
          <c:showLegendKey val="0"/>
          <c:showVal val="0"/>
          <c:showCatName val="0"/>
          <c:showSerName val="0"/>
          <c:showPercent val="0"/>
          <c:showBubbleSize val="0"/>
        </c:dLbls>
        <c:marker val="1"/>
        <c:smooth val="0"/>
        <c:axId val="1332996559"/>
        <c:axId val="1333311999"/>
      </c:lineChart>
      <c:catAx>
        <c:axId val="1332996559"/>
        <c:scaling>
          <c:orientation val="maxMin"/>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ntibiotic</a:t>
                </a:r>
                <a:r>
                  <a:rPr lang="en-US" baseline="0"/>
                  <a:t> Concentration ug/ml</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33311999"/>
        <c:crossesAt val="0.01"/>
        <c:auto val="1"/>
        <c:lblAlgn val="ctr"/>
        <c:lblOffset val="100"/>
        <c:noMultiLvlLbl val="0"/>
      </c:catAx>
      <c:valAx>
        <c:axId val="1333311999"/>
        <c:scaling>
          <c:logBase val="10"/>
          <c:orientation val="minMax"/>
        </c:scaling>
        <c:delete val="0"/>
        <c:axPos val="r"/>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kern="1200" baseline="0">
                    <a:solidFill>
                      <a:sysClr val="windowText" lastClr="000000">
                        <a:lumMod val="65000"/>
                        <a:lumOff val="35000"/>
                      </a:sysClr>
                    </a:solidFill>
                  </a:rPr>
                  <a:t>OD600</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cross"/>
        <c:minorTickMark val="none"/>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32996559"/>
        <c:crosses val="autoZero"/>
        <c:crossBetween val="midCat"/>
      </c:valAx>
      <c:spPr>
        <a:noFill/>
        <a:ln>
          <a:noFill/>
        </a:ln>
        <a:effectLst/>
      </c:spPr>
    </c:plotArea>
    <c:legend>
      <c:legendPos val="b"/>
      <c:legendEntry>
        <c:idx val="0"/>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Entry>
      <c:legendEntry>
        <c:idx val="1"/>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Kanamyci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O$39</c:f>
              <c:strCache>
                <c:ptCount val="1"/>
                <c:pt idx="0">
                  <c:v>wild-typ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P$38:$V$38</c:f>
              <c:numCache>
                <c:formatCode>General</c:formatCode>
                <c:ptCount val="7"/>
                <c:pt idx="0">
                  <c:v>16</c:v>
                </c:pt>
                <c:pt idx="1">
                  <c:v>8</c:v>
                </c:pt>
                <c:pt idx="2">
                  <c:v>4</c:v>
                </c:pt>
                <c:pt idx="3">
                  <c:v>2</c:v>
                </c:pt>
                <c:pt idx="4">
                  <c:v>1</c:v>
                </c:pt>
                <c:pt idx="5">
                  <c:v>0.5</c:v>
                </c:pt>
                <c:pt idx="6">
                  <c:v>0</c:v>
                </c:pt>
              </c:numCache>
            </c:numRef>
          </c:cat>
          <c:val>
            <c:numRef>
              <c:f>Sheet1!$P$39:$V$39</c:f>
              <c:numCache>
                <c:formatCode>General</c:formatCode>
                <c:ptCount val="7"/>
                <c:pt idx="0">
                  <c:v>0.05</c:v>
                </c:pt>
                <c:pt idx="1">
                  <c:v>0.06</c:v>
                </c:pt>
                <c:pt idx="2">
                  <c:v>0.44</c:v>
                </c:pt>
                <c:pt idx="3">
                  <c:v>0.71</c:v>
                </c:pt>
                <c:pt idx="4">
                  <c:v>0.7</c:v>
                </c:pt>
                <c:pt idx="5">
                  <c:v>0.7</c:v>
                </c:pt>
                <c:pt idx="6">
                  <c:v>0.79</c:v>
                </c:pt>
              </c:numCache>
            </c:numRef>
          </c:val>
          <c:smooth val="0"/>
          <c:extLst>
            <c:ext xmlns:c16="http://schemas.microsoft.com/office/drawing/2014/chart" uri="{C3380CC4-5D6E-409C-BE32-E72D297353CC}">
              <c16:uniqueId val="{00000000-0CFC-2E4E-905C-511E2A36C9E7}"/>
            </c:ext>
          </c:extLst>
        </c:ser>
        <c:ser>
          <c:idx val="1"/>
          <c:order val="1"/>
          <c:tx>
            <c:strRef>
              <c:f>Sheet1!$O$40</c:f>
              <c:strCache>
                <c:ptCount val="1"/>
                <c:pt idx="0">
                  <c:v>∆rpsU</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heet1!$P$38:$V$38</c:f>
              <c:numCache>
                <c:formatCode>General</c:formatCode>
                <c:ptCount val="7"/>
                <c:pt idx="0">
                  <c:v>16</c:v>
                </c:pt>
                <c:pt idx="1">
                  <c:v>8</c:v>
                </c:pt>
                <c:pt idx="2">
                  <c:v>4</c:v>
                </c:pt>
                <c:pt idx="3">
                  <c:v>2</c:v>
                </c:pt>
                <c:pt idx="4">
                  <c:v>1</c:v>
                </c:pt>
                <c:pt idx="5">
                  <c:v>0.5</c:v>
                </c:pt>
                <c:pt idx="6">
                  <c:v>0</c:v>
                </c:pt>
              </c:numCache>
            </c:numRef>
          </c:cat>
          <c:val>
            <c:numRef>
              <c:f>Sheet1!$P$40:$V$40</c:f>
              <c:numCache>
                <c:formatCode>General</c:formatCode>
                <c:ptCount val="7"/>
                <c:pt idx="0">
                  <c:v>0.05</c:v>
                </c:pt>
                <c:pt idx="1">
                  <c:v>0.05</c:v>
                </c:pt>
                <c:pt idx="2">
                  <c:v>0.08</c:v>
                </c:pt>
                <c:pt idx="3">
                  <c:v>0.48</c:v>
                </c:pt>
                <c:pt idx="4">
                  <c:v>0.51</c:v>
                </c:pt>
                <c:pt idx="5">
                  <c:v>0.53</c:v>
                </c:pt>
                <c:pt idx="6">
                  <c:v>0.55000000000000004</c:v>
                </c:pt>
              </c:numCache>
            </c:numRef>
          </c:val>
          <c:smooth val="0"/>
          <c:extLst>
            <c:ext xmlns:c16="http://schemas.microsoft.com/office/drawing/2014/chart" uri="{C3380CC4-5D6E-409C-BE32-E72D297353CC}">
              <c16:uniqueId val="{00000001-0CFC-2E4E-905C-511E2A36C9E7}"/>
            </c:ext>
          </c:extLst>
        </c:ser>
        <c:dLbls>
          <c:showLegendKey val="0"/>
          <c:showVal val="0"/>
          <c:showCatName val="0"/>
          <c:showSerName val="0"/>
          <c:showPercent val="0"/>
          <c:showBubbleSize val="0"/>
        </c:dLbls>
        <c:marker val="1"/>
        <c:smooth val="0"/>
        <c:axId val="1332996559"/>
        <c:axId val="1333311999"/>
      </c:lineChart>
      <c:catAx>
        <c:axId val="1332996559"/>
        <c:scaling>
          <c:orientation val="maxMin"/>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kern="1200" baseline="0">
                    <a:solidFill>
                      <a:sysClr val="windowText" lastClr="000000">
                        <a:lumMod val="65000"/>
                        <a:lumOff val="35000"/>
                      </a:sysClr>
                    </a:solidFill>
                  </a:rPr>
                  <a:t>Antibiotic Concentration ug/m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33311999"/>
        <c:crossesAt val="0.01"/>
        <c:auto val="1"/>
        <c:lblAlgn val="ctr"/>
        <c:lblOffset val="100"/>
        <c:noMultiLvlLbl val="0"/>
      </c:catAx>
      <c:valAx>
        <c:axId val="1333311999"/>
        <c:scaling>
          <c:logBase val="10"/>
          <c:orientation val="minMax"/>
        </c:scaling>
        <c:delete val="0"/>
        <c:axPos val="r"/>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kern="1200" baseline="0">
                    <a:solidFill>
                      <a:sysClr val="windowText" lastClr="000000">
                        <a:lumMod val="65000"/>
                        <a:lumOff val="35000"/>
                      </a:sysClr>
                    </a:solidFill>
                  </a:rPr>
                  <a:t>OD600</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cross"/>
        <c:minorTickMark val="none"/>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32996559"/>
        <c:crosses val="autoZero"/>
        <c:crossBetween val="midCat"/>
      </c:valAx>
      <c:spPr>
        <a:noFill/>
        <a:ln>
          <a:noFill/>
        </a:ln>
        <a:effectLst/>
      </c:spPr>
    </c:plotArea>
    <c:legend>
      <c:legendPos val="b"/>
      <c:legendEntry>
        <c:idx val="0"/>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Entry>
      <c:legendEntry>
        <c:idx val="1"/>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hloramphenico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43</c:f>
              <c:strCache>
                <c:ptCount val="1"/>
                <c:pt idx="0">
                  <c:v>wild-typ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E$42:$K$42</c:f>
              <c:numCache>
                <c:formatCode>General</c:formatCode>
                <c:ptCount val="7"/>
                <c:pt idx="0">
                  <c:v>16</c:v>
                </c:pt>
                <c:pt idx="1">
                  <c:v>8</c:v>
                </c:pt>
                <c:pt idx="2">
                  <c:v>4</c:v>
                </c:pt>
                <c:pt idx="3">
                  <c:v>2</c:v>
                </c:pt>
                <c:pt idx="4">
                  <c:v>1</c:v>
                </c:pt>
                <c:pt idx="5">
                  <c:v>0.5</c:v>
                </c:pt>
                <c:pt idx="6">
                  <c:v>0</c:v>
                </c:pt>
              </c:numCache>
            </c:numRef>
          </c:cat>
          <c:val>
            <c:numRef>
              <c:f>Sheet1!$E$43:$K$43</c:f>
              <c:numCache>
                <c:formatCode>General</c:formatCode>
                <c:ptCount val="7"/>
                <c:pt idx="0">
                  <c:v>0.05</c:v>
                </c:pt>
                <c:pt idx="1">
                  <c:v>0.05</c:v>
                </c:pt>
                <c:pt idx="2">
                  <c:v>0.05</c:v>
                </c:pt>
                <c:pt idx="3">
                  <c:v>0.48</c:v>
                </c:pt>
                <c:pt idx="4">
                  <c:v>0.55000000000000004</c:v>
                </c:pt>
                <c:pt idx="5">
                  <c:v>0.6</c:v>
                </c:pt>
                <c:pt idx="6">
                  <c:v>0.76</c:v>
                </c:pt>
              </c:numCache>
            </c:numRef>
          </c:val>
          <c:smooth val="0"/>
          <c:extLst>
            <c:ext xmlns:c16="http://schemas.microsoft.com/office/drawing/2014/chart" uri="{C3380CC4-5D6E-409C-BE32-E72D297353CC}">
              <c16:uniqueId val="{00000000-9291-6E4D-8082-75CFDEEC4152}"/>
            </c:ext>
          </c:extLst>
        </c:ser>
        <c:ser>
          <c:idx val="1"/>
          <c:order val="1"/>
          <c:tx>
            <c:strRef>
              <c:f>Sheet1!$D$44</c:f>
              <c:strCache>
                <c:ptCount val="1"/>
                <c:pt idx="0">
                  <c:v>∆rpsU</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heet1!$E$42:$K$42</c:f>
              <c:numCache>
                <c:formatCode>General</c:formatCode>
                <c:ptCount val="7"/>
                <c:pt idx="0">
                  <c:v>16</c:v>
                </c:pt>
                <c:pt idx="1">
                  <c:v>8</c:v>
                </c:pt>
                <c:pt idx="2">
                  <c:v>4</c:v>
                </c:pt>
                <c:pt idx="3">
                  <c:v>2</c:v>
                </c:pt>
                <c:pt idx="4">
                  <c:v>1</c:v>
                </c:pt>
                <c:pt idx="5">
                  <c:v>0.5</c:v>
                </c:pt>
                <c:pt idx="6">
                  <c:v>0</c:v>
                </c:pt>
              </c:numCache>
            </c:numRef>
          </c:cat>
          <c:val>
            <c:numRef>
              <c:f>Sheet1!$E$44:$K$44</c:f>
              <c:numCache>
                <c:formatCode>General</c:formatCode>
                <c:ptCount val="7"/>
                <c:pt idx="0">
                  <c:v>0.05</c:v>
                </c:pt>
                <c:pt idx="1">
                  <c:v>0.05</c:v>
                </c:pt>
                <c:pt idx="2">
                  <c:v>0.1</c:v>
                </c:pt>
                <c:pt idx="3">
                  <c:v>0.41</c:v>
                </c:pt>
                <c:pt idx="4">
                  <c:v>0.47</c:v>
                </c:pt>
                <c:pt idx="5">
                  <c:v>0.47</c:v>
                </c:pt>
                <c:pt idx="6">
                  <c:v>0.49</c:v>
                </c:pt>
              </c:numCache>
            </c:numRef>
          </c:val>
          <c:smooth val="0"/>
          <c:extLst>
            <c:ext xmlns:c16="http://schemas.microsoft.com/office/drawing/2014/chart" uri="{C3380CC4-5D6E-409C-BE32-E72D297353CC}">
              <c16:uniqueId val="{00000001-9291-6E4D-8082-75CFDEEC4152}"/>
            </c:ext>
          </c:extLst>
        </c:ser>
        <c:dLbls>
          <c:showLegendKey val="0"/>
          <c:showVal val="0"/>
          <c:showCatName val="0"/>
          <c:showSerName val="0"/>
          <c:showPercent val="0"/>
          <c:showBubbleSize val="0"/>
        </c:dLbls>
        <c:marker val="1"/>
        <c:smooth val="0"/>
        <c:axId val="1332996559"/>
        <c:axId val="1333311999"/>
      </c:lineChart>
      <c:catAx>
        <c:axId val="1332996559"/>
        <c:scaling>
          <c:orientation val="maxMin"/>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kern="1200" baseline="0">
                    <a:solidFill>
                      <a:sysClr val="windowText" lastClr="000000">
                        <a:lumMod val="65000"/>
                        <a:lumOff val="35000"/>
                      </a:sysClr>
                    </a:solidFill>
                  </a:rPr>
                  <a:t>Antibiotic Concentration ug/m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33311999"/>
        <c:crossesAt val="0.01"/>
        <c:auto val="1"/>
        <c:lblAlgn val="ctr"/>
        <c:lblOffset val="100"/>
        <c:noMultiLvlLbl val="0"/>
      </c:catAx>
      <c:valAx>
        <c:axId val="1333311999"/>
        <c:scaling>
          <c:logBase val="10"/>
          <c:orientation val="minMax"/>
        </c:scaling>
        <c:delete val="0"/>
        <c:axPos val="r"/>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kern="1200" baseline="0">
                    <a:solidFill>
                      <a:sysClr val="windowText" lastClr="000000">
                        <a:lumMod val="65000"/>
                        <a:lumOff val="35000"/>
                      </a:sysClr>
                    </a:solidFill>
                  </a:rPr>
                  <a:t>OD600</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cross"/>
        <c:minorTickMark val="none"/>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32996559"/>
        <c:crosses val="autoZero"/>
        <c:crossBetween val="midCat"/>
      </c:valAx>
      <c:spPr>
        <a:noFill/>
        <a:ln>
          <a:noFill/>
        </a:ln>
        <a:effectLst/>
      </c:spPr>
    </c:plotArea>
    <c:legend>
      <c:legendPos val="b"/>
      <c:legendEntry>
        <c:idx val="0"/>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Entry>
      <c:legendEntry>
        <c:idx val="1"/>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Vancomyci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O$43</c:f>
              <c:strCache>
                <c:ptCount val="1"/>
                <c:pt idx="0">
                  <c:v>wild-typ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P$42:$V$42</c:f>
              <c:numCache>
                <c:formatCode>General</c:formatCode>
                <c:ptCount val="7"/>
                <c:pt idx="0">
                  <c:v>4</c:v>
                </c:pt>
                <c:pt idx="1">
                  <c:v>2</c:v>
                </c:pt>
                <c:pt idx="2">
                  <c:v>1</c:v>
                </c:pt>
                <c:pt idx="3">
                  <c:v>0.5</c:v>
                </c:pt>
                <c:pt idx="4">
                  <c:v>0.25</c:v>
                </c:pt>
                <c:pt idx="5">
                  <c:v>0.125</c:v>
                </c:pt>
                <c:pt idx="6">
                  <c:v>0</c:v>
                </c:pt>
              </c:numCache>
            </c:numRef>
          </c:cat>
          <c:val>
            <c:numRef>
              <c:f>Sheet1!$P$43:$V$43</c:f>
              <c:numCache>
                <c:formatCode>General</c:formatCode>
                <c:ptCount val="7"/>
                <c:pt idx="0">
                  <c:v>0.05</c:v>
                </c:pt>
                <c:pt idx="1">
                  <c:v>0.05</c:v>
                </c:pt>
                <c:pt idx="2">
                  <c:v>0.05</c:v>
                </c:pt>
                <c:pt idx="3">
                  <c:v>0.39</c:v>
                </c:pt>
                <c:pt idx="4">
                  <c:v>0.85</c:v>
                </c:pt>
                <c:pt idx="5">
                  <c:v>0.82</c:v>
                </c:pt>
                <c:pt idx="6">
                  <c:v>0.89</c:v>
                </c:pt>
              </c:numCache>
            </c:numRef>
          </c:val>
          <c:smooth val="0"/>
          <c:extLst>
            <c:ext xmlns:c16="http://schemas.microsoft.com/office/drawing/2014/chart" uri="{C3380CC4-5D6E-409C-BE32-E72D297353CC}">
              <c16:uniqueId val="{00000000-9E86-F646-8BCE-0663018C4AB1}"/>
            </c:ext>
          </c:extLst>
        </c:ser>
        <c:ser>
          <c:idx val="1"/>
          <c:order val="1"/>
          <c:tx>
            <c:strRef>
              <c:f>Sheet1!$O$44</c:f>
              <c:strCache>
                <c:ptCount val="1"/>
                <c:pt idx="0">
                  <c:v>∆rpsU</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heet1!$P$42:$V$42</c:f>
              <c:numCache>
                <c:formatCode>General</c:formatCode>
                <c:ptCount val="7"/>
                <c:pt idx="0">
                  <c:v>4</c:v>
                </c:pt>
                <c:pt idx="1">
                  <c:v>2</c:v>
                </c:pt>
                <c:pt idx="2">
                  <c:v>1</c:v>
                </c:pt>
                <c:pt idx="3">
                  <c:v>0.5</c:v>
                </c:pt>
                <c:pt idx="4">
                  <c:v>0.25</c:v>
                </c:pt>
                <c:pt idx="5">
                  <c:v>0.125</c:v>
                </c:pt>
                <c:pt idx="6">
                  <c:v>0</c:v>
                </c:pt>
              </c:numCache>
            </c:numRef>
          </c:cat>
          <c:val>
            <c:numRef>
              <c:f>Sheet1!$P$44:$V$44</c:f>
              <c:numCache>
                <c:formatCode>General</c:formatCode>
                <c:ptCount val="7"/>
                <c:pt idx="0">
                  <c:v>0.05</c:v>
                </c:pt>
                <c:pt idx="1">
                  <c:v>0.05</c:v>
                </c:pt>
                <c:pt idx="2">
                  <c:v>0.56999999999999995</c:v>
                </c:pt>
                <c:pt idx="3">
                  <c:v>0.6</c:v>
                </c:pt>
                <c:pt idx="4">
                  <c:v>0.63</c:v>
                </c:pt>
                <c:pt idx="5">
                  <c:v>0.62</c:v>
                </c:pt>
                <c:pt idx="6">
                  <c:v>0.66</c:v>
                </c:pt>
              </c:numCache>
            </c:numRef>
          </c:val>
          <c:smooth val="0"/>
          <c:extLst>
            <c:ext xmlns:c16="http://schemas.microsoft.com/office/drawing/2014/chart" uri="{C3380CC4-5D6E-409C-BE32-E72D297353CC}">
              <c16:uniqueId val="{00000001-9E86-F646-8BCE-0663018C4AB1}"/>
            </c:ext>
          </c:extLst>
        </c:ser>
        <c:dLbls>
          <c:showLegendKey val="0"/>
          <c:showVal val="0"/>
          <c:showCatName val="0"/>
          <c:showSerName val="0"/>
          <c:showPercent val="0"/>
          <c:showBubbleSize val="0"/>
        </c:dLbls>
        <c:marker val="1"/>
        <c:smooth val="0"/>
        <c:axId val="1332996559"/>
        <c:axId val="1333311999"/>
      </c:lineChart>
      <c:catAx>
        <c:axId val="1332996559"/>
        <c:scaling>
          <c:orientation val="maxMin"/>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kern="1200" baseline="0">
                    <a:solidFill>
                      <a:sysClr val="windowText" lastClr="000000">
                        <a:lumMod val="65000"/>
                        <a:lumOff val="35000"/>
                      </a:sysClr>
                    </a:solidFill>
                  </a:rPr>
                  <a:t>Antibiotic Concentration ug/m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33311999"/>
        <c:crossesAt val="0.01"/>
        <c:auto val="1"/>
        <c:lblAlgn val="ctr"/>
        <c:lblOffset val="100"/>
        <c:noMultiLvlLbl val="0"/>
      </c:catAx>
      <c:valAx>
        <c:axId val="1333311999"/>
        <c:scaling>
          <c:logBase val="10"/>
          <c:orientation val="minMax"/>
        </c:scaling>
        <c:delete val="0"/>
        <c:axPos val="r"/>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D600</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cross"/>
        <c:minorTickMark val="none"/>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32996559"/>
        <c:crosses val="autoZero"/>
        <c:crossBetween val="midCat"/>
      </c:valAx>
      <c:spPr>
        <a:noFill/>
        <a:ln>
          <a:noFill/>
        </a:ln>
        <a:effectLst/>
      </c:spPr>
    </c:plotArea>
    <c:legend>
      <c:legendPos val="b"/>
      <c:legendEntry>
        <c:idx val="0"/>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Entry>
      <c:legendEntry>
        <c:idx val="1"/>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0DFF49-F994-D04D-BA00-2D102FD5AA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7</TotalTime>
  <Pages>34</Pages>
  <Words>5028</Words>
  <Characters>28662</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ew</dc:creator>
  <cp:lastModifiedBy>Kira Bernabe</cp:lastModifiedBy>
  <cp:revision>119</cp:revision>
  <dcterms:created xsi:type="dcterms:W3CDTF">2024-07-01T18:16:00Z</dcterms:created>
  <dcterms:modified xsi:type="dcterms:W3CDTF">2024-08-21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pnas</vt:lpwstr>
  </property>
  <property fmtid="{D5CDD505-2E9C-101B-9397-08002B2CF9AE}" pid="23" name="Mendeley Recent Style Name 9_1">
    <vt:lpwstr>Proceedings of the National Academy of Sciences of the United States of America</vt:lpwstr>
  </property>
  <property fmtid="{D5CDD505-2E9C-101B-9397-08002B2CF9AE}" pid="24" name="Mendeley Unique User Id_1">
    <vt:lpwstr>67cb18be-f87c-36a6-8d22-b8474dff0cc5</vt:lpwstr>
  </property>
</Properties>
</file>